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34A02F32" w:rsidR="00D5282F" w:rsidRPr="000B3E5A" w:rsidRDefault="00AA250F" w:rsidP="00D5282F">
      <w:pPr>
        <w:ind w:firstLine="0"/>
        <w:rPr>
          <w:rFonts w:ascii="Times New Roman" w:hAnsi="Times New Roman"/>
          <w:bCs/>
          <w:sz w:val="28"/>
          <w:szCs w:val="28"/>
        </w:rPr>
      </w:pPr>
      <w:bookmarkStart w:id="0" w:name="OLE_LINK43"/>
      <w:bookmarkStart w:id="1" w:name="OLE_LINK44"/>
      <w:bookmarkStart w:id="2" w:name="OLE_LINK48"/>
      <w:r w:rsidRPr="000B3E5A">
        <w:rPr>
          <w:rFonts w:ascii="Times New Roman" w:hAnsi="Times New Roman"/>
          <w:bCs/>
          <w:sz w:val="28"/>
          <w:szCs w:val="28"/>
        </w:rPr>
        <w:t>Consequences of</w:t>
      </w:r>
      <w:r w:rsidR="009B14F8" w:rsidRPr="000B3E5A">
        <w:rPr>
          <w:rFonts w:ascii="Times New Roman" w:hAnsi="Times New Roman"/>
          <w:bCs/>
          <w:sz w:val="28"/>
          <w:szCs w:val="28"/>
        </w:rPr>
        <w:t xml:space="preserve"> i</w:t>
      </w:r>
      <w:r w:rsidR="00A2267D" w:rsidRPr="000B3E5A">
        <w:rPr>
          <w:rFonts w:ascii="Times New Roman" w:hAnsi="Times New Roman"/>
          <w:bCs/>
          <w:sz w:val="28"/>
          <w:szCs w:val="28"/>
        </w:rPr>
        <w:t>mplementing</w:t>
      </w:r>
      <w:r w:rsidR="006F153D" w:rsidRPr="000B3E5A">
        <w:rPr>
          <w:rFonts w:ascii="Times New Roman" w:hAnsi="Times New Roman"/>
          <w:bCs/>
          <w:sz w:val="28"/>
          <w:szCs w:val="28"/>
        </w:rPr>
        <w:t xml:space="preserve"> a</w:t>
      </w:r>
      <w:r w:rsidR="00B24E81" w:rsidRPr="000B3E5A">
        <w:rPr>
          <w:rFonts w:ascii="Times New Roman" w:hAnsi="Times New Roman"/>
          <w:bCs/>
          <w:sz w:val="28"/>
          <w:szCs w:val="28"/>
        </w:rPr>
        <w:t xml:space="preserve"> </w:t>
      </w:r>
      <w:r w:rsidR="00B56157" w:rsidRPr="000B3E5A">
        <w:rPr>
          <w:rFonts w:ascii="Times New Roman" w:hAnsi="Times New Roman"/>
          <w:bCs/>
          <w:sz w:val="28"/>
          <w:szCs w:val="28"/>
        </w:rPr>
        <w:t>2-dimensional</w:t>
      </w:r>
      <w:r w:rsidR="00B24E81" w:rsidRPr="000B3E5A">
        <w:rPr>
          <w:rFonts w:ascii="Times New Roman" w:hAnsi="Times New Roman"/>
          <w:bCs/>
          <w:sz w:val="28"/>
          <w:szCs w:val="28"/>
        </w:rPr>
        <w:t xml:space="preserve"> survival </w:t>
      </w:r>
      <w:r w:rsidR="00AA3084" w:rsidRPr="000B3E5A">
        <w:rPr>
          <w:rFonts w:ascii="Times New Roman" w:hAnsi="Times New Roman"/>
          <w:bCs/>
          <w:sz w:val="28"/>
          <w:szCs w:val="28"/>
        </w:rPr>
        <w:t>smoother</w:t>
      </w:r>
      <w:r w:rsidR="007D4BD7" w:rsidRPr="000B3E5A">
        <w:rPr>
          <w:rFonts w:ascii="Times New Roman" w:hAnsi="Times New Roman"/>
          <w:bCs/>
          <w:sz w:val="28"/>
          <w:szCs w:val="28"/>
        </w:rPr>
        <w:t xml:space="preserve"> </w:t>
      </w:r>
      <w:r w:rsidR="00B24E81" w:rsidRPr="000B3E5A">
        <w:rPr>
          <w:rFonts w:ascii="Times New Roman" w:hAnsi="Times New Roman"/>
          <w:bCs/>
          <w:sz w:val="28"/>
          <w:szCs w:val="28"/>
        </w:rPr>
        <w:t>into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xml:space="preserve">, </w:t>
      </w:r>
      <w:proofErr w:type="spellStart"/>
      <w:r w:rsidRPr="000B3E5A">
        <w:rPr>
          <w:rFonts w:ascii="Times New Roman" w:hAnsi="Times New Roman"/>
          <w:bCs/>
        </w:rPr>
        <w:t>Haikun</w:t>
      </w:r>
      <w:proofErr w:type="spellEnd"/>
      <w:r w:rsidRPr="000B3E5A">
        <w:rPr>
          <w:rFonts w:ascii="Times New Roman" w:hAnsi="Times New Roman"/>
          <w:bCs/>
        </w:rPr>
        <w:t xml:space="preserve">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75F3811C" w14:textId="3488EAB5" w:rsidR="005A2DB2" w:rsidRDefault="005A0AC6" w:rsidP="000B3E5A">
      <w:pPr>
        <w:pStyle w:val="Chapterheading0"/>
        <w:jc w:val="left"/>
      </w:pPr>
      <w:r>
        <w:t xml:space="preserve">Survival is an important </w:t>
      </w:r>
      <w:r w:rsidR="003E0F73">
        <w:t>population attribute</w:t>
      </w:r>
      <w:r>
        <w:t xml:space="preserve"> 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a </w:t>
      </w:r>
      <w:r w:rsidR="006014D4">
        <w:t xml:space="preserve">deterministic process </w:t>
      </w:r>
      <w:r w:rsidR="005C2A91">
        <w:t xml:space="preserve">without process uncertainty. </w:t>
      </w:r>
      <w:r w:rsidR="00127C87">
        <w:t>A</w:t>
      </w:r>
      <w:r w:rsidR="00DF5B1F">
        <w:t xml:space="preserve"> </w:t>
      </w:r>
      <w:r w:rsidR="005C2A91">
        <w:t>recently developed state-space assessment model</w:t>
      </w:r>
      <w:r w:rsidR="00127C87">
        <w:t>,</w:t>
      </w:r>
      <w:r w:rsidR="005C2A91">
        <w:t xml:space="preserve"> </w:t>
      </w:r>
      <w:r w:rsidR="00127C87">
        <w:t>however</w:t>
      </w:r>
      <w:r w:rsidR="005C2A91">
        <w:t xml:space="preserve">, </w:t>
      </w:r>
      <w:r w:rsidR="00127C87">
        <w:t>treat</w:t>
      </w:r>
      <w:r w:rsidR="008070C9">
        <w:t>ed</w:t>
      </w:r>
      <w:r w:rsidR="00127C87">
        <w:t xml:space="preserve"> </w:t>
      </w:r>
      <w:r w:rsidR="005C2A91">
        <w:t xml:space="preserve">the variation in survival </w:t>
      </w:r>
      <w:r w:rsidR="00127C87">
        <w:t>as</w:t>
      </w:r>
      <w:r w:rsidR="005C2A91">
        <w:t xml:space="preserve"> stochastic and </w:t>
      </w:r>
      <w:r w:rsidR="008D2455">
        <w:t>independent of age and year</w:t>
      </w:r>
      <w:r w:rsidR="005C2A91">
        <w:t>.</w:t>
      </w:r>
      <w:r w:rsidR="00E16F74">
        <w:t xml:space="preserve"> Several</w:t>
      </w:r>
      <w:r w:rsidR="00E33234">
        <w:t xml:space="preserve"> studies </w:t>
      </w:r>
      <w:r w:rsidR="0063782E">
        <w:t xml:space="preserve">have </w:t>
      </w:r>
      <w:r w:rsidR="00BE6ABD">
        <w:t xml:space="preserve">shown </w:t>
      </w:r>
      <w:r w:rsidR="00E33234">
        <w:t xml:space="preserve">that </w:t>
      </w:r>
      <w:r w:rsidR="002510CC">
        <w:t>some population attributes such as recruitment can be autocorrelated</w:t>
      </w:r>
      <w:r w:rsidR="00D71D00">
        <w:t>,</w:t>
      </w:r>
      <w:r w:rsidR="002510CC">
        <w:t xml:space="preserve"> </w:t>
      </w:r>
      <w:r w:rsidR="00AE48A6">
        <w:t xml:space="preserve">and </w:t>
      </w:r>
      <w:r w:rsidR="00D71D00">
        <w:t>that</w:t>
      </w:r>
      <w:r w:rsidR="00AE48A6">
        <w:t xml:space="preserve"> </w:t>
      </w:r>
      <w:r w:rsidR="002510CC">
        <w:t>not accounting for</w:t>
      </w:r>
      <w:r w:rsidR="00AE48A6">
        <w:t xml:space="preserve"> </w:t>
      </w:r>
      <w:r w:rsidR="00882644">
        <w:t>autocorrelated</w:t>
      </w:r>
      <w:r w:rsidR="00AE48A6">
        <w:t xml:space="preserve"> population </w:t>
      </w:r>
      <w:r w:rsidR="00882644">
        <w:t>processes</w:t>
      </w:r>
      <w:r w:rsidR="00AE48A6">
        <w:t xml:space="preserve"> </w:t>
      </w:r>
      <w:r w:rsidR="00882644">
        <w:t>in stock assessment models may</w:t>
      </w:r>
      <w:r w:rsidR="00D915AF">
        <w:t xml:space="preserve"> result in </w:t>
      </w:r>
      <w:r w:rsidR="005F5B15">
        <w:t>notably</w:t>
      </w:r>
      <w:r w:rsidR="00D915AF">
        <w:t xml:space="preserve"> </w:t>
      </w:r>
      <w:r w:rsidR="005F5B15">
        <w:t>biased</w:t>
      </w:r>
      <w:r w:rsidR="00AE48A6">
        <w:t xml:space="preserve"> </w:t>
      </w:r>
      <w:r w:rsidR="00D915AF">
        <w:t>estimates</w:t>
      </w:r>
      <w:r w:rsidR="00322FF8">
        <w:t xml:space="preserve"> of population attributes</w:t>
      </w:r>
      <w:r w:rsidR="00721E7E">
        <w:t>. T</w:t>
      </w:r>
      <w:r w:rsidR="0063782E">
        <w:t xml:space="preserve">hese </w:t>
      </w:r>
      <w:r w:rsidR="00CF62D0">
        <w:t>studies</w:t>
      </w:r>
      <w:r w:rsidR="0063782E">
        <w:t xml:space="preserve"> </w:t>
      </w:r>
      <w:r w:rsidR="00AE3F5F">
        <w:t>a</w:t>
      </w:r>
      <w:r w:rsidR="003903D4">
        <w:t>s well as</w:t>
      </w:r>
      <w:r w:rsidR="00AE3F5F">
        <w:t xml:space="preserve"> the strong retrospective pattern </w:t>
      </w:r>
      <w:r w:rsidR="00CF62D0">
        <w:t xml:space="preserve">found </w:t>
      </w:r>
      <w:r w:rsidR="00AE3F5F">
        <w:t xml:space="preserve">in </w:t>
      </w:r>
      <w:r w:rsidR="003903D4">
        <w:t>the last assessment</w:t>
      </w:r>
      <w:r w:rsidR="00AE3F5F">
        <w:t xml:space="preserve"> of </w:t>
      </w:r>
      <w:r w:rsidR="003903D4">
        <w:t xml:space="preserve">Southern New England yellowtail flounder </w:t>
      </w:r>
      <w:r w:rsidR="000B3E5A">
        <w:rPr>
          <w:lang w:eastAsia="zh-CN"/>
        </w:rPr>
        <w:t>(</w:t>
      </w:r>
      <w:proofErr w:type="spellStart"/>
      <w:r w:rsidR="000B3E5A" w:rsidRPr="00DB6BFB">
        <w:rPr>
          <w:i/>
          <w:iCs/>
          <w:lang w:eastAsia="zh-CN"/>
        </w:rPr>
        <w:t>Limanda</w:t>
      </w:r>
      <w:proofErr w:type="spellEnd"/>
      <w:r w:rsidR="000B3E5A" w:rsidRPr="00DB6BFB">
        <w:rPr>
          <w:i/>
          <w:iCs/>
          <w:lang w:eastAsia="zh-CN"/>
        </w:rPr>
        <w:t xml:space="preserve"> </w:t>
      </w:r>
      <w:proofErr w:type="spellStart"/>
      <w:r w:rsidR="000B3E5A" w:rsidRPr="00DB6BFB">
        <w:rPr>
          <w:i/>
          <w:iCs/>
          <w:lang w:eastAsia="zh-CN"/>
        </w:rPr>
        <w:t>ferruginea</w:t>
      </w:r>
      <w:proofErr w:type="spellEnd"/>
      <w:r w:rsidR="000B3E5A" w:rsidRPr="00DB6BFB">
        <w:rPr>
          <w:iCs/>
          <w:lang w:eastAsia="zh-CN"/>
        </w:rPr>
        <w:t>)</w:t>
      </w:r>
      <w:r w:rsidR="000B3E5A">
        <w:rPr>
          <w:iCs/>
          <w:lang w:eastAsia="zh-CN"/>
        </w:rPr>
        <w:t xml:space="preserve"> </w:t>
      </w:r>
      <w:r w:rsidR="0063782E">
        <w:t xml:space="preserve">motivated us to </w:t>
      </w:r>
      <w:r w:rsidR="00F83A30">
        <w:t xml:space="preserve">evaluate </w:t>
      </w:r>
      <w:r w:rsidR="003903D4">
        <w:t>the</w:t>
      </w:r>
      <w:r w:rsidR="00F47623">
        <w:t xml:space="preserve"> two-dimensional </w:t>
      </w:r>
      <w:r w:rsidR="0063782E">
        <w:t xml:space="preserve">(age and year) </w:t>
      </w:r>
      <w:r w:rsidR="00AD4165">
        <w:t>auto</w:t>
      </w:r>
      <w:r w:rsidR="00FC3695">
        <w:t>correlation</w:t>
      </w:r>
      <w:r w:rsidR="008229F1">
        <w:rPr>
          <w:rFonts w:hint="eastAsia"/>
          <w:lang w:eastAsia="zh-CN"/>
        </w:rPr>
        <w:t>s</w:t>
      </w:r>
      <w:r w:rsidR="000C49C6">
        <w:t xml:space="preserve"> </w:t>
      </w:r>
      <w:r w:rsidR="008229F1">
        <w:t>in</w:t>
      </w:r>
      <w:r w:rsidR="00FC3695">
        <w:t xml:space="preserve"> </w:t>
      </w:r>
      <w:r w:rsidR="003903D4">
        <w:t>survival</w:t>
      </w:r>
      <w:r w:rsidR="00FC3695">
        <w:t xml:space="preserve">. We found that </w:t>
      </w:r>
      <w:r w:rsidR="00783942">
        <w:t>survival</w:t>
      </w:r>
      <w:r w:rsidR="00FC3695">
        <w:t xml:space="preserve"> </w:t>
      </w:r>
      <w:r w:rsidR="0066523F">
        <w:t>deviations</w:t>
      </w:r>
      <w:r w:rsidR="002C4BF4">
        <w:t xml:space="preserve"> </w:t>
      </w:r>
      <w:r w:rsidR="00FC3695">
        <w:t>w</w:t>
      </w:r>
      <w:r w:rsidR="002C4BF4">
        <w:t>ere</w:t>
      </w:r>
      <w:r w:rsidR="00FC3695">
        <w:t xml:space="preserve"> </w:t>
      </w:r>
      <w:proofErr w:type="gramStart"/>
      <w:r w:rsidR="00461CAF">
        <w:t>first-order</w:t>
      </w:r>
      <w:proofErr w:type="gramEnd"/>
      <w:r w:rsidR="00461CAF">
        <w:t xml:space="preserve"> </w:t>
      </w:r>
      <w:r w:rsidR="00FC3695">
        <w:t xml:space="preserve">autocorrelated among </w:t>
      </w:r>
      <w:r w:rsidR="00A41F2A">
        <w:t>both ages</w:t>
      </w:r>
      <w:r w:rsidR="002C4BF4">
        <w:t xml:space="preserve"> </w:t>
      </w:r>
      <w:r w:rsidR="001E0D06">
        <w:t>(</w:t>
      </w:r>
      <w:r w:rsidR="002C4BF4">
        <w:t>autocorrelation = 0.56</w:t>
      </w:r>
      <w:r w:rsidR="002C4BF4">
        <w:rPr>
          <w:lang w:eastAsia="zh-CN"/>
        </w:rPr>
        <w:t>,</w:t>
      </w:r>
      <w:r w:rsidR="002C4BF4">
        <w:rPr>
          <w:rFonts w:hint="eastAsia"/>
          <w:lang w:eastAsia="zh-CN"/>
        </w:rPr>
        <w:t xml:space="preserve"> </w:t>
      </w:r>
      <w:r w:rsidR="002C4BF4">
        <w:rPr>
          <w:lang w:eastAsia="zh-CN"/>
        </w:rPr>
        <w:t>standard error = 0.10</w:t>
      </w:r>
      <w:r w:rsidR="001E0D06">
        <w:t xml:space="preserve">) </w:t>
      </w:r>
      <w:r w:rsidR="00A41F2A">
        <w:t xml:space="preserve">and </w:t>
      </w:r>
      <w:r w:rsidR="002C4BF4">
        <w:t>years (autocorrelation = 0.33</w:t>
      </w:r>
      <w:r w:rsidR="002C4BF4">
        <w:rPr>
          <w:rFonts w:hint="eastAsia"/>
          <w:lang w:eastAsia="zh-CN"/>
        </w:rPr>
        <w:t xml:space="preserve">, </w:t>
      </w:r>
      <w:r w:rsidR="002C4BF4">
        <w:rPr>
          <w:lang w:eastAsia="zh-CN"/>
        </w:rPr>
        <w:t xml:space="preserve">standard error = 0.12). Moreover, </w:t>
      </w:r>
      <w:r w:rsidR="00783942">
        <w:t xml:space="preserve">the model </w:t>
      </w:r>
      <w:r w:rsidR="002C4BF4">
        <w:t>which estimate</w:t>
      </w:r>
      <w:r w:rsidR="008070C9">
        <w:t>d</w:t>
      </w:r>
      <w:r w:rsidR="00FC3695">
        <w:t xml:space="preserve"> </w:t>
      </w:r>
      <w:r w:rsidR="00FF3F93">
        <w:t xml:space="preserve">the </w:t>
      </w:r>
      <w:r w:rsidR="00FC3695">
        <w:t>autocorrelation</w:t>
      </w:r>
      <w:r w:rsidR="00FF3F93">
        <w:t>s</w:t>
      </w:r>
      <w:r w:rsidR="00FC3695">
        <w:t xml:space="preserve"> </w:t>
      </w:r>
      <w:r w:rsidR="002C4BF4">
        <w:t>in survival deviations fit</w:t>
      </w:r>
      <w:r w:rsidR="008070C9">
        <w:t>ted</w:t>
      </w:r>
      <w:r w:rsidR="00A41F2A">
        <w:t xml:space="preserve"> data much better </w:t>
      </w:r>
      <w:r w:rsidR="00702ABA">
        <w:t>(</w:t>
      </w:r>
      <m:oMath>
        <m:r>
          <m:rPr>
            <m:sty m:val="p"/>
          </m:rPr>
          <w:rPr>
            <w:rFonts w:ascii="Cambria Math" w:hAnsi="Cambria Math"/>
          </w:rPr>
          <m:t>∆</m:t>
        </m:r>
      </m:oMath>
      <w:r w:rsidR="00702ABA">
        <w:t>AIC</w:t>
      </w:r>
      <w:r w:rsidR="00702ABA">
        <w:rPr>
          <w:rFonts w:hint="eastAsia"/>
          <w:lang w:eastAsia="zh-CN"/>
        </w:rPr>
        <w:t xml:space="preserve"> =</w:t>
      </w:r>
      <w:r w:rsidR="00702ABA">
        <w:rPr>
          <w:lang w:eastAsia="zh-CN"/>
        </w:rPr>
        <w:t xml:space="preserve"> 22</w:t>
      </w:r>
      <w:r w:rsidR="00702ABA">
        <w:rPr>
          <w:rFonts w:hint="eastAsia"/>
          <w:lang w:eastAsia="zh-CN"/>
        </w:rPr>
        <w:t>)</w:t>
      </w:r>
      <w:r w:rsidR="008070C9">
        <w:t xml:space="preserve"> </w:t>
      </w:r>
      <w:r w:rsidR="00783942">
        <w:t xml:space="preserve">and had </w:t>
      </w:r>
      <w:r w:rsidR="009F1B19">
        <w:rPr>
          <w:rFonts w:hint="eastAsia"/>
          <w:lang w:eastAsia="zh-CN"/>
        </w:rPr>
        <w:t>notably</w:t>
      </w:r>
      <w:r w:rsidR="00A41F2A">
        <w:t xml:space="preserve"> </w:t>
      </w:r>
      <w:r w:rsidR="00E4789B">
        <w:t xml:space="preserve">reduced </w:t>
      </w:r>
      <w:r w:rsidR="00EC722C">
        <w:t xml:space="preserve">retrospective </w:t>
      </w:r>
      <w:r w:rsidR="00E4789B">
        <w:t>patterns</w:t>
      </w:r>
      <w:r w:rsidR="000D6B51">
        <w:t xml:space="preserve"> than the model which assumed independent </w:t>
      </w:r>
      <w:r w:rsidR="00C42E2A">
        <w:t>survival</w:t>
      </w:r>
      <w:r w:rsidR="00110DFE">
        <w:t xml:space="preserve">. </w:t>
      </w:r>
      <w:r w:rsidR="00A41F2A">
        <w:t>We also</w:t>
      </w:r>
      <w:r w:rsidR="00915D66">
        <w:t xml:space="preserve"> found that</w:t>
      </w:r>
      <w:r w:rsidR="00EC722C">
        <w:t xml:space="preserve"> </w:t>
      </w:r>
      <w:r w:rsidR="00D8012E">
        <w:t>estimating the</w:t>
      </w:r>
      <w:r w:rsidR="007F62AA">
        <w:t xml:space="preserve"> autocorrelations in survival deviations </w:t>
      </w:r>
      <w:r w:rsidR="00A41F2A">
        <w:t>altered</w:t>
      </w:r>
      <w:r w:rsidR="00EC722C">
        <w:t xml:space="preserve"> </w:t>
      </w:r>
      <w:r w:rsidR="008156F9">
        <w:t>both the</w:t>
      </w:r>
      <w:r w:rsidR="00EC722C">
        <w:t xml:space="preserve"> estimates and predictions of spawning biomass</w:t>
      </w:r>
      <w:r w:rsidR="00A41F2A">
        <w:t xml:space="preserve"> and fishing mortality</w:t>
      </w:r>
      <w:r w:rsidR="00A721A7">
        <w:t xml:space="preserve"> </w:t>
      </w:r>
      <w:r w:rsidR="007F62AA">
        <w:t>by as much as 40%</w:t>
      </w:r>
      <w:r w:rsidR="000F02E3">
        <w:t xml:space="preserve">. </w:t>
      </w:r>
      <w:r w:rsidR="009A6E2D">
        <w:rPr>
          <w:rFonts w:hint="eastAsia"/>
          <w:lang w:eastAsia="zh-CN"/>
        </w:rPr>
        <w:t>F</w:t>
      </w:r>
      <w:r w:rsidR="009A6E2D">
        <w:rPr>
          <w:lang w:eastAsia="zh-CN"/>
        </w:rPr>
        <w:t xml:space="preserve">inally, by comparing </w:t>
      </w:r>
      <w:r w:rsidR="006C40E9">
        <w:rPr>
          <w:rFonts w:hint="eastAsia"/>
          <w:lang w:eastAsia="zh-CN"/>
        </w:rPr>
        <w:t>the</w:t>
      </w:r>
      <w:r w:rsidR="006C40E9">
        <w:rPr>
          <w:lang w:eastAsia="zh-CN"/>
        </w:rPr>
        <w:t xml:space="preserve"> relative effect of </w:t>
      </w:r>
      <w:r w:rsidR="000824E8">
        <w:rPr>
          <w:lang w:eastAsia="zh-CN"/>
        </w:rPr>
        <w:t>an</w:t>
      </w:r>
      <w:r w:rsidR="009A6E2D">
        <w:rPr>
          <w:lang w:eastAsia="zh-CN"/>
        </w:rPr>
        <w:t xml:space="preserve"> </w:t>
      </w:r>
      <w:r w:rsidR="000824E8">
        <w:rPr>
          <w:lang w:eastAsia="zh-CN"/>
        </w:rPr>
        <w:t>environmental</w:t>
      </w:r>
      <w:r w:rsidR="009A6E2D">
        <w:rPr>
          <w:lang w:eastAsia="zh-CN"/>
        </w:rPr>
        <w:t xml:space="preserve"> covariate </w:t>
      </w:r>
      <w:r w:rsidR="000824E8">
        <w:rPr>
          <w:lang w:eastAsia="zh-CN"/>
        </w:rPr>
        <w:t xml:space="preserve">for recruitment </w:t>
      </w:r>
      <w:r w:rsidR="009A6E2D">
        <w:rPr>
          <w:lang w:eastAsia="zh-CN"/>
        </w:rPr>
        <w:t xml:space="preserve">and </w:t>
      </w:r>
      <w:r w:rsidR="00D24093">
        <w:rPr>
          <w:lang w:eastAsia="zh-CN"/>
        </w:rPr>
        <w:t>this</w:t>
      </w:r>
      <w:r w:rsidR="009A6E2D">
        <w:rPr>
          <w:lang w:eastAsia="zh-CN"/>
        </w:rPr>
        <w:t xml:space="preserve"> </w:t>
      </w:r>
      <w:r w:rsidR="003B3D56">
        <w:rPr>
          <w:lang w:eastAsia="zh-CN"/>
        </w:rPr>
        <w:t>2</w:t>
      </w:r>
      <w:r w:rsidR="003B3D56">
        <w:rPr>
          <w:rFonts w:hint="eastAsia"/>
          <w:lang w:eastAsia="zh-CN"/>
        </w:rPr>
        <w:t>-dimen</w:t>
      </w:r>
      <w:r w:rsidR="003B3D56">
        <w:rPr>
          <w:lang w:eastAsia="zh-CN"/>
        </w:rPr>
        <w:t xml:space="preserve">sional </w:t>
      </w:r>
      <w:r w:rsidR="009A6E2D">
        <w:rPr>
          <w:lang w:eastAsia="zh-CN"/>
        </w:rPr>
        <w:t>smoother</w:t>
      </w:r>
      <w:r w:rsidR="00D24093">
        <w:rPr>
          <w:lang w:eastAsia="zh-CN"/>
        </w:rPr>
        <w:t xml:space="preserve"> </w:t>
      </w:r>
      <w:r w:rsidR="000824E8">
        <w:rPr>
          <w:lang w:eastAsia="zh-CN"/>
        </w:rPr>
        <w:t>for survival</w:t>
      </w:r>
      <w:r w:rsidR="006C40E9">
        <w:rPr>
          <w:lang w:eastAsia="zh-CN"/>
        </w:rPr>
        <w:t xml:space="preserve"> on model outcome</w:t>
      </w:r>
      <w:r w:rsidR="009A6E2D">
        <w:rPr>
          <w:lang w:eastAsia="zh-CN"/>
        </w:rPr>
        <w:t xml:space="preserve">, we showed that </w:t>
      </w:r>
      <w:r w:rsidR="00D24093">
        <w:rPr>
          <w:lang w:eastAsia="zh-CN"/>
        </w:rPr>
        <w:t xml:space="preserve">the survival smoother </w:t>
      </w:r>
      <w:r w:rsidR="00D24093">
        <w:rPr>
          <w:rFonts w:hint="eastAsia"/>
          <w:lang w:eastAsia="zh-CN"/>
        </w:rPr>
        <w:t>is</w:t>
      </w:r>
      <w:r w:rsidR="00D24093">
        <w:rPr>
          <w:lang w:eastAsia="zh-CN"/>
        </w:rPr>
        <w:t xml:space="preserve"> </w:t>
      </w:r>
      <w:r w:rsidR="006C40E9">
        <w:rPr>
          <w:lang w:eastAsia="zh-CN"/>
        </w:rPr>
        <w:t xml:space="preserve">notably </w:t>
      </w:r>
      <w:r w:rsidR="00D24093">
        <w:rPr>
          <w:lang w:eastAsia="zh-CN"/>
        </w:rPr>
        <w:t xml:space="preserve">more important </w:t>
      </w:r>
      <w:r w:rsidR="00227C1B">
        <w:rPr>
          <w:lang w:eastAsia="zh-CN"/>
        </w:rPr>
        <w:t xml:space="preserve">to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improving model fit</w:t>
      </w:r>
      <w:r w:rsidR="00AD1C17">
        <w:rPr>
          <w:lang w:eastAsia="zh-CN"/>
        </w:rPr>
        <w:t xml:space="preserve"> </w:t>
      </w:r>
      <w:r w:rsidR="00E4084A">
        <w:rPr>
          <w:lang w:eastAsia="zh-CN"/>
        </w:rPr>
        <w:t>according</w:t>
      </w:r>
      <w:r w:rsidR="00CC33AD">
        <w:rPr>
          <w:lang w:eastAsia="zh-CN"/>
        </w:rPr>
        <w:t xml:space="preserve"> to</w:t>
      </w:r>
      <w:r w:rsidR="00A20D9A">
        <w:rPr>
          <w:lang w:eastAsia="zh-CN"/>
        </w:rPr>
        <w:t xml:space="preserve"> AIC </w:t>
      </w:r>
      <w:r w:rsidR="00AD1C17">
        <w:rPr>
          <w:lang w:eastAsia="zh-CN"/>
        </w:rPr>
        <w:t xml:space="preserve">and </w:t>
      </w:r>
      <w:r w:rsidR="003B3D56">
        <w:rPr>
          <w:lang w:eastAsia="zh-CN"/>
        </w:rPr>
        <w:t>providing reliable SSB prediction.</w:t>
      </w:r>
    </w:p>
    <w:p w14:paraId="513F30E3" w14:textId="77777777" w:rsidR="00461CAF" w:rsidRDefault="00461CAF" w:rsidP="00EC722C">
      <w:pPr>
        <w:pStyle w:val="Chapterheading0"/>
      </w:pPr>
    </w:p>
    <w:p w14:paraId="19ACFD8B" w14:textId="21D225EE"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5684E54C" w:rsidR="00C64632" w:rsidRPr="009A4919" w:rsidRDefault="00A3140D" w:rsidP="008A5784">
      <w:pPr>
        <w:pStyle w:val="Chapterheading0"/>
        <w:spacing w:after="0"/>
        <w:ind w:firstLine="72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3" w:name="OLE_LINK10"/>
      <w:bookmarkStart w:id="4"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3"/>
      <w:bookmarkEnd w:id="4"/>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opulation processes, such as s</w:t>
      </w:r>
      <w:r w:rsidR="000C6C06" w:rsidRPr="009A4919">
        <w:t xml:space="preserve">electivity,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9F583C">
        <w:t xml:space="preserve">When </w:t>
      </w:r>
      <w:r w:rsidR="000C6C06">
        <w:t xml:space="preserve">variations in </w:t>
      </w:r>
      <w:r w:rsidR="00915D66">
        <w:t xml:space="preserve">selectivity </w:t>
      </w:r>
      <w:r w:rsidR="00AB4F11">
        <w:t>are</w:t>
      </w:r>
      <w:r w:rsidR="00915D66">
        <w:t xml:space="preserve"> auto</w:t>
      </w:r>
      <w:r w:rsidR="00915D66" w:rsidRPr="009A4919">
        <w:t>correlat</w:t>
      </w:r>
      <w:r w:rsidR="00915D66">
        <w:t>ed among ages</w:t>
      </w:r>
      <w:r w:rsidR="00911727" w:rsidRPr="009A4919">
        <w:t>, model</w:t>
      </w:r>
      <w:r w:rsidR="000C6C06">
        <w:t xml:space="preserve">s that estimate </w:t>
      </w:r>
      <w:r w:rsidR="009F583C">
        <w:t xml:space="preserve">this autocorrelation </w:t>
      </w:r>
      <w:r w:rsidR="000C6C06">
        <w:t xml:space="preserve">have been </w:t>
      </w:r>
      <w:r w:rsidR="00911727" w:rsidRPr="009A4919">
        <w:t xml:space="preserve">shown to </w:t>
      </w:r>
      <w:r w:rsidR="00AB4F11">
        <w:t>fit data better</w:t>
      </w:r>
      <w:r w:rsidR="00911727" w:rsidRPr="009A4919">
        <w:t xml:space="preserve"> </w:t>
      </w:r>
      <w:r w:rsidR="000C6C06">
        <w:t xml:space="preserve">than models that </w:t>
      </w:r>
      <w:r w:rsidR="00915D66">
        <w:t>assum</w:t>
      </w:r>
      <w:r w:rsidR="000C6C06">
        <w:t>e</w:t>
      </w:r>
      <w:r w:rsidR="00AB4F11">
        <w:t xml:space="preserve"> </w:t>
      </w:r>
      <w:r w:rsidR="00915D66">
        <w:t>independent selectivity</w:t>
      </w:r>
      <w:r w:rsidR="00C35FF2">
        <w:t xml:space="preserve"> </w:t>
      </w:r>
      <w:r w:rsidR="00AB4F11">
        <w:t xml:space="preserve">variations </w:t>
      </w:r>
      <w:r w:rsidR="00450312">
        <w:fldChar w:fldCharType="begin"/>
      </w:r>
      <w:r w:rsidR="008B06BB">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450312">
        <w:fldChar w:fldCharType="separate"/>
      </w:r>
      <w:r w:rsidR="008B06BB">
        <w:rPr>
          <w:noProof/>
        </w:rPr>
        <w:t>(Nielsen and Berg 2014)</w:t>
      </w:r>
      <w:r w:rsidR="00450312">
        <w:fldChar w:fldCharType="end"/>
      </w:r>
      <w:r w:rsidR="00911727" w:rsidRPr="009A4919">
        <w:t xml:space="preserve">. </w:t>
      </w:r>
      <w:r w:rsidR="00E04F59">
        <w:t xml:space="preserve">To date, </w:t>
      </w:r>
      <w:r w:rsidR="000C6C06">
        <w:t xml:space="preserve">u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0C6C06">
        <w:t xml:space="preserve">to model </w:t>
      </w:r>
      <w:r w:rsidR="00E04F59">
        <w:t xml:space="preserve">population </w:t>
      </w:r>
      <w:r w:rsidR="009E229C">
        <w:t xml:space="preserve">processes </w:t>
      </w:r>
      <w:r w:rsidR="00E04F59">
        <w:t>is rare.</w:t>
      </w:r>
      <w:r w:rsidR="00911727" w:rsidRPr="009A4919">
        <w:t xml:space="preserve"> </w:t>
      </w:r>
      <w:r w:rsidR="008F0EEC">
        <w:t xml:space="preserve">One exception is </w:t>
      </w:r>
      <w:r w:rsidR="00450312" w:rsidRPr="009A4919">
        <w:fldChar w:fldCharType="begin"/>
      </w:r>
      <w:r w:rsidR="00911727"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911727" w:rsidRPr="009A4919">
        <w:rPr>
          <w:noProof/>
        </w:rPr>
        <w:t>Cadigan (201</w:t>
      </w:r>
      <w:r w:rsidR="00882D03">
        <w:rPr>
          <w:noProof/>
        </w:rPr>
        <w:t>6</w:t>
      </w:r>
      <w:r w:rsidR="00911727" w:rsidRPr="009A4919">
        <w:rPr>
          <w:noProof/>
        </w:rPr>
        <w:t>)</w:t>
      </w:r>
      <w:r w:rsidR="00450312" w:rsidRPr="009A4919">
        <w:fldChar w:fldCharType="end"/>
      </w:r>
      <w:r w:rsidR="008F0EEC">
        <w:t>, who</w:t>
      </w:r>
      <w:r w:rsidR="004F2169" w:rsidRPr="009A4919">
        <w:t xml:space="preserve"> </w:t>
      </w:r>
      <w:r w:rsidR="00911727" w:rsidRPr="009A4919">
        <w:t>developed a state-space</w:t>
      </w:r>
      <w:r w:rsidR="00AD6F1C">
        <w:t>,</w:t>
      </w:r>
      <w:r w:rsidR="00911727" w:rsidRPr="009A4919">
        <w:t xml:space="preserve"> age-structured assessment mod</w:t>
      </w:r>
      <w:r w:rsidR="00225106">
        <w:t xml:space="preserve">el for </w:t>
      </w:r>
      <w:r w:rsidR="00225106">
        <w:rPr>
          <w:noProof/>
        </w:rPr>
        <w:t xml:space="preserve">Northern Cod </w:t>
      </w:r>
      <w:r w:rsidR="00B15F51">
        <w:rPr>
          <w:noProof/>
        </w:rPr>
        <w:t>(</w:t>
      </w:r>
      <w:r w:rsidR="00B15F51" w:rsidRPr="00B15F51">
        <w:rPr>
          <w:i/>
          <w:noProof/>
        </w:rPr>
        <w:t>Gadus morhua</w:t>
      </w:r>
      <w:r w:rsidR="00B15F51">
        <w:rPr>
          <w:noProof/>
        </w:rPr>
        <w:t xml:space="preserve">) </w:t>
      </w:r>
      <w:r w:rsidR="00B864B7">
        <w:rPr>
          <w:noProof/>
        </w:rPr>
        <w:t>where</w:t>
      </w:r>
      <w:r w:rsidR="00911727" w:rsidRPr="009A4919">
        <w:rPr>
          <w:noProof/>
        </w:rPr>
        <w:t xml:space="preserve"> </w:t>
      </w:r>
      <w:r w:rsidR="00915D66">
        <w:rPr>
          <w:noProof/>
        </w:rPr>
        <w:t xml:space="preserve">the </w:t>
      </w:r>
      <w:r w:rsidR="0072669B">
        <w:rPr>
          <w:noProof/>
        </w:rPr>
        <w:t>among-age and among-year autocorrelation</w:t>
      </w:r>
      <w:r w:rsidR="00860883">
        <w:rPr>
          <w:noProof/>
        </w:rPr>
        <w:t>s</w:t>
      </w:r>
      <w:r w:rsidR="0072669B">
        <w:rPr>
          <w:noProof/>
        </w:rPr>
        <w:t xml:space="preserve"> in </w:t>
      </w:r>
      <w:r w:rsidR="00225106" w:rsidRPr="009A4919">
        <w:rPr>
          <w:noProof/>
        </w:rPr>
        <w:t>natural mortality</w:t>
      </w:r>
      <w:r w:rsidR="008F0EEC">
        <w:rPr>
          <w:noProof/>
        </w:rPr>
        <w:t xml:space="preserve"> rate</w:t>
      </w:r>
      <w:r w:rsidR="00225106" w:rsidRPr="009A4919">
        <w:rPr>
          <w:noProof/>
        </w:rPr>
        <w:t xml:space="preserve"> </w:t>
      </w:r>
      <w:r w:rsidR="00225106">
        <w:rPr>
          <w:noProof/>
        </w:rPr>
        <w:t>(</w:t>
      </w:r>
      <m:oMath>
        <m:r>
          <w:rPr>
            <w:rFonts w:ascii="Cambria Math" w:hAnsi="Cambria Math"/>
            <w:noProof/>
          </w:rPr>
          <m:t>M</m:t>
        </m:r>
      </m:oMath>
      <w:r w:rsidR="00F35437">
        <w:rPr>
          <w:rFonts w:hint="eastAsia"/>
          <w:noProof/>
        </w:rPr>
        <w:t>)</w:t>
      </w:r>
      <w:r w:rsidR="00225106">
        <w:rPr>
          <w:noProof/>
        </w:rPr>
        <w:t xml:space="preserve"> were simultaneously</w:t>
      </w:r>
      <w:r w:rsidR="009E0C5B" w:rsidRPr="009E0C5B">
        <w:t xml:space="preserve"> </w:t>
      </w:r>
      <w:r w:rsidR="009E0C5B">
        <w:t>estimated</w:t>
      </w:r>
      <w:r w:rsidR="00AD16EB">
        <w:t xml:space="preserve">. </w:t>
      </w:r>
      <w:r w:rsidR="00D66D6D">
        <w:t xml:space="preserve">However, </w:t>
      </w:r>
      <w:proofErr w:type="spellStart"/>
      <w:r w:rsidR="00D66D6D">
        <w:t>Cadigan</w:t>
      </w:r>
      <w:proofErr w:type="spellEnd"/>
      <w:r w:rsidR="00D66D6D">
        <w:t xml:space="preserve"> (201</w:t>
      </w:r>
      <w:r w:rsidR="00882D03">
        <w:t>6</w:t>
      </w:r>
      <w:r w:rsidR="00D66D6D">
        <w:t xml:space="preserve">) did not compare </w:t>
      </w:r>
      <w:r w:rsidR="00860883">
        <w:t xml:space="preserve">the </w:t>
      </w:r>
      <w:r w:rsidR="00D66D6D">
        <w:t xml:space="preserve">model estimates, predictions, </w:t>
      </w:r>
      <w:r w:rsidR="00911727" w:rsidRPr="009A4919">
        <w:t>goodness-of-fit</w:t>
      </w:r>
      <w:r w:rsidR="00B864B7">
        <w:t xml:space="preserve">, </w:t>
      </w:r>
      <w:r w:rsidR="00D66D6D">
        <w:t xml:space="preserve">or </w:t>
      </w:r>
      <w:r w:rsidR="00B864B7">
        <w:t>retrospective pattern</w:t>
      </w:r>
      <w:r w:rsidR="00D66D6D">
        <w:t xml:space="preserve">s </w:t>
      </w:r>
      <w:r w:rsidR="004117F7">
        <w:t>under</w:t>
      </w:r>
      <w:r w:rsidR="004F2169" w:rsidRPr="009A4919">
        <w:t xml:space="preserve"> </w:t>
      </w:r>
      <w:r w:rsidR="00761640">
        <w:rPr>
          <w:noProof/>
        </w:rPr>
        <w:t>alternative</w:t>
      </w:r>
      <w:r w:rsidR="004F2169" w:rsidRPr="009A4919">
        <w:t xml:space="preserve"> </w:t>
      </w:r>
      <w:r w:rsidR="00D66D6D">
        <w:t xml:space="preserve">2D </w:t>
      </w:r>
      <w:r w:rsidR="003E1980">
        <w:t>autocorrelation structure</w:t>
      </w:r>
      <w:r w:rsidR="009E0C5B">
        <w:t>s</w:t>
      </w:r>
      <w:r w:rsidR="003E1980">
        <w:t xml:space="preserve"> </w:t>
      </w:r>
      <w:r w:rsidR="00225106">
        <w:t>for</w:t>
      </w:r>
      <w:r w:rsidR="00911727" w:rsidRPr="009A4919">
        <w:t xml:space="preserve"> </w:t>
      </w:r>
      <m:oMath>
        <m:r>
          <w:rPr>
            <w:rFonts w:ascii="Cambria Math" w:hAnsi="Cambria Math"/>
          </w:rPr>
          <m:t>M</m:t>
        </m:r>
      </m:oMath>
      <w:r w:rsidR="00C64632" w:rsidRPr="009A4919">
        <w:t>.</w:t>
      </w:r>
    </w:p>
    <w:p w14:paraId="2D919275" w14:textId="09EB05C4"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proofErr w:type="spellStart"/>
      <w:r w:rsidR="00DB6BFB" w:rsidRPr="00DB6BFB">
        <w:rPr>
          <w:i/>
          <w:iCs/>
          <w:lang w:eastAsia="zh-CN"/>
        </w:rPr>
        <w:t>Limanda</w:t>
      </w:r>
      <w:proofErr w:type="spellEnd"/>
      <w:r w:rsidR="00DB6BFB" w:rsidRPr="00DB6BFB">
        <w:rPr>
          <w:i/>
          <w:iCs/>
          <w:lang w:eastAsia="zh-CN"/>
        </w:rPr>
        <w:t xml:space="preserve"> </w:t>
      </w:r>
      <w:proofErr w:type="spellStart"/>
      <w:r w:rsidR="00DB6BFB" w:rsidRPr="00DB6BFB">
        <w:rPr>
          <w:i/>
          <w:iCs/>
          <w:lang w:eastAsia="zh-CN"/>
        </w:rPr>
        <w:t>ferruginea</w:t>
      </w:r>
      <w:proofErr w:type="spellEnd"/>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New England-Mid Atlantic. All four stocks experienced overfishing from the 1970s to the mid-</w:t>
      </w:r>
      <w:r w:rsidRPr="009A4919">
        <w:rPr>
          <w:lang w:eastAsia="zh-CN"/>
        </w:rPr>
        <w:lastRenderedPageBreak/>
        <w:t xml:space="preserve">1990s and since then all stocks have experienced some recovery </w:t>
      </w:r>
      <w:r w:rsidR="00450312" w:rsidRPr="009A4919">
        <w:rPr>
          <w:lang w:eastAsia="zh-CN"/>
        </w:rPr>
        <w:fldChar w:fldCharType="begin"/>
      </w:r>
      <w:r w:rsidR="004E092F">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450312" w:rsidRPr="009A4919">
        <w:rPr>
          <w:lang w:eastAsia="zh-CN"/>
        </w:rPr>
        <w:fldChar w:fldCharType="separate"/>
      </w:r>
      <w:r w:rsidR="004E092F">
        <w:rPr>
          <w:noProof/>
          <w:lang w:eastAsia="zh-CN"/>
        </w:rPr>
        <w:t>(Stone et al. 2004)</w:t>
      </w:r>
      <w:r w:rsidR="00450312" w:rsidRPr="009A4919">
        <w:rPr>
          <w:lang w:eastAsia="zh-CN"/>
        </w:rPr>
        <w:fldChar w:fldCharType="end"/>
      </w:r>
      <w:r w:rsidRPr="009A4919">
        <w:rPr>
          <w:lang w:eastAsia="zh-CN"/>
        </w:rPr>
        <w:t xml:space="preserve"> except </w:t>
      </w:r>
      <w:r w:rsidR="00005564" w:rsidRPr="009A4919">
        <w:rPr>
          <w:lang w:eastAsia="zh-CN"/>
        </w:rPr>
        <w:t>for</w:t>
      </w:r>
      <w:r w:rsidR="00005564">
        <w:rPr>
          <w:lang w:eastAsia="zh-CN"/>
        </w:rPr>
        <w:t xml:space="preserve"> the southern-most </w:t>
      </w:r>
      <w:r w:rsidRPr="009A4919">
        <w:rPr>
          <w:lang w:eastAsia="zh-CN"/>
        </w:rPr>
        <w:t>Southern New England-Mid Atlantic (SNE</w:t>
      </w:r>
      <w:r w:rsidR="004B2175" w:rsidRPr="009A4919">
        <w:rPr>
          <w:lang w:eastAsia="zh-CN"/>
        </w:rPr>
        <w:t>MA) stock</w:t>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B4606B">
        <w:rPr>
          <w:lang w:eastAsia="zh-CN"/>
        </w:rPr>
        <w:t>5</w:t>
      </w:r>
      <w:r w:rsidR="00650C62" w:rsidRPr="003841E3">
        <w:rPr>
          <w:lang w:eastAsia="zh-CN"/>
        </w:rPr>
        <w:t xml:space="preserve">% of </w:t>
      </w:r>
      <w:r w:rsidR="00650C62">
        <w:rPr>
          <w:lang w:eastAsia="zh-CN"/>
        </w:rPr>
        <w:t>SSB</w:t>
      </w:r>
      <w:r w:rsidR="00650C62" w:rsidRPr="00650C62">
        <w:rPr>
          <w:vertAlign w:val="subscript"/>
          <w:lang w:eastAsia="zh-CN"/>
        </w:rPr>
        <w:t>MSY</w:t>
      </w:r>
      <w:r w:rsidR="00650C62">
        <w:rPr>
          <w:lang w:eastAsia="zh-CN"/>
        </w:rPr>
        <w:t xml:space="preserve"> proxy;</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 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stock assessments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assessment 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Recent studies have</w:t>
      </w:r>
      <w:r w:rsidR="0015385B" w:rsidRPr="009A4919">
        <w:rPr>
          <w:lang w:eastAsia="zh-CN"/>
        </w:rPr>
        <w:t xml:space="preserve"> </w:t>
      </w:r>
      <w:r w:rsidR="006F76B6">
        <w:rPr>
          <w:lang w:eastAsia="zh-CN"/>
        </w:rPr>
        <w:t xml:space="preserve">linked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9B2FCA">
        <w:rPr>
          <w:lang w:eastAsia="zh-CN"/>
        </w:rPr>
        <w:t xml:space="preserve">of </w:t>
      </w:r>
      <w:r w:rsidR="0023707F">
        <w:rPr>
          <w:lang w:eastAsia="zh-CN"/>
        </w:rPr>
        <w:t>spawning stock biomass (</w:t>
      </w:r>
      <w:r w:rsidR="00C64632" w:rsidRPr="009A4919">
        <w:rPr>
          <w:lang w:eastAsia="zh-CN"/>
        </w:rPr>
        <w:t>SSB</w:t>
      </w:r>
      <w:r w:rsidR="0023707F">
        <w:rPr>
          <w:lang w:eastAsia="zh-CN"/>
        </w:rPr>
        <w:t>)</w:t>
      </w:r>
      <w:r w:rsidR="00C64632" w:rsidRPr="009A4919">
        <w:rPr>
          <w:lang w:eastAsia="zh-CN"/>
        </w:rPr>
        <w:t xml:space="preserve"> and </w:t>
      </w:r>
      <w:proofErr w:type="gramStart"/>
      <w:r w:rsidR="002A2F48">
        <w:rPr>
          <w:lang w:eastAsia="zh-CN"/>
        </w:rPr>
        <w:t>fully-selected</w:t>
      </w:r>
      <w:proofErr w:type="gramEnd"/>
      <w:r w:rsidR="002A2F48">
        <w:rPr>
          <w:lang w:eastAsia="zh-CN"/>
        </w:rPr>
        <w:t xml:space="preserve">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 xml:space="preserve">the </w:t>
      </w:r>
      <w:r w:rsidR="000F6474">
        <w:rPr>
          <w:lang w:eastAsia="zh-CN"/>
        </w:rPr>
        <w:t>strong</w:t>
      </w:r>
      <w:r w:rsidR="00DD3F78">
        <w:rPr>
          <w:lang w:eastAsia="zh-CN"/>
        </w:rPr>
        <w:t xml:space="preserve"> 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44AC5484" w14:textId="423FE40C" w:rsidR="00C64632" w:rsidRPr="009A4919" w:rsidRDefault="003D704F" w:rsidP="008A5784">
      <w:pPr>
        <w:pStyle w:val="Chapterheading0"/>
        <w:spacing w:after="0"/>
        <w:jc w:val="left"/>
        <w:rPr>
          <w:lang w:eastAsia="zh-CN"/>
        </w:rPr>
      </w:pPr>
      <w:r>
        <w:tab/>
        <w:t>Retrospective pattern</w:t>
      </w:r>
      <w:r w:rsidR="002770F5">
        <w:t xml:space="preserve"> </w:t>
      </w:r>
      <w:r w:rsidR="009B2FCA">
        <w:t xml:space="preserve">refers to </w:t>
      </w:r>
      <w:r w:rsidR="00B811EC">
        <w:t xml:space="preserve">the systematic inconsistency </w:t>
      </w:r>
      <w:r w:rsidR="00B249F2">
        <w:t>in estimates of fishery variables when addition</w:t>
      </w:r>
      <w:r w:rsidR="003841E3">
        <w:t>al</w:t>
      </w:r>
      <w:r w:rsidR="00B249F2">
        <w:t xml:space="preserve"> ye</w:t>
      </w:r>
      <w:r w:rsidR="005128DE">
        <w:t xml:space="preserve">ars of data are </w:t>
      </w:r>
      <w:r w:rsidR="003841E3">
        <w:t xml:space="preserve">included in </w:t>
      </w:r>
      <w:r w:rsidR="005128DE">
        <w:t>the assessment model</w:t>
      </w:r>
      <w:r w:rsidR="00320BB4">
        <w:t xml:space="preserve"> </w:t>
      </w:r>
      <w:r w:rsidR="00320BB4">
        <w:fldChar w:fldCharType="begin"/>
      </w:r>
      <w:r w:rsidR="00320BB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320BB4">
        <w:fldChar w:fldCharType="separate"/>
      </w:r>
      <w:r w:rsidR="00320BB4">
        <w:rPr>
          <w:noProof/>
        </w:rPr>
        <w:t>(Mohn 1999)</w:t>
      </w:r>
      <w:r w:rsidR="00320BB4">
        <w:fldChar w:fldCharType="end"/>
      </w:r>
      <w:r w:rsidR="005128DE">
        <w:t xml:space="preserve">. </w:t>
      </w:r>
      <w:r w:rsidR="003841E3">
        <w:t>It</w:t>
      </w:r>
      <w:r w:rsidR="00BE6571">
        <w:t xml:space="preserve"> typically </w:t>
      </w:r>
      <w:r w:rsidR="00320BB4">
        <w:t>arises</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e.g.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r w:rsidR="00F67150">
        <w:t>To address</w:t>
      </w:r>
      <w:r w:rsidR="004208D2" w:rsidRPr="009A4919">
        <w:t xml:space="preserve"> </w:t>
      </w:r>
      <w:r w:rsidR="00F67150">
        <w:t>retrospective issue</w:t>
      </w:r>
      <w:r w:rsidR="003841E3">
        <w:t>s</w:t>
      </w:r>
      <w:r w:rsidR="009370D9" w:rsidRPr="009A4919">
        <w:t xml:space="preserve"> in </w:t>
      </w:r>
      <w:r w:rsidR="004208D2" w:rsidRPr="009A4919">
        <w:t>the</w:t>
      </w:r>
      <w:r w:rsidR="009370D9" w:rsidRPr="009A4919">
        <w:t xml:space="preserve"> assessments</w:t>
      </w:r>
      <w:r w:rsidR="004208D2" w:rsidRPr="009A4919">
        <w:t xml:space="preserve"> of </w:t>
      </w:r>
      <w:r>
        <w:t xml:space="preserve">some </w:t>
      </w:r>
      <w:r w:rsidR="004208D2" w:rsidRPr="009A4919">
        <w:t>New England fish stocks</w:t>
      </w:r>
      <w:r w:rsidR="00EE103B">
        <w:t xml:space="preserve"> such as </w:t>
      </w:r>
      <w:r w:rsidR="00EE103B" w:rsidRPr="009A4919">
        <w:t xml:space="preserve">Georges Bank yellowtail flounder </w:t>
      </w:r>
      <w:r w:rsidR="00450312" w:rsidRPr="009A4919">
        <w:fldChar w:fldCharType="begin"/>
      </w:r>
      <w:r w:rsidR="00EE103B">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50312" w:rsidRPr="009A4919">
        <w:fldChar w:fldCharType="separate"/>
      </w:r>
      <w:r w:rsidR="00EE103B">
        <w:rPr>
          <w:noProof/>
        </w:rPr>
        <w:t>(Legault et al. 2012)</w:t>
      </w:r>
      <w:r w:rsidR="00450312" w:rsidRPr="009A4919">
        <w:fldChar w:fldCharType="end"/>
      </w:r>
      <w:r w:rsidR="00EE103B" w:rsidRPr="009A4919">
        <w:t xml:space="preserve"> and Gulf of Maine Atlantic cod </w:t>
      </w:r>
      <w:r w:rsidR="00450312" w:rsidRPr="009A4919">
        <w:fldChar w:fldCharType="begin"/>
      </w:r>
      <w:r w:rsidR="00EE103B">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50312" w:rsidRPr="009A4919">
        <w:fldChar w:fldCharType="separate"/>
      </w:r>
      <w:r w:rsidR="00EE103B">
        <w:rPr>
          <w:noProof/>
        </w:rPr>
        <w:t>(NEFSC 2013)</w:t>
      </w:r>
      <w:r w:rsidR="00450312" w:rsidRPr="009A4919">
        <w:fldChar w:fldCharType="end"/>
      </w:r>
      <w:r w:rsidR="009370D9" w:rsidRPr="009A4919">
        <w:t>,</w:t>
      </w:r>
      <w:r w:rsidR="00C64632" w:rsidRPr="009A4919">
        <w:t xml:space="preserve"> </w:t>
      </w:r>
      <w:r w:rsidR="00F67150">
        <w:t xml:space="preserve">stock assessment scientists </w:t>
      </w:r>
      <w:r w:rsidR="00A07CD3">
        <w:t xml:space="preserve">sometimes </w:t>
      </w:r>
      <w:r w:rsidR="003E1980">
        <w:t>impos</w:t>
      </w:r>
      <w:r w:rsidR="00F67150">
        <w:t>e</w:t>
      </w:r>
      <w:r w:rsidR="00360CBF">
        <w:t xml:space="preserve"> a temporal trend to </w:t>
      </w:r>
      <w:r w:rsidR="00360CBF" w:rsidRPr="00360CBF">
        <w:rPr>
          <w:rFonts w:hint="eastAsia"/>
          <w:i/>
          <w:lang w:eastAsia="zh-CN"/>
        </w:rPr>
        <w:t>M</w:t>
      </w:r>
      <w:r w:rsidR="00360CBF">
        <w:t xml:space="preserve"> </w:t>
      </w:r>
      <w:r w:rsidR="00727F5D">
        <w:t xml:space="preserve">in </w:t>
      </w:r>
      <w:r>
        <w:t>stock</w:t>
      </w:r>
      <w:r w:rsidR="00360CBF">
        <w:t xml:space="preserve"> assessment models</w:t>
      </w:r>
      <w:r w:rsidR="00C64632" w:rsidRPr="009A4919">
        <w:t xml:space="preserve">. </w:t>
      </w:r>
      <w:r w:rsidR="00360CBF" w:rsidRPr="00360CBF">
        <w:rPr>
          <w:i/>
        </w:rPr>
        <w:t>M</w:t>
      </w:r>
      <w:r w:rsidR="00360CBF">
        <w:t xml:space="preserve"> </w:t>
      </w:r>
      <w:r w:rsidR="00C64632" w:rsidRPr="009A4919">
        <w:t xml:space="preserve">is an important parameter in stock assessment models because it directly influences stock </w:t>
      </w:r>
      <w:r w:rsidR="004D3256" w:rsidRPr="009A4919">
        <w:t>produc</w:t>
      </w:r>
      <w:r w:rsidR="004D3256">
        <w:t>t</w:t>
      </w:r>
      <w:r w:rsidR="004D3256" w:rsidRPr="009A4919">
        <w:t>ivity</w:t>
      </w:r>
      <w:r w:rsidR="004D3256">
        <w:t xml:space="preserve"> and </w:t>
      </w:r>
      <w:r w:rsidR="00F1438F">
        <w:t xml:space="preserve">moreover, </w:t>
      </w:r>
      <w:r w:rsidR="004D3256">
        <w:t>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estimation of </w:t>
      </w:r>
      <w:r w:rsidR="00921C8F">
        <w:t xml:space="preserve">population attributes </w:t>
      </w:r>
      <w:r w:rsidR="00450312">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w:t>
      </w:r>
      <w:r w:rsidR="00C64632" w:rsidRPr="009A4919">
        <w:lastRenderedPageBreak/>
        <w:t xml:space="preserve">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However, </w:t>
      </w:r>
      <w:r w:rsidR="00F70887" w:rsidRPr="00F70887">
        <w:rPr>
          <w:i/>
        </w:rPr>
        <w:t>M</w:t>
      </w:r>
      <w:r w:rsidR="005B15B1">
        <w:t xml:space="preserve"> is</w:t>
      </w:r>
      <w:r w:rsidR="001D58CC">
        <w:t xml:space="preserve"> </w:t>
      </w:r>
      <w:r w:rsidR="00C65CC9">
        <w:t xml:space="preserve">often </w:t>
      </w:r>
      <w:r w:rsidR="00C64632" w:rsidRPr="009A4919">
        <w:t>difficult to estimate</w:t>
      </w:r>
      <w:r w:rsidR="00C65CC9">
        <w:t xml:space="preserve"> accurately</w:t>
      </w:r>
      <w:r w:rsidR="00C64632" w:rsidRPr="009A4919">
        <w:t xml:space="preserve"> in stock assessment models because</w:t>
      </w:r>
      <w:r w:rsidR="00C63E91">
        <w:t xml:space="preserve"> it is confounded </w:t>
      </w:r>
      <w:r w:rsidR="00C64632" w:rsidRPr="009A4919">
        <w:t xml:space="preserve">with </w:t>
      </w:r>
      <w:r w:rsidR="00C63E91">
        <w:t xml:space="preserve">some </w:t>
      </w:r>
      <w:r w:rsidR="00C64632" w:rsidRPr="009A4919">
        <w:t>other parameters</w:t>
      </w:r>
      <w:r w:rsidR="001D58CC">
        <w:t xml:space="preserve"> such as fishing mortality and recruitment</w:t>
      </w:r>
      <w:r w:rsidR="005B15B1">
        <w:t xml:space="preserve">, so </w:t>
      </w:r>
      <w:r w:rsidR="00CA1EEF" w:rsidRPr="00CA1EEF">
        <w:rPr>
          <w:i/>
        </w:rPr>
        <w:t>M</w:t>
      </w:r>
      <w:r w:rsidR="00C64632" w:rsidRPr="009A4919">
        <w:t xml:space="preserve"> is </w:t>
      </w:r>
      <w:r w:rsidR="001D58CC">
        <w:t xml:space="preserve">usually </w:t>
      </w:r>
      <w:r w:rsidR="008B3326">
        <w:t>pre-specified</w:t>
      </w:r>
      <w:r w:rsidR="00C64632" w:rsidRPr="009A4919">
        <w:t xml:space="preserve"> as a time-invariant </w:t>
      </w:r>
      <w:r w:rsidR="008B3326">
        <w:t>constant</w:t>
      </w:r>
      <w:r w:rsidR="00C64632" w:rsidRPr="009A4919">
        <w:t xml:space="preserve"> to simplify model estimation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D60285">
        <w:t xml:space="preserve">conducted a </w:t>
      </w:r>
      <w:r w:rsidR="00D60285" w:rsidRPr="009A4919">
        <w:t xml:space="preserve">simulation </w:t>
      </w:r>
      <w:r w:rsidR="00D60285">
        <w:t>experiment</w:t>
      </w:r>
      <w:r w:rsidR="00D60285" w:rsidRPr="009A4919">
        <w:t xml:space="preserve"> </w:t>
      </w:r>
      <w:r w:rsidR="00F41529">
        <w:t xml:space="preserve">to evaluate the </w:t>
      </w:r>
      <w:r w:rsidR="00D60285" w:rsidRPr="009A4919">
        <w:t>estimation biases in SSB and recruit</w:t>
      </w:r>
      <w:r w:rsidR="00D60285">
        <w:t xml:space="preserve">ment </w:t>
      </w:r>
      <w:r w:rsidR="00F41529">
        <w:t xml:space="preserve">that are </w:t>
      </w:r>
      <w:r w:rsidR="00D60285">
        <w:t xml:space="preserve">induced by misspecifying </w:t>
      </w:r>
      <m:oMath>
        <m:r>
          <w:rPr>
            <w:rFonts w:ascii="Cambria Math" w:hAnsi="Cambria Math"/>
          </w:rPr>
          <m:t>M</m:t>
        </m:r>
      </m:oMath>
      <w:r w:rsidR="00D60285">
        <w:t>. They found</w:t>
      </w:r>
      <w:r w:rsidR="00D60285" w:rsidRPr="009A4919">
        <w:t xml:space="preserve"> that misspecifying the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likely induces larger biases than misspecifying the age-variation in </w:t>
      </w:r>
      <m:oMath>
        <m:r>
          <w:rPr>
            <w:rFonts w:ascii="Cambria Math" w:hAnsi="Cambria Math"/>
          </w:rPr>
          <m:t>M</m:t>
        </m:r>
      </m:oMath>
      <w:r w:rsidR="00D60285" w:rsidRPr="009A4919">
        <w:t xml:space="preserve"> does</w:t>
      </w:r>
      <w:r w:rsidR="00D60285">
        <w:t>, underling the importance</w:t>
      </w:r>
      <w:r w:rsidR="00D60285" w:rsidRPr="009A4919">
        <w:t xml:space="preserve"> of correctly specifying the temporal </w:t>
      </w:r>
      <w:r w:rsidR="00D60285">
        <w:t>trend</w:t>
      </w:r>
      <w:r w:rsidR="00D60285" w:rsidRPr="009A4919">
        <w:t xml:space="preserve"> in </w:t>
      </w:r>
      <m:oMath>
        <m:r>
          <w:rPr>
            <w:rFonts w:ascii="Cambria Math" w:hAnsi="Cambria Math"/>
          </w:rPr>
          <m:t>M</m:t>
        </m:r>
      </m:oMath>
      <w:r w:rsidR="00D60285">
        <w:t xml:space="preserve"> to stock assessment models</w:t>
      </w:r>
      <w:r w:rsidR="00D60285" w:rsidRPr="009A4919">
        <w:t>.</w:t>
      </w:r>
      <w:r w:rsidR="00D60285">
        <w:t xml:space="preserve"> </w:t>
      </w:r>
      <w:r w:rsidR="003A2DE1">
        <w:t>In fact, 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xml:space="preserve">, and </w:t>
      </w:r>
      <m:oMath>
        <m:r>
          <w:rPr>
            <w:rFonts w:ascii="Cambria Math" w:hAnsi="Cambria Math"/>
          </w:rPr>
          <m:t>M</m:t>
        </m:r>
        <m:r>
          <w:rPr>
            <w:rFonts w:ascii="Cambria Math" w:hAnsi="Cambria Math"/>
            <w:lang w:eastAsia="zh-CN"/>
          </w:rPr>
          <m:t>/(F+M)</m:t>
        </m:r>
      </m:oMath>
      <w:r w:rsidR="008A1637">
        <w:t xml:space="preserve"> </w:t>
      </w:r>
      <w:r w:rsidR="008A1637">
        <w:rPr>
          <w:noProof/>
        </w:rPr>
        <w:t>was near</w:t>
      </w:r>
      <w:r w:rsidR="008A1637">
        <w:t xml:space="preserve"> the </w:t>
      </w:r>
      <w:r w:rsidR="008A1637" w:rsidRPr="009A4919">
        <w:t>historical maximum</w:t>
      </w:r>
      <w:r w:rsidR="008A1637">
        <w:t xml:space="preserve"> for </w:t>
      </w:r>
      <w:r w:rsidR="008A1637">
        <w:rPr>
          <w:noProof/>
        </w:rPr>
        <w:t xml:space="preserve">SNEMA yellowtail flounder </w:t>
      </w:r>
      <w:r w:rsidR="008A1637" w:rsidRPr="009A4919">
        <w:t xml:space="preserve">in </w:t>
      </w:r>
      <w:r w:rsidR="008A1637">
        <w:t xml:space="preserve">2018, since </w:t>
      </w:r>
      <m:oMath>
        <m:r>
          <w:rPr>
            <w:rFonts w:ascii="Cambria Math" w:hAnsi="Cambria Math"/>
          </w:rPr>
          <m:t>F</m:t>
        </m:r>
      </m:oMath>
      <w:r w:rsidR="008A1637">
        <w:t xml:space="preserve"> was at a historic low </w:t>
      </w:r>
      <w:r w:rsidR="008A1637">
        <w:rPr>
          <w:noProof/>
        </w:rPr>
        <w:t xml:space="preserve">(Legault and Palmer 2015; </w:t>
      </w:r>
      <w:r w:rsidR="008A1637">
        <w:t>NEFSC 2020).</w:t>
      </w:r>
      <w:r w:rsidR="008A1637" w:rsidRPr="009A4919">
        <w:t xml:space="preserve"> </w:t>
      </w:r>
      <w:r w:rsidR="008A1637">
        <w:t>Furthermore, t</w:t>
      </w:r>
      <w:r w:rsidR="003A2DE1">
        <w:t xml:space="preserve">he current </w:t>
      </w:r>
      <w:r w:rsidR="00797336">
        <w:rPr>
          <w:noProof/>
        </w:rPr>
        <w:t xml:space="preserve">SNEMA yellowtail flounder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xml:space="preserve">, decreasing function of ag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50904FE8" w:rsidR="00F73385" w:rsidRDefault="00C20671" w:rsidP="008A5784">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t xml:space="preserve">2D </w:t>
      </w:r>
      <w:r w:rsidR="00B31DC6">
        <w:t>smoother</w:t>
      </w:r>
      <w:r w:rsidR="008F0EEC">
        <w:t xml:space="preserve"> on survival </w:t>
      </w:r>
      <w:r w:rsidR="005F3FBA">
        <w:t xml:space="preserve">or </w:t>
      </w:r>
      <m:oMath>
        <m:r>
          <w:rPr>
            <w:rFonts w:ascii="Cambria Math" w:hAnsi="Cambria Math"/>
          </w:rPr>
          <m:t>M</m:t>
        </m:r>
      </m:oMath>
      <w:r w:rsidR="005F3FBA">
        <w:t xml:space="preserve"> </w:t>
      </w:r>
      <w:r w:rsidR="008F0EEC">
        <w:t xml:space="preserve">that was </w:t>
      </w:r>
      <w:r w:rsidRPr="009A4919">
        <w:t>first-order auto</w:t>
      </w:r>
      <w:r>
        <w:t xml:space="preserve">regressive, </w:t>
      </w:r>
      <w:proofErr w:type="gramStart"/>
      <w:r w:rsidRPr="009A4919">
        <w:rPr>
          <w:lang w:eastAsia="zh-CN"/>
        </w:rPr>
        <w:t>AR</w:t>
      </w:r>
      <w:r w:rsidRPr="009A4919">
        <w:t>(</w:t>
      </w:r>
      <w:proofErr w:type="gramEnd"/>
      <w:r w:rsidRPr="009A4919">
        <w:t>1)</w:t>
      </w:r>
      <w:r>
        <w:t xml:space="preserve">, </w:t>
      </w:r>
      <w:r w:rsidR="008F0EEC">
        <w:t>over both age and year</w:t>
      </w:r>
      <w:r w:rsidR="0031574F">
        <w:t xml:space="preserve">. </w:t>
      </w:r>
      <w:r>
        <w:t xml:space="preserve">We </w:t>
      </w:r>
      <w:r w:rsidR="00B3087B" w:rsidRPr="009A4919">
        <w:t>i</w:t>
      </w:r>
      <w:r w:rsidR="00B3087B">
        <w:t>mplemented</w:t>
      </w:r>
      <w:r w:rsidR="00F65818" w:rsidRPr="009A4919">
        <w:t xml:space="preserve"> </w:t>
      </w:r>
      <w:r>
        <w:t xml:space="preserve">this 2D </w:t>
      </w:r>
      <w:proofErr w:type="gramStart"/>
      <w:r>
        <w:t>AR(</w:t>
      </w:r>
      <w:proofErr w:type="gramEnd"/>
      <w:r>
        <w:t>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EFSC</w:t>
      </w:r>
      <w:r w:rsidR="00626AA7">
        <w:t xml:space="preserve"> (</w:t>
      </w:r>
      <w:r w:rsidR="0094034C">
        <w:t>Miller and Stock 2020; Stock and Miller, this issue</w:t>
      </w:r>
      <w:r w:rsidR="00626AA7">
        <w:t>)</w:t>
      </w:r>
      <w:r w:rsidR="00F65818" w:rsidRPr="009A4919">
        <w:t xml:space="preserve">.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t xml:space="preserve">unobserved </w:t>
      </w:r>
      <w:r w:rsidR="005F3FBA">
        <w:t xml:space="preserve">states, </w:t>
      </w:r>
      <w:r w:rsidR="003402DE">
        <w:t xml:space="preserve">such as </w:t>
      </w:r>
      <w:r w:rsidR="005F3FBA">
        <w:t xml:space="preserve">population </w:t>
      </w:r>
      <w:r w:rsidR="005F3FBA">
        <w:lastRenderedPageBreak/>
        <w:t>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 xml:space="preserve">(Nielsen and Berg 2014; Miller et al. 2016; </w:t>
      </w:r>
      <w:proofErr w:type="spellStart"/>
      <w:r w:rsidR="003402DE">
        <w:t>Aeberhard</w:t>
      </w:r>
      <w:proofErr w:type="spellEnd"/>
      <w:r w:rsidR="003402DE">
        <w:t xml:space="preserve"> et al. 2018)</w:t>
      </w:r>
      <w:r w:rsidR="002E23AD" w:rsidRPr="009A4919">
        <w:t>.</w:t>
      </w:r>
      <w:r w:rsidR="00882D03">
        <w:t xml:space="preserve"> Statistical catch-at-age models assume that survival</w:t>
      </w:r>
      <w:r w:rsidR="00CB6097">
        <w:t xml:space="preserve"> is deterministic, i.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deviations in survival (Gudmundsson and Gunnlaugsson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w:t>
      </w:r>
      <w:proofErr w:type="spellStart"/>
      <w:r w:rsidR="009C083D">
        <w:t>Cadigan</w:t>
      </w:r>
      <w:proofErr w:type="spellEnd"/>
      <w:r w:rsidR="009C083D">
        <w:t xml:space="preserve">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 xml:space="preserve">. </w:t>
      </w:r>
      <w:r w:rsidR="00342366">
        <w:t>We e</w:t>
      </w:r>
      <w:r w:rsidR="003402DE">
        <w:t xml:space="preserve">xtend </w:t>
      </w:r>
      <w:r w:rsidR="002F2F3C">
        <w:t xml:space="preserve">the model presented in </w:t>
      </w:r>
      <w:r w:rsidR="002F2F3C">
        <w:rPr>
          <w:noProof/>
        </w:rPr>
        <w:t xml:space="preserve">Miller et al. (2016), in which </w:t>
      </w:r>
      <w:r w:rsidR="000758EF">
        <w:t xml:space="preserve">annual survival </w:t>
      </w:r>
      <w:r w:rsidR="002F2F3C">
        <w:t xml:space="preserve">was </w:t>
      </w:r>
      <w:r w:rsidR="004D59D6">
        <w:t>stochastic</w:t>
      </w:r>
      <w:r w:rsidR="002F2F3C">
        <w:t xml:space="preserve">, </w:t>
      </w:r>
      <w:r w:rsidR="00986FA6">
        <w:t>but with</w:t>
      </w:r>
      <w:r w:rsidR="009A4015">
        <w:t xml:space="preserve"> </w:t>
      </w:r>
      <w:r w:rsidR="00972E0D">
        <w:t>the</w:t>
      </w:r>
      <w:r w:rsidR="006C52B5">
        <w:t xml:space="preserve"> stochastic variations </w:t>
      </w:r>
      <w:r w:rsidR="00972E0D">
        <w:t xml:space="preserve">in annual survival </w:t>
      </w:r>
      <w:r w:rsidR="006C52B5">
        <w:t xml:space="preserve">assumed to be </w:t>
      </w:r>
      <w:r w:rsidR="00342366">
        <w:t xml:space="preserve">uncorrelated by age or year, i.e. all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342366">
        <w:t>.</w:t>
      </w:r>
    </w:p>
    <w:p w14:paraId="1F630CBD" w14:textId="2953E705" w:rsidR="00F35437" w:rsidRDefault="004B3293" w:rsidP="008A5784">
      <w:pPr>
        <w:pStyle w:val="Chapterheading0"/>
        <w:spacing w:after="0"/>
        <w:ind w:firstLine="720"/>
        <w:jc w:val="left"/>
      </w:pPr>
      <w:r>
        <w:t xml:space="preserve">In this study, we </w:t>
      </w:r>
      <w:r w:rsidR="00986FA6">
        <w:t>investigated</w:t>
      </w:r>
      <w:r>
        <w:t xml:space="preserve"> </w:t>
      </w:r>
      <w:r w:rsidRPr="009A4919">
        <w:t>autocorrelation structure</w:t>
      </w:r>
      <w:r w:rsidR="00986FA6">
        <w:t xml:space="preserve">s on both survival and </w:t>
      </w:r>
      <m:oMath>
        <m:r>
          <w:rPr>
            <w:rFonts w:ascii="Cambria Math" w:hAnsi="Cambria Math"/>
          </w:rPr>
          <m:t>M</m:t>
        </m:r>
      </m:oMath>
      <w:r w:rsidRPr="009A4919">
        <w:t xml:space="preserve"> </w:t>
      </w:r>
      <w:r w:rsidR="00986FA6">
        <w:t xml:space="preserve">in an assessment of </w:t>
      </w:r>
      <w:r>
        <w:t>SNEMA yellowtail flounder</w:t>
      </w:r>
      <w:r w:rsidR="009A4015">
        <w:t>.</w:t>
      </w:r>
      <w:r>
        <w:t xml:space="preserve"> </w:t>
      </w:r>
      <w:r w:rsidR="00986FA6">
        <w:t xml:space="preserve">In </w:t>
      </w:r>
      <w:r w:rsidR="002767EC" w:rsidRPr="009A4919">
        <w:t>software packages such</w:t>
      </w:r>
      <w:r w:rsidR="00867CBB" w:rsidRPr="009A4919">
        <w:t xml:space="preserve"> as AD Model Builder</w:t>
      </w:r>
      <w:r w:rsidR="002767EC" w:rsidRPr="009A4919">
        <w:t xml:space="preserve"> </w:t>
      </w:r>
      <w:r w:rsidR="00B40212">
        <w:t>(</w:t>
      </w:r>
      <w:r w:rsidR="00B40212">
        <w:rPr>
          <w:rFonts w:hint="eastAsia"/>
          <w:lang w:eastAsia="zh-CN"/>
        </w:rPr>
        <w:t>ADMB</w:t>
      </w:r>
      <w:r w:rsidR="00986FA6">
        <w:t xml:space="preserve">; </w:t>
      </w:r>
      <w:r w:rsidR="00450312">
        <w:fldChar w:fldCharType="begin"/>
      </w:r>
      <w:r w:rsidR="00B40212">
        <w:instrText xml:space="preserve"> ADDIN EN.CITE &lt;EndNote&gt;&lt;Cite ExcludeAuth="1" ExcludeYear="1"&gt;&lt;Author&gt;Fournier&lt;/Author&gt;&lt;Year&gt;2012&lt;/Year&gt;&lt;RecNum&gt;155&lt;/RecNum&gt;&lt;record&gt;&lt;rec-number&gt;155&lt;/rec-number&gt;&lt;foreign-keys&gt;&lt;key app="EN" db-id="sfrdfvtvbdax5de2svmvr9smwwas0vts2999" timestamp="1454347851"&gt;155&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isbn&gt;1055-6788&lt;/isbn&gt;&lt;urls&gt;&lt;/urls&gt;&lt;/record&gt;&lt;/Cite&gt;&lt;/EndNote&gt;</w:instrText>
      </w:r>
      <w:r w:rsidR="00450312">
        <w:fldChar w:fldCharType="end"/>
      </w:r>
      <w:r w:rsidR="00B40212">
        <w:t>Fournier et al. 2012)</w:t>
      </w:r>
      <w:r w:rsidR="002767EC" w:rsidRPr="009A4919">
        <w:t xml:space="preserve"> and T</w:t>
      </w:r>
      <w:r w:rsidR="00867CBB" w:rsidRPr="009A4919">
        <w:t xml:space="preserve">emplate </w:t>
      </w:r>
      <w:r w:rsidR="002767EC" w:rsidRPr="009A4919">
        <w:t>M</w:t>
      </w:r>
      <w:r w:rsidR="00867CBB" w:rsidRPr="009A4919">
        <w:t xml:space="preserve">odel </w:t>
      </w:r>
      <w:r w:rsidR="002767EC" w:rsidRPr="009A4919">
        <w:t>B</w:t>
      </w:r>
      <w:r w:rsidR="00867CBB" w:rsidRPr="009A4919">
        <w:t>uilder</w:t>
      </w:r>
      <w:r w:rsidR="002767EC" w:rsidRPr="009A4919">
        <w:t xml:space="preserve"> </w:t>
      </w:r>
      <w:r w:rsidR="007A2C37" w:rsidRPr="009A4919">
        <w:t>(TMB</w:t>
      </w:r>
      <w:r w:rsidR="00986FA6">
        <w:t xml:space="preserve">; </w:t>
      </w:r>
      <w:r w:rsidR="00450312">
        <w:fldChar w:fldCharType="begin"/>
      </w:r>
      <w:r w:rsidR="00B40212">
        <w:instrText xml:space="preserve"> ADDIN EN.CITE &lt;EndNote&gt;&lt;Cite ExcludeAuth="1" ExcludeYear="1"&gt;&lt;Author&gt;Kristensen&lt;/Author&gt;&lt;Year&gt;2015&lt;/Year&gt;&lt;RecNum&gt;209&lt;/RecNum&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end"/>
      </w:r>
      <w:r w:rsidR="00B3087B">
        <w:t>Kristensen et al. 201</w:t>
      </w:r>
      <w:r w:rsidR="00986FA6">
        <w:t>6</w:t>
      </w:r>
      <w:r w:rsidR="007A2C37" w:rsidRPr="009A4919">
        <w:t>)</w:t>
      </w:r>
      <w:r w:rsidR="002767EC" w:rsidRPr="009A4919">
        <w:t>,</w:t>
      </w:r>
      <w:r w:rsidR="002770F5">
        <w:t xml:space="preserve"> </w:t>
      </w:r>
      <w:r w:rsidR="00986FA6">
        <w:t xml:space="preserve">alternative models </w:t>
      </w:r>
      <w:r w:rsidR="00177DAB" w:rsidRPr="009A4919">
        <w:t xml:space="preserve">can be </w:t>
      </w:r>
      <w:r w:rsidR="00986FA6">
        <w:t xml:space="preserve">objectively </w:t>
      </w:r>
      <w:r>
        <w:t>compared</w:t>
      </w:r>
      <w:r w:rsidR="00177DAB" w:rsidRPr="009A4919">
        <w:t xml:space="preserve"> </w:t>
      </w:r>
      <w:r w:rsidR="00B3087B">
        <w:t>based on</w:t>
      </w:r>
      <w:r w:rsidR="00177DAB" w:rsidRPr="009A4919">
        <w:t xml:space="preserve"> </w:t>
      </w:r>
      <w:r w:rsidR="00986FA6">
        <w:t xml:space="preserve">metrics of </w:t>
      </w:r>
      <w:r w:rsidR="009A4015">
        <w:t xml:space="preserve">retrospective </w:t>
      </w:r>
      <w:r w:rsidR="00986FA6">
        <w:t xml:space="preserve">pattern, e.g. </w:t>
      </w:r>
      <w:proofErr w:type="spellStart"/>
      <w:r w:rsidR="009A4015">
        <w:t>Mohn’s</w:t>
      </w:r>
      <w:proofErr w:type="spellEnd"/>
      <w:r w:rsidR="009A4015">
        <w:t xml:space="preserve"> </w:t>
      </w:r>
      <m:oMath>
        <m:r>
          <w:rPr>
            <w:rFonts w:ascii="Cambria Math" w:hAnsi="Cambria Math"/>
          </w:rPr>
          <m:t>ρ</m:t>
        </m:r>
      </m:oMath>
      <w:r w:rsidR="008A5784">
        <w:t xml:space="preserve"> </w:t>
      </w:r>
      <w:r w:rsidR="00450312">
        <w:fldChar w:fldCharType="begin"/>
      </w:r>
      <w:r w:rsidR="00F8372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fldChar w:fldCharType="separate"/>
      </w:r>
      <w:r w:rsidR="00F83724">
        <w:rPr>
          <w:noProof/>
        </w:rPr>
        <w:t>(Mohn 1999)</w:t>
      </w:r>
      <w:r w:rsidR="00450312">
        <w:fldChar w:fldCharType="end"/>
      </w:r>
      <w:r w:rsidR="00986FA6">
        <w:t xml:space="preserve">, and </w:t>
      </w:r>
      <w:r w:rsidR="008A373A">
        <w:t xml:space="preserve">model fit, e.g. </w:t>
      </w:r>
      <w:r w:rsidR="00E971FF">
        <w:t>Akaike</w:t>
      </w:r>
      <w:r w:rsidR="008A373A">
        <w:t>’s</w:t>
      </w:r>
      <w:r w:rsidR="00E971FF">
        <w:t xml:space="preserve"> </w:t>
      </w:r>
      <w:r w:rsidR="00F66D09" w:rsidRPr="009A4919">
        <w:t>information criterion (AIC</w:t>
      </w:r>
      <w:r w:rsidR="008A373A">
        <w:t>; Akaike 1973; Burnham and Anderson 2002)</w:t>
      </w:r>
      <w:r w:rsidR="00177DAB" w:rsidRPr="009A4919">
        <w:t>.</w:t>
      </w:r>
      <w:bookmarkStart w:id="5" w:name="_Toc465598051"/>
      <w:r w:rsidR="00F73385">
        <w:t xml:space="preserve"> </w:t>
      </w:r>
      <w:r w:rsidR="00BB4BB4">
        <w:t>W</w:t>
      </w:r>
      <w:r w:rsidR="00F73385">
        <w:t xml:space="preserve">e assessed </w:t>
      </w:r>
      <w:r w:rsidR="008A373A">
        <w:t xml:space="preserve">whether </w:t>
      </w:r>
      <w:r w:rsidR="00AD08A0">
        <w:t xml:space="preserve">it was better to place </w:t>
      </w:r>
      <w:r w:rsidR="008A373A">
        <w:t xml:space="preserve">the 2D </w:t>
      </w:r>
      <w:proofErr w:type="gramStart"/>
      <w:r w:rsidR="008A373A">
        <w:t>AR(</w:t>
      </w:r>
      <w:proofErr w:type="gramEnd"/>
      <w:r w:rsidR="008A373A">
        <w:t xml:space="preserve">1) smoother on survival versus </w:t>
      </w:r>
      <m:oMath>
        <m:r>
          <w:rPr>
            <w:rFonts w:ascii="Cambria Math" w:hAnsi="Cambria Math"/>
          </w:rPr>
          <m:t>M</m:t>
        </m:r>
      </m:oMath>
      <w:r w:rsidR="008A373A">
        <w:t xml:space="preserve">, if a model could be estimated with 2D AR(1) smoothers on both </w:t>
      </w:r>
      <w:r w:rsidR="00AD08A0">
        <w:t xml:space="preserve">survival and </w:t>
      </w:r>
      <m:oMath>
        <m:r>
          <w:rPr>
            <w:rFonts w:ascii="Cambria Math" w:hAnsi="Cambria Math"/>
          </w:rPr>
          <m:t>M</m:t>
        </m:r>
      </m:oMath>
      <w:r w:rsidR="00AD08A0">
        <w:t>, and the impact on estimates of S</w:t>
      </w:r>
      <w:r w:rsidR="00E44981">
        <w:t xml:space="preserve">SB and </w:t>
      </w:r>
      <w:r w:rsidR="00E44981" w:rsidRPr="00E44981">
        <w:rPr>
          <w:i/>
        </w:rPr>
        <w:t>F</w:t>
      </w:r>
      <w:r w:rsidR="00E44981">
        <w:t>.</w:t>
      </w:r>
      <w:r w:rsidR="00BB4BB4">
        <w:t xml:space="preserve"> Finally, we </w:t>
      </w:r>
      <w:r w:rsidR="002750BC">
        <w:t xml:space="preserve">evaluated whether incorporating an </w:t>
      </w:r>
      <w:r w:rsidR="00BB4BB4">
        <w:t xml:space="preserve">environmental </w:t>
      </w:r>
      <w:r w:rsidR="002750BC">
        <w:t xml:space="preserve">effect in </w:t>
      </w:r>
      <w:r w:rsidR="004D3808">
        <w:t xml:space="preserve">the stock-recruit function </w:t>
      </w:r>
      <w:r w:rsidR="002750BC">
        <w:t>could further improve retrospective patterns and model fit.</w:t>
      </w:r>
    </w:p>
    <w:p w14:paraId="35EC78D7" w14:textId="77777777" w:rsidR="004C022D" w:rsidRPr="00BD499D" w:rsidRDefault="004C022D" w:rsidP="001829AC">
      <w:pPr>
        <w:pStyle w:val="Chapterheading0"/>
        <w:jc w:val="left"/>
      </w:pPr>
    </w:p>
    <w:p w14:paraId="1D55C63A" w14:textId="0AC2F435" w:rsidR="00BC621B" w:rsidRPr="00BC621B" w:rsidRDefault="00004AB7" w:rsidP="001829AC">
      <w:pPr>
        <w:pStyle w:val="Heading1"/>
        <w:numPr>
          <w:ilvl w:val="0"/>
          <w:numId w:val="15"/>
        </w:numPr>
      </w:pPr>
      <w:r>
        <w:lastRenderedPageBreak/>
        <w:t>Material</w:t>
      </w:r>
      <w:r w:rsidR="00ED575D">
        <w:t xml:space="preserve"> and </w:t>
      </w:r>
      <w:r w:rsidR="002972FB">
        <w:t>M</w:t>
      </w:r>
      <w:r w:rsidR="002767EC" w:rsidRPr="009A4919">
        <w:t>ethods</w:t>
      </w:r>
      <w:bookmarkEnd w:id="5"/>
    </w:p>
    <w:p w14:paraId="7EA26BB8" w14:textId="29589964" w:rsidR="00F5594A" w:rsidRPr="00004AB7" w:rsidRDefault="00BC621B" w:rsidP="001829AC">
      <w:pPr>
        <w:pStyle w:val="Heading2"/>
      </w:pPr>
      <w:r>
        <w:t>2.1.  2</w:t>
      </w:r>
      <w:r w:rsidR="00784661" w:rsidRPr="00004AB7">
        <w:t xml:space="preserve">D </w:t>
      </w:r>
      <w:proofErr w:type="gramStart"/>
      <w:r w:rsidR="00784661" w:rsidRPr="00004AB7">
        <w:t>AR(</w:t>
      </w:r>
      <w:proofErr w:type="gramEnd"/>
      <w:r w:rsidR="00784661" w:rsidRPr="00004AB7">
        <w:t xml:space="preserve">1) </w:t>
      </w:r>
      <w:r w:rsidR="00BB4BB4">
        <w:t>smoother</w:t>
      </w:r>
    </w:p>
    <w:p w14:paraId="380B6B14" w14:textId="0D07AACF" w:rsidR="002767EC" w:rsidRDefault="006D683B" w:rsidP="00C23217">
      <w:pPr>
        <w:pStyle w:val="Chapterheading0"/>
        <w:spacing w:after="0"/>
        <w:ind w:firstLine="72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widely 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D228C2">
        <w:t>(</w:t>
      </w:r>
      <m:oMath>
        <m:r>
          <m:rPr>
            <m:sty m:val="p"/>
          </m:rPr>
          <w:rPr>
            <w:rFonts w:ascii="Cambria Math" w:hAnsi="Cambria Math"/>
          </w:rPr>
          <m:t>0</m:t>
        </m:r>
        <m:r>
          <w:rPr>
            <w:rFonts w:ascii="Cambria Math" w:hAnsi="Cambria Math"/>
          </w:rPr>
          <m:t>&lt;y&lt;Y</m:t>
        </m:r>
      </m:oMath>
      <w:r w:rsidR="00D228C2">
        <w:t>)</w:t>
      </w:r>
      <w:r w:rsidR="00D228C2" w:rsidRPr="009A4919">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6" w:name="OLE_LINK9"/>
                      <w:bookmarkStart w:id="7"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6"/>
                      <w:bookmarkEnd w:id="7"/>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0D693C35" w14:textId="52A2B052" w:rsidR="002972FB" w:rsidRDefault="002767EC" w:rsidP="00C23217">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 </w:t>
      </w:r>
      <w:r w:rsidRPr="009A4919">
        <w:t xml:space="preserve">and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Pr="009A4919">
        <w:t xml:space="preserve"> </w:t>
      </w:r>
      <m:oMath>
        <m:r>
          <w:rPr>
            <w:rFonts w:ascii="Cambria Math" w:hAnsi="Cambria Math"/>
          </w:rPr>
          <m:t>Y</m:t>
        </m:r>
      </m:oMath>
      <w:r w:rsidR="00626AA7">
        <w:t xml:space="preserve"> is the total number of observation and prediction years and </w:t>
      </w:r>
      <m:oMath>
        <m:r>
          <w:rPr>
            <w:rFonts w:ascii="Cambria Math" w:hAnsi="Cambria Math"/>
          </w:rPr>
          <m:t>A</m:t>
        </m:r>
      </m:oMath>
      <w:r w:rsidR="00626AA7">
        <w:t xml:space="preserve"> represents the plus </w:t>
      </w:r>
      <w:proofErr w:type="gramStart"/>
      <w:r w:rsidR="00626AA7">
        <w:t>group.</w:t>
      </w:r>
      <w:proofErr w:type="gramEnd"/>
      <w:r w:rsidR="00626AA7">
        <w:t xml:space="preserve"> </w:t>
      </w:r>
      <w:r w:rsidR="00A26B92">
        <w:t>This state-space model is uniq</w:t>
      </w:r>
      <w:r w:rsidR="00CD4530">
        <w:t>ue in its ability of incorporating</w:t>
      </w:r>
      <w:r w:rsidR="00A26B92">
        <w:t xml:space="preserve"> the stochastic change</w:t>
      </w:r>
      <w:r w:rsidR="00A9183D">
        <w:t xml:space="preserve"> of the environmental covariate</w:t>
      </w:r>
      <w:r w:rsidR="004C022D">
        <w:t xml:space="preserve"> </w:t>
      </w:r>
      <w:r w:rsidR="00A26B92">
        <w:t xml:space="preserve">over time, uncertainty in associated observations, and its effect on recruitment as a covariate in the stock-recruit function </w:t>
      </w:r>
      <w:r w:rsidR="00450312">
        <w:fldChar w:fldCharType="begin"/>
      </w:r>
      <w:r w:rsidR="00A26B92">
        <w:instrText xml:space="preserve"> ADDIN EN.CITE &lt;EndNote&gt;&lt;Cite&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fldChar w:fldCharType="separate"/>
      </w:r>
      <w:r w:rsidR="00A26B92">
        <w:rPr>
          <w:noProof/>
        </w:rPr>
        <w:t>(Miller et al. 2016</w:t>
      </w:r>
      <w:r w:rsidR="00626AA7">
        <w:rPr>
          <w:noProof/>
        </w:rPr>
        <w:t>;</w:t>
      </w:r>
      <w:r w:rsidR="0094034C">
        <w:rPr>
          <w:noProof/>
        </w:rPr>
        <w:t xml:space="preserve"> Stock and Miller, this issue</w:t>
      </w:r>
      <w:r w:rsidR="00A26B92">
        <w:rPr>
          <w:noProof/>
        </w:rPr>
        <w:t>)</w:t>
      </w:r>
      <w:r w:rsidR="00450312">
        <w:fldChar w:fldCharType="end"/>
      </w:r>
      <w:r w:rsidR="00A26B92">
        <w:t xml:space="preserve">. </w:t>
      </w:r>
      <w:r w:rsidR="00095C2A"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E7077">
        <w:t xml:space="preserve"> </w:t>
      </w:r>
      <w:r w:rsidR="005E7077">
        <w:rPr>
          <w:rFonts w:hint="eastAsia"/>
          <w:lang w:eastAsia="zh-CN"/>
        </w:rPr>
        <w:t>(</w:t>
      </w:r>
      <m:oMath>
        <m:r>
          <w:rPr>
            <w:rFonts w:ascii="Cambria Math" w:hAnsi="Cambria Math"/>
          </w:rPr>
          <m:t>ε</m:t>
        </m:r>
      </m:oMath>
      <w:r w:rsidR="005E7077">
        <w:t>)</w:t>
      </w:r>
      <w:r w:rsidR="00020BC5">
        <w:t xml:space="preserve"> </w:t>
      </w:r>
      <w:r w:rsidR="00095C2A" w:rsidRPr="009A4919">
        <w:t xml:space="preserve">stands for </w:t>
      </w:r>
      <w:r w:rsidR="005E77BF" w:rsidRPr="009A4919">
        <w:t xml:space="preserve">population </w:t>
      </w:r>
      <w:r w:rsidR="00095C2A"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xml:space="preserve">, and in fact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00095C2A" w:rsidRPr="009A4919">
        <w:t>.</w:t>
      </w:r>
      <w:r w:rsidR="007C7F99" w:rsidRPr="009A4919">
        <w:t xml:space="preserve"> </w:t>
      </w:r>
      <w:r w:rsidR="007C168E" w:rsidRPr="009A4919">
        <w:t xml:space="preserve">Indeed, population mixing between adjacent yellowtail flounder stocks </w:t>
      </w:r>
      <w:r w:rsidR="00C154B0">
        <w:t>has been</w:t>
      </w:r>
      <w:r w:rsidR="007C168E" w:rsidRPr="009A4919">
        <w:t xml:space="preserve"> observed in tagging studies, but the extent </w:t>
      </w:r>
      <w:r w:rsidR="00271E75">
        <w:t>of which</w:t>
      </w:r>
      <w:r w:rsidR="007C168E" w:rsidRPr="009A4919">
        <w:t xml:space="preserve"> </w:t>
      </w:r>
      <w:r w:rsidR="008E2687">
        <w:t>was</w:t>
      </w:r>
      <w:r w:rsidR="00CD4530">
        <w:t xml:space="preserve"> </w:t>
      </w:r>
      <w:r w:rsidR="00271E75">
        <w:t xml:space="preserve">not </w:t>
      </w:r>
      <w:r w:rsidR="0048432D">
        <w:t xml:space="preserve">large </w:t>
      </w:r>
      <w:r w:rsidR="00271E75">
        <w:t xml:space="preserve">enough to </w:t>
      </w:r>
      <w:r w:rsidR="00C154B0">
        <w:t xml:space="preserve">significantly </w:t>
      </w:r>
      <w:r w:rsidR="00271E75">
        <w:t>affect</w:t>
      </w:r>
      <w:r w:rsidR="007C168E" w:rsidRPr="009A4919">
        <w:t xml:space="preserve"> the population dynamics of each individual stock, including the depleted SNEMA stock </w:t>
      </w:r>
      <w:r w:rsidR="00450312" w:rsidRPr="009A4919">
        <w:fldChar w:fldCharType="begin"/>
      </w:r>
      <w:r w:rsidR="004E092F">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Cadrin 2003; Goethel et al. 2015)</w:t>
      </w:r>
      <w:r w:rsidR="00450312" w:rsidRPr="009A4919">
        <w:fldChar w:fldCharType="end"/>
      </w:r>
      <w:r w:rsidR="007C168E" w:rsidRPr="009A4919">
        <w:t>.</w:t>
      </w:r>
      <w:r w:rsidR="005E77BF"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Gudmundsson and Gunnlaugsson (2012)</w:t>
      </w:r>
      <w:r w:rsidR="00450312" w:rsidRPr="009A4919">
        <w:fldChar w:fldCharType="end"/>
      </w:r>
      <w:r w:rsidR="00020BC5">
        <w:t xml:space="preserve"> claimed that </w:t>
      </w:r>
      <w:r w:rsidR="005E77BF" w:rsidRPr="009A4919">
        <w:t>t</w:t>
      </w:r>
      <w:r w:rsidR="00020BC5">
        <w:t>he survival deviation term</w:t>
      </w:r>
      <w:r w:rsidR="005E77BF" w:rsidRPr="009A4919">
        <w:t xml:space="preserve"> can also be </w:t>
      </w:r>
      <w:r w:rsidR="00626AA7">
        <w:lastRenderedPageBreak/>
        <w:t>interpreted as “irregular natural mortality”</w:t>
      </w:r>
      <w:r w:rsidR="002150A0">
        <w:t>,</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proofErr w:type="spellStart"/>
      <w:r w:rsidR="00FE2CEE">
        <w:t>Cadigan</w:t>
      </w:r>
      <w:proofErr w:type="spellEnd"/>
      <w:r w:rsidR="00FE2CEE">
        <w:t xml:space="preserve"> (2016) and Aldrin et al. (2020) follow this interpretation. </w:t>
      </w:r>
      <w:r w:rsidR="00BD2F49">
        <w:t>In fact, this survival deviation</w:t>
      </w:r>
      <w:r w:rsidR="008E2687">
        <w:t xml:space="preserve"> </w:t>
      </w:r>
      <w:r w:rsidR="00BD2F49">
        <w:t>term can also be caused by</w:t>
      </w:r>
      <w:r w:rsidR="00020BC5" w:rsidRPr="00020BC5">
        <w:t xml:space="preserve"> deviations in fishing mortality or more generally deviations from the Baranov</w:t>
      </w:r>
      <w:r w:rsidR="005E604A">
        <w:t xml:space="preserve"> </w:t>
      </w:r>
      <w:r w:rsidR="00B6094B">
        <w:t>catch equation</w:t>
      </w:r>
      <w:r w:rsidR="00020BC5" w:rsidRPr="00020BC5">
        <w:t>.</w:t>
      </w:r>
    </w:p>
    <w:p w14:paraId="193786C3" w14:textId="4B7AA848"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 xml:space="preserve">of age and tim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zero mean</w:t>
      </w:r>
      <w:r w:rsidR="00C96343">
        <w:rPr>
          <w:lang w:eastAsia="zh-CN"/>
        </w:rPr>
        <w:t>s</w:t>
      </w:r>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E41C85"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41CB0C68"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i.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FE2CEE">
        <w:t xml:space="preserve">Unlike </w:t>
      </w:r>
      <w:r w:rsidR="000629B6">
        <w:t>statistical catch-at-age models</w:t>
      </w:r>
      <w:r w:rsidR="00FE2CEE">
        <w:t>, the</w:t>
      </w:r>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r w:rsidR="000629B6">
        <w:t>can be estimated internally in the model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 should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8" w:name="OLE_LINK36"/>
      <w:bookmarkStart w:id="9" w:name="OLE_LINK37"/>
      <m:oMath>
        <m:r>
          <m:rPr>
            <m:sty m:val="b"/>
          </m:rPr>
          <w:rPr>
            <w:rFonts w:ascii="Cambria Math" w:hAnsi="Cambria Math"/>
          </w:rPr>
          <m:t>Ε=</m:t>
        </m:r>
        <w:bookmarkStart w:id="10" w:name="OLE_LINK34"/>
        <w:bookmarkStart w:id="11"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8"/>
      <w:bookmarkEnd w:id="9"/>
      <w:bookmarkEnd w:id="10"/>
      <w:bookmarkEnd w:id="11"/>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2" w:name="OLE_LINK14"/>
      <w:bookmarkStart w:id="13" w:name="OLE_LINK15"/>
      <w:bookmarkStart w:id="14" w:name="OLE_LINK17"/>
      <w:bookmarkStart w:id="15" w:name="OLE_LINK18"/>
      <m:oMath>
        <m:r>
          <w:rPr>
            <w:rFonts w:ascii="Cambria Math" w:hAnsi="Cambria Math"/>
            <w:noProof/>
          </w:rPr>
          <m:t>A</m:t>
        </m:r>
        <w:bookmarkEnd w:id="12"/>
        <w:bookmarkEnd w:id="13"/>
        <m:r>
          <w:rPr>
            <w:rFonts w:ascii="Cambria Math" w:hAnsi="Cambria Math"/>
            <w:noProof/>
          </w:rPr>
          <m:t>(Y-1)×A(Y-1)</m:t>
        </m:r>
      </m:oMath>
      <w:bookmarkEnd w:id="14"/>
      <w:bookmarkEnd w:id="15"/>
      <w:r w:rsidR="00CD0120">
        <w:t xml:space="preserve"> </w:t>
      </w:r>
      <w:r w:rsidRPr="009A4919">
        <w:t>covariance matrix for the multivariate normal distribution</w:t>
      </w:r>
      <w:r w:rsidR="000E00F5">
        <w:t xml:space="preserve"> and is</w:t>
      </w:r>
      <w:r w:rsidRPr="009A4919">
        <w:t xml:space="preserve"> calculated as the </w:t>
      </w:r>
      <w:bookmarkStart w:id="16" w:name="OLE_LINK47"/>
      <w:r w:rsidRPr="009A4919">
        <w:t>Kronecker produc</w:t>
      </w:r>
      <w:bookmarkEnd w:id="16"/>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E41C85"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E41C85"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E41C85"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proofErr w:type="gramStart"/>
      <w:r w:rsidR="00A316F7">
        <w:t>AR(</w:t>
      </w:r>
      <w:proofErr w:type="gramEnd"/>
      <w:r w:rsidR="00A316F7">
        <w:t>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w:t>
      </w:r>
      <w:proofErr w:type="gramStart"/>
      <w:r w:rsidR="000C351C">
        <w:t>and</w:t>
      </w:r>
      <w:proofErr w:type="gramEnd"/>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7" w:name="OLE_LINK38"/>
      <w:bookmarkStart w:id="18"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7"/>
          <w:bookmarkEnd w:id="18"/>
          <m:r>
            <w:rPr>
              <w:rFonts w:ascii="Cambria Math" w:hAnsi="Cambria Math"/>
            </w:rPr>
            <m:t xml:space="preserve">   (5)</m:t>
          </m:r>
        </m:oMath>
      </m:oMathPara>
    </w:p>
    <w:p w14:paraId="0A596FEB" w14:textId="5B0025CE"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i.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DB87D84" w:rsidR="00DD12BB" w:rsidRDefault="00E41C85" w:rsidP="005B1B0E">
      <w:pPr>
        <w:pStyle w:val="Chapterheading0"/>
        <w:spacing w:after="0"/>
        <w:ind w:firstLine="720"/>
        <w:jc w:val="left"/>
      </w:pPr>
      <w:r>
        <w:t xml:space="preserve">Alternatively, we can apply this 2D </w:t>
      </w:r>
      <w:proofErr w:type="gramStart"/>
      <w:r>
        <w:t>AR(</w:t>
      </w:r>
      <w:proofErr w:type="gramEnd"/>
      <w:r>
        <w:t xml:space="preserve">1) structure to process errors on </w:t>
      </w:r>
      <w:r w:rsidRPr="00E41C85">
        <w:rPr>
          <w:i/>
          <w:iCs/>
        </w:rPr>
        <w:t>M</w:t>
      </w:r>
      <w:r>
        <w:t xml:space="preserve">, as in </w:t>
      </w:r>
      <w:proofErr w:type="spellStart"/>
      <w:r>
        <w:t>Cadigan</w:t>
      </w:r>
      <w:proofErr w:type="spellEnd"/>
      <w:r>
        <w:t xml:space="preserve"> (2016):</w:t>
      </w:r>
    </w:p>
    <w:p w14:paraId="236F0108" w14:textId="6ECE7BDC" w:rsidR="00A460A6" w:rsidRPr="00A460A6" w:rsidRDefault="00E41C85" w:rsidP="00C94111">
      <w:pPr>
        <w:pStyle w:val="Chapterheading0"/>
        <w:spacing w:after="0"/>
        <w:ind w:firstLine="720"/>
        <w:jc w:val="center"/>
      </w:pPr>
      <m:oMathPara>
        <m:oMath>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w:proofErr w:type="spellStart"/>
      <m:oMath>
        <m:r>
          <m:rPr>
            <m:nor/>
          </m:rPr>
          <w:rPr>
            <w:rFonts w:ascii="Cambria Math" w:hAnsi="Cambria Math"/>
          </w:rPr>
          <m:t>Cov</m:t>
        </m:r>
        <w:proofErr w:type="spellEnd"/>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3473034A" w14:textId="0D897DC7" w:rsidR="00E41C85" w:rsidRDefault="00E41C85" w:rsidP="00E41C85">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 is the mean </w:t>
      </w:r>
      <w:r w:rsidRPr="009B596B">
        <w:rPr>
          <w:i/>
          <w:iCs/>
        </w:rPr>
        <w:t>M</w:t>
      </w:r>
      <w:r w:rsidR="009B596B">
        <w:rPr>
          <w:i/>
          <w:iCs/>
        </w:rPr>
        <w:t xml:space="preserve"> </w:t>
      </w:r>
      <w:r w:rsidR="009B596B">
        <w:t xml:space="preserve">and can either be fixed or </w:t>
      </w:r>
      <w:proofErr w:type="gramStart"/>
      <w:r w:rsidR="009B596B">
        <w:t>estimated.</w:t>
      </w:r>
      <w:proofErr w:type="gramEnd"/>
      <w:r w:rsidR="009B596B">
        <w:t xml:space="preserve"> </w:t>
      </w:r>
      <w:r w:rsidR="0094034C">
        <w:t>Applying</w:t>
      </w:r>
      <w:r w:rsidR="009B596B">
        <w:t xml:space="preserve"> process error on </w:t>
      </w:r>
      <w:r w:rsidR="009B596B" w:rsidRPr="0044292A">
        <w:rPr>
          <w:i/>
          <w:iCs/>
        </w:rPr>
        <w:t>M</w:t>
      </w:r>
      <w:r w:rsidR="009B596B">
        <w:t xml:space="preserve"> versus </w:t>
      </w:r>
      <m:oMath>
        <m:r>
          <m:rPr>
            <m:nor/>
          </m:rPr>
          <w:rPr>
            <w:rFonts w:ascii="Cambria Math" w:hAnsi="Cambria Math"/>
          </w:rPr>
          <m:t>log</m:t>
        </m:r>
        <m:r>
          <m:rPr>
            <m:nor/>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it affects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Another difference is that variations in </w:t>
      </w:r>
      <w:r w:rsidR="0044292A" w:rsidRPr="0044292A">
        <w:rPr>
          <w:i/>
          <w:iCs/>
        </w:rPr>
        <w:t>M</w:t>
      </w:r>
      <w:r w:rsidR="0044292A">
        <w:t xml:space="preserve"> </w:t>
      </w:r>
      <w:r w:rsidR="005B1B0E">
        <w:t>affect the calculation of reference points</w:t>
      </w:r>
      <w:r w:rsidR="0094034C">
        <w:t xml:space="preserve">, whereas variations on </w:t>
      </w:r>
      <w:proofErr w:type="gramStart"/>
      <m:oMath>
        <m:r>
          <m:rPr>
            <m:nor/>
          </m:rPr>
          <w:rPr>
            <w:rFonts w:ascii="Cambria Math" w:hAnsi="Cambria Math"/>
          </w:rPr>
          <m:t>log</m:t>
        </m:r>
        <m:r>
          <m:rPr>
            <m:nor/>
          </m:rPr>
          <w:rPr>
            <w:rFonts w:ascii="Cambria Math" w:hAnsi="Cambria Math"/>
          </w:rPr>
          <m:t>(</m:t>
        </m:r>
        <w:proofErr w:type="gramEnd"/>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94034C">
        <w:t xml:space="preserve"> do not.</w:t>
      </w:r>
    </w:p>
    <w:p w14:paraId="24273EF9" w14:textId="321F7250" w:rsidR="002D00C0" w:rsidRDefault="000A44CD" w:rsidP="00640D1E">
      <w:pPr>
        <w:pStyle w:val="Chapterheading0"/>
        <w:spacing w:after="0"/>
        <w:ind w:firstLine="720"/>
        <w:jc w:val="left"/>
      </w:pPr>
      <w:r>
        <w:t xml:space="preserve">Age composition observations </w:t>
      </w:r>
      <w:r w:rsidR="00C7122D">
        <w:t xml:space="preserve">in the state-space model </w:t>
      </w:r>
      <w:r w:rsidR="00640D1E">
        <w:t>we</w:t>
      </w:r>
      <w:r>
        <w:t>re assumed to follow a logistic-normal distribution</w:t>
      </w:r>
      <w:r w:rsidR="00AF1705">
        <w:t xml:space="preserve"> </w:t>
      </w:r>
      <w:r w:rsidR="00AF1705">
        <w:fldChar w:fldCharType="begin"/>
      </w:r>
      <w:r w:rsidR="00AF1705">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AF1705">
        <w:fldChar w:fldCharType="separate"/>
      </w:r>
      <w:r w:rsidR="00AF1705">
        <w:rPr>
          <w:noProof/>
        </w:rPr>
        <w:t>(Atchison and Shen 1980)</w:t>
      </w:r>
      <w:r w:rsidR="00AF1705">
        <w:fldChar w:fldCharType="end"/>
      </w:r>
      <w:r>
        <w:t>:</w:t>
      </w:r>
    </w:p>
    <w:p w14:paraId="7004CDE4" w14:textId="4A7DBEF7" w:rsidR="000A44CD" w:rsidRPr="008D4E71" w:rsidRDefault="00E41C85" w:rsidP="00640D1E">
      <w:pPr>
        <w:pStyle w:val="Chapterheading0"/>
        <w:spacing w:after="0"/>
        <w:jc w:val="left"/>
        <w:rPr>
          <w:lang w:eastAsia="zh-CN"/>
        </w:rPr>
      </w:pPr>
      <m:oMathPara>
        <m:oMath>
          <m:sSub>
            <m:sSubPr>
              <m:ctrlPr>
                <w:rPr>
                  <w:rFonts w:ascii="Cambria Math" w:hAnsi="Cambria Math"/>
                  <w:b/>
                  <w:i/>
                </w:rPr>
              </m:ctrlPr>
            </m:sSubPr>
            <m:e>
              <m:r>
                <m:rPr>
                  <m:sty m:val="bi"/>
                </m:rPr>
                <w:rPr>
                  <w:rFonts w:ascii="Cambria Math" w:hAnsi="Cambria Math"/>
                </w:rPr>
                <m:t>p</m:t>
              </m:r>
            </m:e>
            <m:sub>
              <m:r>
                <w:rPr>
                  <w:rFonts w:ascii="Cambria Math" w:hAnsi="Cambria Math"/>
                </w:rPr>
                <m:t>y</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N</m:t>
              </m:r>
            </m:e>
            <m:sub>
              <m:r>
                <w:rPr>
                  <w:rFonts w:ascii="Cambria Math" w:hAnsi="Cambria Math"/>
                </w:rPr>
                <m:t>y</m:t>
              </m:r>
            </m:sub>
          </m:sSub>
          <m:r>
            <m:rPr>
              <m:sty m:val="bi"/>
            </m:rPr>
            <w:rPr>
              <w:rFonts w:ascii="Cambria Math" w:hAnsi="Cambria Math"/>
              <w:lang w:eastAsia="zh-CN"/>
            </w:rPr>
            <m:t xml:space="preserve"> </m:t>
          </m:r>
          <m:r>
            <m:rPr>
              <m:sty m:val="bi"/>
            </m:rPr>
            <w:rPr>
              <w:rFonts w:ascii="Cambria Math" w:hAnsi="Cambria Math" w:hint="eastAsia"/>
              <w:lang w:eastAsia="zh-CN"/>
            </w:rPr>
            <m:t>~</m:t>
          </m:r>
          <m:r>
            <m:rPr>
              <m:sty m:val="bi"/>
            </m:rPr>
            <w:rPr>
              <w:rFonts w:ascii="Cambria Math" w:hAnsi="Cambria Math"/>
              <w:lang w:eastAsia="zh-CN"/>
            </w:rPr>
            <m:t xml:space="preserve"> </m:t>
          </m:r>
          <m:r>
            <m:rPr>
              <m:sty m:val="p"/>
            </m:rPr>
            <w:rPr>
              <w:rFonts w:ascii="Cambria Math" w:hAnsi="Cambria Math" w:hint="eastAsia"/>
              <w:lang w:eastAsia="zh-CN"/>
            </w:rPr>
            <m:t>LN</m:t>
          </m:r>
          <m:d>
            <m:dPr>
              <m:ctrlPr>
                <w:rPr>
                  <w:rFonts w:ascii="Cambria Math" w:hAnsi="Cambria Math"/>
                  <w:lang w:eastAsia="zh-CN"/>
                </w:rPr>
              </m:ctrlPr>
            </m:dPr>
            <m:e>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p</m:t>
                      </m:r>
                    </m:e>
                  </m:acc>
                </m:e>
                <m:sub>
                  <m:r>
                    <w:rPr>
                      <w:rFonts w:ascii="Cambria Math" w:hAnsi="Cambria Math"/>
                    </w:rPr>
                    <m:t>y</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y</m:t>
                  </m:r>
                </m:sub>
              </m:sSub>
            </m:e>
          </m:d>
          <m:r>
            <w:rPr>
              <w:rFonts w:ascii="Cambria Math" w:hAnsi="Cambria Math"/>
              <w:lang w:eastAsia="zh-CN"/>
            </w:rPr>
            <m:t xml:space="preserve">   (</m:t>
          </m:r>
          <m:r>
            <w:rPr>
              <w:rFonts w:ascii="Cambria Math" w:hAnsi="Cambria Math"/>
              <w:lang w:eastAsia="zh-CN"/>
            </w:rPr>
            <m:t>7</m:t>
          </m:r>
          <m:r>
            <w:rPr>
              <w:rFonts w:ascii="Cambria Math" w:hAnsi="Cambria Math"/>
              <w:lang w:eastAsia="zh-CN"/>
            </w:rPr>
            <m:t>)</m:t>
          </m:r>
        </m:oMath>
      </m:oMathPara>
    </w:p>
    <w:p w14:paraId="37B6A32A" w14:textId="37FEEE4B" w:rsidR="008D4E71" w:rsidRDefault="008D4E71" w:rsidP="00640D1E">
      <w:pPr>
        <w:pStyle w:val="Chapterheading0"/>
        <w:spacing w:after="0"/>
        <w:jc w:val="left"/>
      </w:pPr>
      <w:r>
        <w:rPr>
          <w:lang w:eastAsia="zh-CN"/>
        </w:rPr>
        <w:lastRenderedPageBreak/>
        <w:t xml:space="preserve">where </w:t>
      </w:r>
      <m:oMath>
        <m:sSub>
          <m:sSubPr>
            <m:ctrlPr>
              <w:rPr>
                <w:rFonts w:ascii="Cambria Math" w:hAnsi="Cambria Math"/>
                <w:b/>
                <w:i/>
              </w:rPr>
            </m:ctrlPr>
          </m:sSubPr>
          <m:e>
            <m:r>
              <m:rPr>
                <m:sty m:val="bi"/>
              </m:rPr>
              <w:rPr>
                <w:rFonts w:ascii="Cambria Math" w:hAnsi="Cambria Math"/>
              </w:rPr>
              <m:t>p</m:t>
            </m:r>
          </m:e>
          <m:sub>
            <m:r>
              <w:rPr>
                <w:rFonts w:ascii="Cambria Math" w:hAnsi="Cambria Math"/>
              </w:rPr>
              <m:t>y</m:t>
            </m:r>
          </m:sub>
        </m:sSub>
      </m:oMath>
      <w:r>
        <w:t xml:space="preserve"> </w:t>
      </w:r>
      <w:r w:rsidR="00A141CF">
        <w:t xml:space="preserve">and </w:t>
      </w:r>
      <m:oMath>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p</m:t>
                </m:r>
              </m:e>
            </m:acc>
          </m:e>
          <m:sub>
            <m:r>
              <w:rPr>
                <w:rFonts w:ascii="Cambria Math" w:hAnsi="Cambria Math"/>
              </w:rPr>
              <m:t>y</m:t>
            </m:r>
          </m:sub>
        </m:sSub>
      </m:oMath>
      <w:r w:rsidR="00A141CF">
        <w:t xml:space="preserve"> are</w:t>
      </w:r>
      <w:r>
        <w:t xml:space="preserve"> the </w:t>
      </w:r>
      <w:r w:rsidR="00A141CF">
        <w:t>vec</w:t>
      </w:r>
      <w:r w:rsidR="000F5574">
        <w:t>tor</w:t>
      </w:r>
      <w:r w:rsidR="00A141CF">
        <w:t xml:space="preserve"> of </w:t>
      </w:r>
      <w:r>
        <w:t xml:space="preserve">observed </w:t>
      </w:r>
      <w:r w:rsidR="00A141CF">
        <w:t xml:space="preserve">and predicted </w:t>
      </w:r>
      <w:r>
        <w:t xml:space="preserve">age proportions in </w:t>
      </w:r>
      <w:r w:rsidR="00E26C0A">
        <w:t xml:space="preserve">year </w:t>
      </w:r>
      <m:oMath>
        <m:r>
          <w:rPr>
            <w:rFonts w:ascii="Cambria Math" w:hAnsi="Cambria Math"/>
          </w:rPr>
          <m:t>y</m:t>
        </m:r>
      </m:oMath>
      <w:r w:rsidR="00A141CF">
        <w:t xml:space="preserve">, respectively. </w:t>
      </w:r>
      <w:r w:rsidR="000F5574">
        <w:t>For age composition data associated with indices of abundance (</w:t>
      </w:r>
      <m:oMath>
        <m:acc>
          <m:accPr>
            <m:ctrlPr>
              <w:rPr>
                <w:rFonts w:ascii="Cambria Math" w:hAnsi="Cambria Math"/>
                <w:i/>
                <w:lang w:eastAsia="zh-CN"/>
              </w:rPr>
            </m:ctrlPr>
          </m:accPr>
          <m:e>
            <m:r>
              <w:rPr>
                <w:rFonts w:ascii="Cambria Math" w:hAnsi="Cambria Math"/>
                <w:lang w:eastAsia="zh-CN"/>
              </w:rPr>
              <m:t>I</m:t>
            </m:r>
          </m:e>
        </m:acc>
      </m:oMath>
      <w:r w:rsidR="000F5574">
        <w:rPr>
          <w:lang w:eastAsia="zh-CN"/>
        </w:rPr>
        <w:t>)</w:t>
      </w:r>
      <w:r w:rsidR="00084CA1">
        <w:rPr>
          <w:lang w:eastAsia="zh-CN"/>
        </w:rPr>
        <w:t>,</w:t>
      </w:r>
    </w:p>
    <w:p w14:paraId="3E2023DA" w14:textId="7089273E" w:rsidR="000F5574" w:rsidRPr="00BA6041" w:rsidRDefault="00E41C85" w:rsidP="00640D1E">
      <w:pPr>
        <w:pStyle w:val="Chapterheading0"/>
        <w:spacing w:after="0"/>
        <w:jc w:val="left"/>
        <w:rPr>
          <w:b/>
        </w:rPr>
      </w:pPr>
      <m:oMathPara>
        <m:oMath>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p</m:t>
                  </m:r>
                </m:e>
              </m:acc>
            </m:e>
            <m:sub>
              <m:r>
                <w:rPr>
                  <w:rFonts w:ascii="Cambria Math" w:hAnsi="Cambria Math"/>
                </w:rPr>
                <m:t>y</m:t>
              </m:r>
            </m:sub>
          </m:sSub>
          <m:r>
            <m:rPr>
              <m:sty m:val="bi"/>
            </m:rPr>
            <w:rPr>
              <w:rFonts w:ascii="Cambria Math" w:hAnsi="Cambria Math"/>
            </w:rPr>
            <m:t>=</m:t>
          </m:r>
          <m:f>
            <m:fPr>
              <m:ctrlPr>
                <w:rPr>
                  <w:rFonts w:ascii="Cambria Math" w:hAnsi="Cambria Math"/>
                  <w:b/>
                </w:rPr>
              </m:ctrlPr>
            </m:fPr>
            <m:num>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I</m:t>
                      </m:r>
                    </m:e>
                  </m:acc>
                </m:e>
                <m:sub>
                  <m:r>
                    <w:rPr>
                      <w:rFonts w:ascii="Cambria Math" w:hAnsi="Cambria Math"/>
                      <w:lang w:eastAsia="zh-CN"/>
                    </w:rPr>
                    <m:t>a,y</m:t>
                  </m:r>
                </m:sub>
              </m:sSub>
              <m:ctrlPr>
                <w:rPr>
                  <w:rFonts w:ascii="Cambria Math" w:hAnsi="Cambria Math"/>
                  <w:i/>
                </w:rPr>
              </m:ctrlPr>
            </m:num>
            <m:den>
              <m:nary>
                <m:naryPr>
                  <m:chr m:val="∑"/>
                  <m:limLoc m:val="undOvr"/>
                  <m:ctrlPr>
                    <w:rPr>
                      <w:rFonts w:ascii="Cambria Math" w:hAnsi="Cambria Math"/>
                      <w:i/>
                    </w:rPr>
                  </m:ctrlPr>
                </m:naryPr>
                <m:sub>
                  <m:r>
                    <w:rPr>
                      <w:rFonts w:ascii="Cambria Math" w:hAnsi="Cambria Math"/>
                    </w:rPr>
                    <m:t>a=1</m:t>
                  </m:r>
                </m:sub>
                <m:sup>
                  <m:r>
                    <w:rPr>
                      <w:rFonts w:ascii="Cambria Math" w:hAnsi="Cambria Math"/>
                    </w:rPr>
                    <m:t>A</m:t>
                  </m:r>
                </m:sup>
                <m:e>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I</m:t>
                          </m:r>
                        </m:e>
                      </m:acc>
                    </m:e>
                    <m:sub>
                      <m:r>
                        <w:rPr>
                          <w:rFonts w:ascii="Cambria Math" w:hAnsi="Cambria Math"/>
                          <w:lang w:eastAsia="zh-CN"/>
                        </w:rPr>
                        <m:t>a,y</m:t>
                      </m:r>
                    </m:sub>
                  </m:sSub>
                </m:e>
              </m:nary>
            </m:den>
          </m:f>
        </m:oMath>
      </m:oMathPara>
    </w:p>
    <w:p w14:paraId="1A03A5DC" w14:textId="56731334" w:rsidR="00BA6041" w:rsidRDefault="00BA6041" w:rsidP="00640D1E">
      <w:pPr>
        <w:pStyle w:val="Chapterheading0"/>
        <w:spacing w:after="0"/>
        <w:jc w:val="left"/>
        <w:rPr>
          <w:lang w:eastAsia="zh-CN"/>
        </w:rPr>
      </w:pPr>
      <w:r>
        <w:t>and for</w:t>
      </w:r>
      <w:r w:rsidRPr="00BA6041">
        <w:t xml:space="preserve"> </w:t>
      </w:r>
      <w:r>
        <w:t>age composition data associated with catch (</w:t>
      </w:r>
      <m:oMath>
        <m:acc>
          <m:accPr>
            <m:ctrlPr>
              <w:rPr>
                <w:rFonts w:ascii="Cambria Math" w:hAnsi="Cambria Math"/>
                <w:lang w:eastAsia="zh-CN"/>
              </w:rPr>
            </m:ctrlPr>
          </m:accPr>
          <m:e>
            <m:r>
              <w:rPr>
                <w:rFonts w:ascii="Cambria Math" w:hAnsi="Cambria Math"/>
                <w:lang w:eastAsia="zh-CN"/>
              </w:rPr>
              <m:t>C</m:t>
            </m:r>
          </m:e>
        </m:acc>
      </m:oMath>
      <w:r w:rsidR="0012091E">
        <w:rPr>
          <w:lang w:eastAsia="zh-CN"/>
        </w:rPr>
        <w:t>),</w:t>
      </w:r>
    </w:p>
    <w:p w14:paraId="65DCBC16" w14:textId="0945FAB2" w:rsidR="0012091E" w:rsidRPr="00BA6041" w:rsidRDefault="00E41C85" w:rsidP="00640D1E">
      <w:pPr>
        <w:pStyle w:val="Chapterheading0"/>
        <w:spacing w:after="0"/>
        <w:jc w:val="left"/>
        <w:rPr>
          <w:b/>
        </w:rPr>
      </w:pPr>
      <m:oMathPara>
        <m:oMath>
          <m:sSub>
            <m:sSubPr>
              <m:ctrlPr>
                <w:rPr>
                  <w:rFonts w:ascii="Cambria Math" w:hAnsi="Cambria Math"/>
                  <w:b/>
                  <w:i/>
                </w:rPr>
              </m:ctrlPr>
            </m:sSubPr>
            <m:e>
              <m:acc>
                <m:accPr>
                  <m:ctrlPr>
                    <w:rPr>
                      <w:rFonts w:ascii="Cambria Math" w:hAnsi="Cambria Math"/>
                      <w:b/>
                      <w:i/>
                    </w:rPr>
                  </m:ctrlPr>
                </m:accPr>
                <m:e>
                  <m:r>
                    <m:rPr>
                      <m:sty m:val="bi"/>
                    </m:rPr>
                    <w:rPr>
                      <w:rFonts w:ascii="Cambria Math" w:hAnsi="Cambria Math"/>
                    </w:rPr>
                    <m:t>p</m:t>
                  </m:r>
                </m:e>
              </m:acc>
            </m:e>
            <m:sub>
              <m:r>
                <w:rPr>
                  <w:rFonts w:ascii="Cambria Math" w:hAnsi="Cambria Math"/>
                </w:rPr>
                <m:t>y</m:t>
              </m:r>
            </m:sub>
          </m:sSub>
          <m:r>
            <m:rPr>
              <m:sty m:val="bi"/>
            </m:rPr>
            <w:rPr>
              <w:rFonts w:ascii="Cambria Math" w:hAnsi="Cambria Math"/>
            </w:rPr>
            <m:t>=</m:t>
          </m:r>
          <m:f>
            <m:fPr>
              <m:ctrlPr>
                <w:rPr>
                  <w:rFonts w:ascii="Cambria Math" w:hAnsi="Cambria Math"/>
                  <w:b/>
                </w:rPr>
              </m:ctrlPr>
            </m:fPr>
            <m:num>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C</m:t>
                      </m:r>
                    </m:e>
                  </m:acc>
                </m:e>
                <m:sub>
                  <m:r>
                    <w:rPr>
                      <w:rFonts w:ascii="Cambria Math" w:hAnsi="Cambria Math"/>
                      <w:lang w:eastAsia="zh-CN"/>
                    </w:rPr>
                    <m:t>a,y</m:t>
                  </m:r>
                </m:sub>
              </m:sSub>
              <m:ctrlPr>
                <w:rPr>
                  <w:rFonts w:ascii="Cambria Math" w:hAnsi="Cambria Math"/>
                  <w:i/>
                </w:rPr>
              </m:ctrlPr>
            </m:num>
            <m:den>
              <m:nary>
                <m:naryPr>
                  <m:chr m:val="∑"/>
                  <m:limLoc m:val="undOvr"/>
                  <m:ctrlPr>
                    <w:rPr>
                      <w:rFonts w:ascii="Cambria Math" w:hAnsi="Cambria Math"/>
                      <w:i/>
                    </w:rPr>
                  </m:ctrlPr>
                </m:naryPr>
                <m:sub>
                  <m:r>
                    <w:rPr>
                      <w:rFonts w:ascii="Cambria Math" w:hAnsi="Cambria Math"/>
                    </w:rPr>
                    <m:t>a=1</m:t>
                  </m:r>
                </m:sub>
                <m:sup>
                  <m:r>
                    <w:rPr>
                      <w:rFonts w:ascii="Cambria Math" w:hAnsi="Cambria Math"/>
                    </w:rPr>
                    <m:t>A</m:t>
                  </m:r>
                </m:sup>
                <m:e>
                  <m:sSub>
                    <m:sSubPr>
                      <m:ctrlPr>
                        <w:rPr>
                          <w:rFonts w:ascii="Cambria Math" w:hAnsi="Cambria Math"/>
                          <w:i/>
                          <w:lang w:eastAsia="zh-CN"/>
                        </w:rPr>
                      </m:ctrlPr>
                    </m:sSubPr>
                    <m:e>
                      <m:acc>
                        <m:accPr>
                          <m:ctrlPr>
                            <w:rPr>
                              <w:rFonts w:ascii="Cambria Math" w:hAnsi="Cambria Math"/>
                              <w:i/>
                              <w:lang w:eastAsia="zh-CN"/>
                            </w:rPr>
                          </m:ctrlPr>
                        </m:accPr>
                        <m:e>
                          <m:r>
                            <w:rPr>
                              <w:rFonts w:ascii="Cambria Math" w:hAnsi="Cambria Math"/>
                              <w:lang w:eastAsia="zh-CN"/>
                            </w:rPr>
                            <m:t>C</m:t>
                          </m:r>
                        </m:e>
                      </m:acc>
                    </m:e>
                    <m:sub>
                      <m:r>
                        <w:rPr>
                          <w:rFonts w:ascii="Cambria Math" w:hAnsi="Cambria Math"/>
                          <w:lang w:eastAsia="zh-CN"/>
                        </w:rPr>
                        <m:t>a,y</m:t>
                      </m:r>
                    </m:sub>
                  </m:sSub>
                </m:e>
              </m:nary>
            </m:den>
          </m:f>
          <m:r>
            <m:rPr>
              <m:sty m:val="b"/>
            </m:rPr>
            <w:rPr>
              <w:rFonts w:ascii="Cambria Math" w:hAnsi="Cambria Math"/>
            </w:rPr>
            <m:t>.</m:t>
          </m:r>
        </m:oMath>
      </m:oMathPara>
    </w:p>
    <w:p w14:paraId="17B489C9" w14:textId="5A349514" w:rsidR="0012091E" w:rsidRDefault="00BE58F5" w:rsidP="00640D1E">
      <w:pPr>
        <w:pStyle w:val="Chapterheading0"/>
        <w:spacing w:after="0"/>
        <w:jc w:val="left"/>
      </w:pPr>
      <w:r>
        <w:t xml:space="preserve">The variance in Eq. </w:t>
      </w:r>
      <w:r w:rsidR="00640D1E">
        <w:t>7</w:t>
      </w:r>
      <w:r>
        <w:t xml:space="preserve"> is parameterized as</w:t>
      </w:r>
    </w:p>
    <w:p w14:paraId="249A880E" w14:textId="719B4403" w:rsidR="00BE58F5" w:rsidRPr="00BE58F5" w:rsidRDefault="00E41C85" w:rsidP="00640D1E">
      <w:pPr>
        <w:pStyle w:val="Chapterheading0"/>
        <w:spacing w:after="0"/>
        <w:jc w:val="left"/>
        <w:rPr>
          <w:i/>
        </w:rPr>
      </w:pPr>
      <m:oMathPara>
        <m:oMath>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2</m:t>
                  </m:r>
                </m:sup>
              </m:sSubSup>
            </m:num>
            <m:den>
              <m:sSub>
                <m:sSubPr>
                  <m:ctrlPr>
                    <w:rPr>
                      <w:rFonts w:ascii="Cambria Math" w:hAnsi="Cambria Math"/>
                      <w:i/>
                    </w:rPr>
                  </m:ctrlPr>
                </m:sSubPr>
                <m:e>
                  <m:r>
                    <w:rPr>
                      <w:rFonts w:ascii="Cambria Math" w:hAnsi="Cambria Math"/>
                    </w:rPr>
                    <m:t>Neff</m:t>
                  </m:r>
                </m:e>
                <m:sub>
                  <m:r>
                    <w:rPr>
                      <w:rFonts w:ascii="Cambria Math" w:hAnsi="Cambria Math"/>
                    </w:rPr>
                    <m:t>y</m:t>
                  </m:r>
                </m:sub>
              </m:sSub>
            </m:den>
          </m:f>
        </m:oMath>
      </m:oMathPara>
    </w:p>
    <w:p w14:paraId="59CCB91B" w14:textId="04987F33" w:rsidR="00BE58F5" w:rsidRPr="00BE58F5" w:rsidRDefault="00BE58F5" w:rsidP="00640D1E">
      <w:pPr>
        <w:pStyle w:val="Chapterheading0"/>
        <w:spacing w:after="0"/>
        <w:jc w:val="left"/>
      </w:pPr>
      <w:r>
        <w:t xml:space="preserve">where </w:t>
      </w:r>
      <m:oMath>
        <m:sSub>
          <m:sSubPr>
            <m:ctrlPr>
              <w:rPr>
                <w:rFonts w:ascii="Cambria Math" w:hAnsi="Cambria Math"/>
                <w:i/>
              </w:rPr>
            </m:ctrlPr>
          </m:sSubPr>
          <m:e>
            <m:r>
              <w:rPr>
                <w:rFonts w:ascii="Cambria Math" w:hAnsi="Cambria Math"/>
              </w:rPr>
              <m:t>σ</m:t>
            </m:r>
          </m:e>
          <m:sub>
            <m:r>
              <w:rPr>
                <w:rFonts w:ascii="Cambria Math" w:hAnsi="Cambria Math"/>
              </w:rPr>
              <m:t>d</m:t>
            </m:r>
          </m:sub>
        </m:sSub>
      </m:oMath>
      <w:r>
        <w:t xml:space="preserve"> is the estimated variance of observation error and </w:t>
      </w:r>
      <m:oMath>
        <m:r>
          <w:rPr>
            <w:rFonts w:ascii="Cambria Math" w:hAnsi="Cambria Math"/>
          </w:rPr>
          <m:t>Neff</m:t>
        </m:r>
      </m:oMath>
      <w:r>
        <w:t xml:space="preserve"> is the effective sample </w:t>
      </w:r>
      <w:proofErr w:type="gramStart"/>
      <w:r>
        <w:t>size.</w:t>
      </w:r>
      <w:proofErr w:type="gramEnd"/>
    </w:p>
    <w:p w14:paraId="10A79D91" w14:textId="77777777" w:rsidR="00F5594A" w:rsidRPr="00F5594A" w:rsidRDefault="00004AB7" w:rsidP="001829AC">
      <w:pPr>
        <w:pStyle w:val="Heading2"/>
      </w:pPr>
      <w:bookmarkStart w:id="19" w:name="OLE_LINK23"/>
      <w:bookmarkStart w:id="20" w:name="OLE_LINK24"/>
      <w:r>
        <w:t>2.2</w:t>
      </w:r>
      <w:r w:rsidR="00BC621B">
        <w:t>.</w:t>
      </w:r>
      <w:r>
        <w:t xml:space="preserve">  </w:t>
      </w:r>
      <w:r w:rsidR="00F5594A">
        <w:t xml:space="preserve">Application to </w:t>
      </w:r>
      <w:r w:rsidR="006E6A00">
        <w:t>SNEMA</w:t>
      </w:r>
      <w:r w:rsidR="00F5594A">
        <w:t xml:space="preserve"> yellowtail flounder</w:t>
      </w:r>
      <w:bookmarkEnd w:id="19"/>
      <w:bookmarkEnd w:id="20"/>
    </w:p>
    <w:p w14:paraId="1F0CC526" w14:textId="33389660" w:rsidR="006250F2" w:rsidRDefault="00BA07C8" w:rsidP="00C56206">
      <w:pPr>
        <w:pStyle w:val="Chapterheading0"/>
        <w:spacing w:after="0"/>
        <w:ind w:firstLine="72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proofErr w:type="gramStart"/>
      <w:r>
        <w:t>AR(</w:t>
      </w:r>
      <w:proofErr w:type="gramEnd"/>
      <w:r>
        <w:t xml:space="preserve">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21" w:name="OLE_LINK3"/>
      <w:bookmarkStart w:id="22"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1) three indices of abundance from the spring, fall, and winter NEFSC bottom trawl surveys; (2) aggregate catch from one commercial fleet; and (</w:t>
      </w:r>
      <w:r w:rsidR="008C32D4">
        <w:rPr>
          <w:lang w:eastAsia="zh-CN"/>
        </w:rPr>
        <w:t>3</w:t>
      </w:r>
      <w:r w:rsidR="006250F2">
        <w:rPr>
          <w:lang w:eastAsia="zh-CN"/>
        </w:rPr>
        <w:t>) age composition from the three bottom trawl surveys and the commercial catch</w:t>
      </w:r>
      <w:r w:rsidR="008C32D4">
        <w:rPr>
          <w:lang w:eastAsia="zh-CN"/>
        </w:rPr>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 xml:space="preserve">Selectivity of the fleet was divided into six time blocks as in NEFSC (2020). We estimated logistic selectivity for the fleet and indices, except in </w:t>
      </w:r>
      <w:proofErr w:type="gramStart"/>
      <w:r w:rsidR="00C56206">
        <w:t>three time</w:t>
      </w:r>
      <w:proofErr w:type="gramEnd"/>
      <w:r w:rsidR="00C56206">
        <w:t xml:space="preserve"> blocks where age-specific, flat-topped selectivity facilitated convergence</w:t>
      </w:r>
      <w:r w:rsidR="00036C2C">
        <w:t>, i.e. we fixed selectivity at 1 for older ages and estimated selectivity at younger ages as free parameters</w:t>
      </w:r>
      <w:r w:rsidR="00C56206">
        <w:t xml:space="preserve">. </w:t>
      </w:r>
      <w:r w:rsidR="00C56206">
        <w:rPr>
          <w:lang w:eastAsia="zh-CN"/>
        </w:rPr>
        <w:t xml:space="preserve">During three prediction years, </w:t>
      </w:r>
      <m:oMath>
        <m:r>
          <w:rPr>
            <w:rFonts w:ascii="Cambria Math" w:hAnsi="Cambria Math"/>
            <w:lang w:eastAsia="zh-CN"/>
          </w:rPr>
          <m:t>F</m:t>
        </m:r>
      </m:oMath>
      <w:r w:rsidR="00C56206">
        <w:rPr>
          <w:lang w:eastAsia="zh-CN"/>
        </w:rPr>
        <w:t xml:space="preserve">, weight, and maturity were fixed at the values used for the terminal year of the data, 2018. Variables treated as random effects, such as numbers-at-age, </w:t>
      </w:r>
      <w:r w:rsidR="00C56206" w:rsidRPr="00154FA3">
        <w:rPr>
          <w:i/>
          <w:iCs/>
          <w:lang w:eastAsia="zh-CN"/>
        </w:rPr>
        <w:t>M</w:t>
      </w:r>
      <w:r w:rsidR="00C56206">
        <w:rPr>
          <w:lang w:eastAsia="zh-CN"/>
        </w:rPr>
        <w:t xml:space="preserve">, and the CPI, were forecast in the prediction years by simply continuing the stochastic process, e.g. </w:t>
      </w:r>
      <w:proofErr w:type="gramStart"/>
      <w:r w:rsidR="00C56206">
        <w:rPr>
          <w:lang w:eastAsia="zh-CN"/>
        </w:rPr>
        <w:t>AR(</w:t>
      </w:r>
      <w:proofErr w:type="gramEnd"/>
      <w:r w:rsidR="00C56206">
        <w:rPr>
          <w:lang w:eastAsia="zh-CN"/>
        </w:rPr>
        <w:t xml:space="preserve">1) for the CPI. </w:t>
      </w:r>
      <w:r w:rsidR="005A79A5">
        <w:rPr>
          <w:lang w:eastAsia="zh-CN"/>
        </w:rPr>
        <w:t>All</w:t>
      </w:r>
      <w:r w:rsidR="008C32D4">
        <w:rPr>
          <w:lang w:eastAsia="zh-CN"/>
        </w:rPr>
        <w:t xml:space="preserve"> the </w:t>
      </w:r>
      <w:proofErr w:type="gramStart"/>
      <w:r w:rsidR="008C32D4">
        <w:rPr>
          <w:lang w:eastAsia="zh-CN"/>
        </w:rPr>
        <w:t>aforementioned data</w:t>
      </w:r>
      <w:proofErr w:type="gramEnd"/>
      <w:r w:rsidR="008C32D4">
        <w:rPr>
          <w:lang w:eastAsia="zh-CN"/>
        </w:rPr>
        <w:t xml:space="preserve"> and the </w:t>
      </w:r>
      <w:r w:rsidR="005A79A5">
        <w:rPr>
          <w:lang w:eastAsia="zh-CN"/>
        </w:rPr>
        <w:t xml:space="preserve">complete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r w:rsidR="008A5784" w:rsidRPr="008C32D4">
        <w:t>https://apps-nefsc.fisheries.noaa.gov/saw/sasi/sasi_report_options.php</w:t>
      </w:r>
      <w:r w:rsidR="006250F2">
        <w:rPr>
          <w:lang w:eastAsia="zh-CN"/>
        </w:rPr>
        <w:t xml:space="preserve">. </w:t>
      </w:r>
    </w:p>
    <w:p w14:paraId="0954859E" w14:textId="0516F95D" w:rsidR="00531973" w:rsidRDefault="005A79A5" w:rsidP="00EC3D49">
      <w:pPr>
        <w:pStyle w:val="Chapterheading0"/>
        <w:spacing w:after="0"/>
        <w:ind w:firstLine="720"/>
        <w:jc w:val="left"/>
      </w:pPr>
      <w:r>
        <w:t>We first considered six models with process errors only on the numbers-at-age (NAA</w:t>
      </w:r>
      <w:r w:rsidR="00371C02">
        <w:t>, Table 1</w:t>
      </w:r>
      <w:r>
        <w:t>)</w:t>
      </w:r>
      <w:r w:rsidR="00371C02">
        <w:t xml:space="preserve">. </w:t>
      </w:r>
      <w:r w:rsidR="00371C02" w:rsidRPr="00371C02">
        <w:t xml:space="preserve">In other words, these models estimated deviations in survival by </w:t>
      </w:r>
      <w:r w:rsidR="00371C02">
        <w:t>age and year</w:t>
      </w:r>
      <w:r w:rsidR="00371C02"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rsidRPr="00371C02">
        <w:t xml:space="preserve">, with the covariance given by Eq. 5. </w:t>
      </w:r>
      <w:r w:rsidR="00626EC6">
        <w:t xml:space="preserve">We refer to </w:t>
      </w:r>
      <w:r w:rsidR="00371C02" w:rsidRPr="00371C02">
        <w:t xml:space="preserve">NAA-1 </w:t>
      </w:r>
      <w:r w:rsidR="00626EC6">
        <w:t xml:space="preserve">as the “base” model, because it </w:t>
      </w:r>
      <w:r w:rsidR="00371C02">
        <w:t>wa</w:t>
      </w:r>
      <w:r w:rsidR="00371C02" w:rsidRPr="00371C02">
        <w:t xml:space="preserve">s most </w:t>
      </w:r>
      <w:proofErr w:type="gramStart"/>
      <w:r w:rsidR="00371C02" w:rsidRPr="00371C02">
        <w:t>similar to</w:t>
      </w:r>
      <w:proofErr w:type="gramEnd"/>
      <w:r w:rsidR="00371C02" w:rsidRPr="00371C02">
        <w:t xml:space="preserve"> a statistical catch-at-age model, where recruitment is typically estimated independently by year and survival is deterministic.</w:t>
      </w:r>
      <w:r w:rsidR="00371C02">
        <w:t xml:space="preserve"> NAA-2 added recruitment autocorrelation. NAA-3 through NAA-6 estimated “full state-space” models, with numbers at all ages treated as random effects, but with different correlation structures. NAA-3 estimated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t xml:space="preserve"> independently as in Miller et al. (2016) and Nielsen and Berg (2014), NAA-4 and NAA-5 added autocorrelation across ages and years, and NAA-6 estimated all parameters in the described 2D AR(1) smoother (Eq. 5, Table 1).</w:t>
      </w:r>
    </w:p>
    <w:p w14:paraId="5B1EB88B" w14:textId="7E4DF038" w:rsidR="00371C02" w:rsidRDefault="00587B01" w:rsidP="00EC3D49">
      <w:pPr>
        <w:pStyle w:val="Chapterheading0"/>
        <w:spacing w:after="0"/>
        <w:ind w:firstLine="720"/>
        <w:jc w:val="left"/>
      </w:pPr>
      <w:r>
        <w:t xml:space="preserve">Next, we </w:t>
      </w:r>
      <w:r w:rsidR="003F6D74">
        <w:t xml:space="preserve">fit a set of models treating </w:t>
      </w:r>
      <w:r>
        <w:t xml:space="preserve">the numbers-at-age as in the base model, NAA-1, </w:t>
      </w:r>
      <w:r w:rsidR="003F6D74">
        <w:t>but</w:t>
      </w:r>
      <w:r>
        <w:t xml:space="preserve"> includ</w:t>
      </w:r>
      <w:r w:rsidR="003F6D74">
        <w:t>ing</w:t>
      </w:r>
      <w:r>
        <w:t xml:space="preserve"> process errors on </w:t>
      </w:r>
      <w:r w:rsidRPr="003F6D74">
        <w:rPr>
          <w:i/>
          <w:iCs/>
        </w:rPr>
        <w:t>M</w:t>
      </w:r>
      <w:r>
        <w:t xml:space="preserve"> with the same set of correlation structures</w:t>
      </w:r>
      <w:r w:rsidR="00154FA3">
        <w:t>: none, independent, AR(1) by age, AR(1) by year, and 2D AR(1)</w:t>
      </w:r>
      <w:r>
        <w:t>.</w:t>
      </w:r>
      <w:r w:rsidR="00154FA3">
        <w:t xml:space="preserve"> For each correlation structure, we alternatively fixed or estimated the mean </w:t>
      </w:r>
      <w:r w:rsidR="00154FA3" w:rsidRPr="00154FA3">
        <w:rPr>
          <w:i/>
          <w:iCs/>
        </w:rPr>
        <w:t>M</w:t>
      </w:r>
      <w:r w:rsidR="00154FA3">
        <w:t xml:space="preserve">, resulting in a set of 10 nested models (Table 2). </w:t>
      </w:r>
      <w:r w:rsidR="008A5784">
        <w:t xml:space="preserve">We then tested the ability of WHAM to simultaneously estimate numbers-at-age and </w:t>
      </w:r>
      <w:r w:rsidR="008A5784" w:rsidRPr="008A5784">
        <w:rPr>
          <w:i/>
          <w:iCs/>
        </w:rPr>
        <w:t>M</w:t>
      </w:r>
      <w:r w:rsidR="008A5784">
        <w:t xml:space="preserve"> as random effects, using only the independent and 2D </w:t>
      </w:r>
      <w:proofErr w:type="gramStart"/>
      <w:r w:rsidR="008A5784">
        <w:t>AR(</w:t>
      </w:r>
      <w:proofErr w:type="gramEnd"/>
      <w:r w:rsidR="008A5784">
        <w:t>1) correlation structures for each.</w:t>
      </w:r>
    </w:p>
    <w:bookmarkEnd w:id="21"/>
    <w:bookmarkEnd w:id="22"/>
    <w:p w14:paraId="374020E0" w14:textId="59363477" w:rsidR="006250F2" w:rsidRDefault="006250F2" w:rsidP="008A5784">
      <w:pPr>
        <w:pStyle w:val="Chapterheading0"/>
        <w:spacing w:after="0"/>
        <w:ind w:firstLine="720"/>
        <w:jc w:val="left"/>
      </w:pPr>
      <w:r>
        <w:t xml:space="preserve">Finally, we tested whether linking an environmental covariate to recruitment could further improve model fit and retrospective pattern. Miller et al. (2016) and </w:t>
      </w:r>
      <w:r w:rsidRPr="0015387F">
        <w:t>Xu et al. (</w:t>
      </w:r>
      <w:r>
        <w:t xml:space="preserve">2018) found that incorporating the Cold Pool Index (CPI) or Gulf Stream Index (GSI) into the stock-recruit function for SNEMA yellowtail flounder significantly improved model performance as measured by AIC and </w:t>
      </w:r>
      <w:proofErr w:type="spellStart"/>
      <w:r>
        <w:t>Mohn’s</w:t>
      </w:r>
      <w:proofErr w:type="spellEnd"/>
      <w:r>
        <w:t xml:space="preserve"> </w:t>
      </w:r>
      <m:oMath>
        <m:r>
          <w:rPr>
            <w:rFonts w:ascii="Cambria Math" w:hAnsi="Cambria Math"/>
          </w:rPr>
          <m:t>ρ</m:t>
        </m:r>
      </m:oMath>
      <w:r>
        <w:t xml:space="preserve">. Here, we used the CPI instead of the GSI because standard errors were straightforward to calculate for the CPI and these values could be used directly in the assessment model as observation error. This avoided the need to estimate the CPI observation error. We calculated the CPI as in Miller et al. (2016) and incorporated it into the </w:t>
      </w:r>
      <w:proofErr w:type="spellStart"/>
      <w:r>
        <w:t>Beverton</w:t>
      </w:r>
      <w:proofErr w:type="spellEnd"/>
      <w:r>
        <w:t>-Holt stock-recruit function as a limiting factor:</w:t>
      </w:r>
    </w:p>
    <w:p w14:paraId="323A1209" w14:textId="77777777" w:rsidR="006250F2" w:rsidRPr="0073640B" w:rsidRDefault="006250F2" w:rsidP="008A5784">
      <w:pPr>
        <w:pStyle w:val="Chapterheading0"/>
        <w:spacing w:after="0"/>
        <w:ind w:firstLine="720"/>
        <w:jc w:val="left"/>
      </w:pPr>
      <m:oMathPara>
        <m:oMath>
          <m:r>
            <w:rPr>
              <w:rFonts w:ascii="Cambria Math" w:hAnsi="Cambria Math"/>
            </w:rPr>
            <w:lastRenderedPageBreak/>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CPI</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β</m:t>
              </m:r>
              <m:sSup>
                <m:sSupPr>
                  <m:ctrlPr>
                    <w:rPr>
                      <w:rFonts w:ascii="Cambria Math" w:hAnsi="Cambria Math"/>
                    </w:rPr>
                  </m:ctrlPr>
                </m:sSupPr>
                <m:e>
                  <m:r>
                    <w:rPr>
                      <w:rFonts w:ascii="Cambria Math" w:hAnsi="Cambria Math"/>
                    </w:rPr>
                    <m:t>e</m:t>
                  </m:r>
                </m:e>
                <m:sup>
                  <m:r>
                    <w:rPr>
                      <w:rFonts w:ascii="Cambria Math" w:hAnsi="Cambria Math"/>
                    </w:rPr>
                    <m:t>γ</m:t>
                  </m:r>
                  <m:sSub>
                    <m:sSubPr>
                      <m:ctrlPr>
                        <w:rPr>
                          <w:rFonts w:ascii="Cambria Math" w:hAnsi="Cambria Math"/>
                          <w:i/>
                        </w:rPr>
                      </m:ctrlPr>
                    </m:sSubPr>
                    <m:e>
                      <m:r>
                        <w:rPr>
                          <w:rFonts w:ascii="Cambria Math" w:hAnsi="Cambria Math"/>
                        </w:rPr>
                        <m:t>CPI</m:t>
                      </m:r>
                    </m:e>
                    <m:sub>
                      <m:r>
                        <w:rPr>
                          <w:rFonts w:ascii="Cambria Math" w:hAnsi="Cambria Math"/>
                        </w:rPr>
                        <m:t>y-1</m:t>
                      </m:r>
                    </m:sub>
                  </m:sSub>
                </m:sup>
              </m:sSup>
              <m:r>
                <w:rPr>
                  <w:rFonts w:ascii="Cambria Math" w:hAnsi="Cambria Math"/>
                </w:rPr>
                <m:t>+αSS</m:t>
              </m:r>
              <m:sSub>
                <m:sSubPr>
                  <m:ctrlPr>
                    <w:rPr>
                      <w:rFonts w:ascii="Cambria Math" w:hAnsi="Cambria Math"/>
                      <w:i/>
                      <w:lang w:eastAsia="zh-CN"/>
                    </w:rPr>
                  </m:ctrlPr>
                </m:sSubPr>
                <m:e>
                  <m:r>
                    <w:rPr>
                      <w:rFonts w:ascii="Cambria Math" w:hAnsi="Cambria Math"/>
                    </w:rPr>
                    <m:t>B</m:t>
                  </m:r>
                  <m:ctrlPr>
                    <w:rPr>
                      <w:rFonts w:ascii="Cambria Math" w:hAnsi="Cambria Math"/>
                      <w:i/>
                    </w:rPr>
                  </m:ctrlPr>
                </m:e>
                <m:sub>
                  <m:r>
                    <w:rPr>
                      <w:rFonts w:ascii="Cambria Math" w:hAnsi="Cambria Math"/>
                      <w:lang w:eastAsia="zh-CN"/>
                    </w:rPr>
                    <m:t>y-1</m:t>
                  </m:r>
                </m:sub>
              </m:sSub>
            </m:den>
          </m:f>
          <m:r>
            <w:rPr>
              <w:rFonts w:ascii="Cambria Math" w:hAnsi="Cambria Math"/>
            </w:rPr>
            <m:t xml:space="preserve">   (7)</m:t>
          </m:r>
        </m:oMath>
      </m:oMathPara>
    </w:p>
    <w:p w14:paraId="3E7D98AB" w14:textId="78D2A2E1" w:rsidR="006250F2" w:rsidRDefault="006250F2" w:rsidP="008A5784">
      <w:pPr>
        <w:pStyle w:val="Chapterheading0"/>
        <w:spacing w:after="0"/>
        <w:jc w:val="left"/>
        <w:rPr>
          <w:lang w:eastAsia="zh-CN"/>
        </w:rPr>
      </w:pPr>
      <w:r>
        <w:t xml:space="preserve">where </w:t>
      </w:r>
      <m:oMath>
        <m:r>
          <w:rPr>
            <w:rFonts w:ascii="Cambria Math" w:hAnsi="Cambria Math"/>
          </w:rPr>
          <m:t>g</m:t>
        </m:r>
      </m:oMath>
      <w:r>
        <w:t xml:space="preserve"> is from Eq. 1.</w:t>
      </w:r>
    </w:p>
    <w:p w14:paraId="1A6E6ADD" w14:textId="2F0C51E4" w:rsidR="005418DD" w:rsidRPr="00C92CBF" w:rsidRDefault="00036C2C" w:rsidP="00A0599E">
      <w:pPr>
        <w:pStyle w:val="Chapterheading0"/>
        <w:spacing w:after="0"/>
        <w:ind w:firstLine="720"/>
        <w:jc w:val="left"/>
        <w:rPr>
          <w:lang w:eastAsia="zh-CN"/>
        </w:rPr>
      </w:pPr>
      <w:r>
        <w:t xml:space="preserve">We fit the models using WHAM, which is an R package that utilizes TMB (Miller and Stock 2020). </w:t>
      </w:r>
      <w:r w:rsidR="003A51CA">
        <w:t>TMB</w:t>
      </w:r>
      <w:r w:rsidR="0094034C">
        <w:t xml:space="preserve"> calculates </w:t>
      </w:r>
      <w:r w:rsidR="003A51CA" w:rsidRPr="009A4919">
        <w:t>the marginal likelihood of fixed effect parameters using the Laplace approximation to</w:t>
      </w:r>
      <w:r w:rsidR="00F930AA">
        <w:t xml:space="preserve"> integrate across random effect parameters</w:t>
      </w:r>
      <w:r w:rsidR="003A51CA">
        <w:t xml:space="preserve"> </w:t>
      </w:r>
      <w:r w:rsidR="00450312">
        <w:fldChar w:fldCharType="begin"/>
      </w:r>
      <w:r w:rsidR="004E092F">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4E092F">
        <w:rPr>
          <w:noProof/>
        </w:rPr>
        <w:t>(Kristensen et al. 2015)</w:t>
      </w:r>
      <w:r w:rsidR="00450312">
        <w:fldChar w:fldCharType="end"/>
      </w:r>
      <w:r w:rsidR="003A51CA">
        <w:t xml:space="preserve">, and </w:t>
      </w:r>
      <w:r w:rsidR="003A51CA" w:rsidRPr="009A4919">
        <w:t xml:space="preserve">fixed effect parameters </w:t>
      </w:r>
      <w:r w:rsidR="003A51CA">
        <w:t xml:space="preserve">are then estimated </w:t>
      </w:r>
      <w:r w:rsidR="00A0599E">
        <w:t xml:space="preserve">by </w:t>
      </w:r>
      <w:r w:rsidR="003A51CA" w:rsidRPr="009A4919">
        <w:t>maximizing the marginal likelihood within R (R Core Team 20</w:t>
      </w:r>
      <w:r w:rsidR="0094034C">
        <w:t>20</w:t>
      </w:r>
      <w:r w:rsidR="003A51CA" w:rsidRPr="009A4919">
        <w:t>)</w:t>
      </w:r>
      <w:r w:rsidR="00450312" w:rsidRPr="009A4919">
        <w:fldChar w:fldCharType="begin"/>
      </w:r>
      <w:r w:rsidR="00F4790A">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9A4919">
        <w:fldChar w:fldCharType="end"/>
      </w:r>
      <w:r w:rsidR="003A51CA" w:rsidRPr="009A4919">
        <w:t>.</w:t>
      </w:r>
      <w:r w:rsidR="00F930AA">
        <w:t xml:space="preserve"> After </w:t>
      </w:r>
      <w:r w:rsidR="00A72A5C">
        <w:t xml:space="preserve">the fixed effect parameters </w:t>
      </w:r>
      <w:r w:rsidR="00A0599E">
        <w:t xml:space="preserve">are </w:t>
      </w:r>
      <w:r w:rsidR="00446505">
        <w:t>estimated</w:t>
      </w:r>
      <w:r w:rsidR="00F930AA">
        <w:t xml:space="preserve">, </w:t>
      </w:r>
      <w:r w:rsidR="00C6599E">
        <w:t xml:space="preserve">TMB </w:t>
      </w:r>
      <w:r w:rsidR="006E1285">
        <w:t xml:space="preserve">predicts </w:t>
      </w:r>
      <w:r w:rsidR="00C6599E">
        <w:t xml:space="preserve">the random effect </w:t>
      </w:r>
      <w:r w:rsidR="006E1285">
        <w:t xml:space="preserve">coefficients </w:t>
      </w:r>
      <w:r w:rsidR="00C6599E" w:rsidRPr="009A4919">
        <w:t>using empirical Bayes</w:t>
      </w:r>
      <w:r w:rsidR="00C6599E">
        <w:t xml:space="preserve"> </w:t>
      </w:r>
      <w:r w:rsidR="00450312">
        <w:fldChar w:fldCharType="begin"/>
      </w:r>
      <w:r w:rsidR="00AD6C69">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AD6C69">
        <w:rPr>
          <w:noProof/>
        </w:rPr>
        <w:t>(Kristensen et al. 2015)</w:t>
      </w:r>
      <w:r w:rsidR="00450312">
        <w:fldChar w:fldCharType="end"/>
      </w:r>
      <w:r w:rsidR="00C6599E">
        <w:t xml:space="preserve">. </w:t>
      </w:r>
      <w:r>
        <w:rPr>
          <w:lang w:eastAsia="zh-CN"/>
        </w:rPr>
        <w:t xml:space="preserve">We compared model </w:t>
      </w:r>
      <w:r>
        <w:t xml:space="preserve">fit and retrospective pattern using AIC and </w:t>
      </w:r>
      <w:proofErr w:type="spellStart"/>
      <w:r>
        <w:t>Mohn’s</w:t>
      </w:r>
      <w:proofErr w:type="spellEnd"/>
      <w:r>
        <w:t xml:space="preserve"> </w:t>
      </w:r>
      <m:oMath>
        <m:r>
          <w:rPr>
            <w:rFonts w:ascii="Cambria Math" w:hAnsi="Cambria Math"/>
          </w:rPr>
          <m:t>ρ</m:t>
        </m:r>
      </m:oMath>
      <w:r w:rsidR="008F45E6" w:rsidRPr="009A4919">
        <w:t xml:space="preserve"> </w:t>
      </w:r>
      <w:r w:rsidR="00450312" w:rsidRPr="009A4919">
        <w:fldChar w:fldCharType="begin"/>
      </w:r>
      <w:r w:rsidR="008B06BB">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9A4919">
        <w:fldChar w:fldCharType="separate"/>
      </w:r>
      <w:r w:rsidR="008B06BB">
        <w:rPr>
          <w:noProof/>
        </w:rPr>
        <w:t>(Mohn 1999)</w:t>
      </w:r>
      <w:r w:rsidR="00450312" w:rsidRPr="009A4919">
        <w:fldChar w:fldCharType="end"/>
      </w:r>
      <w:r w:rsidR="00A0599E">
        <w:t xml:space="preserve">, using </w:t>
      </w:r>
      <w:r w:rsidR="002767EC" w:rsidRPr="009A4919">
        <w:t>seven retrospective peels</w:t>
      </w:r>
      <w:r w:rsidR="00AA36E3">
        <w:t xml:space="preserve"> </w:t>
      </w:r>
      <w:r w:rsidR="00A0599E">
        <w:t>a</w:t>
      </w:r>
      <w:r w:rsidR="002A3633">
        <w:t xml:space="preserve">s in the </w:t>
      </w:r>
      <w:r w:rsidR="00A0599E">
        <w:t xml:space="preserve">latest assessment </w:t>
      </w:r>
      <w:r w:rsidR="00AD1EED">
        <w:fldChar w:fldCharType="begin"/>
      </w:r>
      <w:r w:rsidR="00AD1EED">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fldChar w:fldCharType="separate"/>
      </w:r>
      <w:r w:rsidR="00AD1EED">
        <w:rPr>
          <w:noProof/>
        </w:rPr>
        <w:t>(NEFSC 20</w:t>
      </w:r>
      <w:r w:rsidR="00A0599E">
        <w:rPr>
          <w:noProof/>
        </w:rPr>
        <w:t>20</w:t>
      </w:r>
      <w:r w:rsidR="00AD1EED">
        <w:rPr>
          <w:noProof/>
        </w:rPr>
        <w:t>)</w:t>
      </w:r>
      <w:r w:rsidR="00AD1EED">
        <w:fldChar w:fldCharType="end"/>
      </w:r>
      <w:r w:rsidR="00A0599E">
        <w:t>.</w:t>
      </w:r>
    </w:p>
    <w:p w14:paraId="373D258A" w14:textId="345405BC" w:rsidR="00ED3D0B" w:rsidRDefault="0031574F" w:rsidP="001829AC">
      <w:pPr>
        <w:pStyle w:val="Chapterheading0"/>
        <w:ind w:firstLine="720"/>
        <w:jc w:val="left"/>
      </w:pPr>
      <w:r>
        <w:lastRenderedPageBreak/>
        <w:t>Finally, we</w:t>
      </w:r>
      <w:r w:rsidR="00BE5F08">
        <w:t xml:space="preserve"> compared </w:t>
      </w:r>
      <w:r w:rsidR="00D43250">
        <w:t xml:space="preserve">the </w:t>
      </w:r>
      <w:r w:rsidR="00BE5F08">
        <w:t xml:space="preserve">extent </w:t>
      </w:r>
      <w:r w:rsidR="00006BD0">
        <w:t>to which an</w:t>
      </w:r>
      <w:r w:rsidR="008522DC">
        <w:t xml:space="preserve"> environmental covariate for recruitment </w:t>
      </w:r>
      <w:r w:rsidR="0055531D">
        <w:t xml:space="preserve">(S(base)) </w:t>
      </w:r>
      <w:r w:rsidR="00D64BD8">
        <w:t>and</w:t>
      </w:r>
      <w:r w:rsidR="008522DC">
        <w:t xml:space="preserve"> the 2D </w:t>
      </w:r>
      <w:proofErr w:type="gramStart"/>
      <w:r w:rsidR="008522DC">
        <w:t>AR(</w:t>
      </w:r>
      <w:proofErr w:type="gramEnd"/>
      <w:r w:rsidR="008522DC">
        <w:t xml:space="preserve">1) smoother for survival </w:t>
      </w:r>
      <w:r w:rsidR="00D64BD8">
        <w:t xml:space="preserve">deviations </w:t>
      </w:r>
      <w:r w:rsidR="0055531D">
        <w:t>(S</w:t>
      </w:r>
      <w:r w:rsidR="0055531D">
        <w:rPr>
          <w:vertAlign w:val="subscript"/>
        </w:rPr>
        <w:t>0</w:t>
      </w:r>
      <w:r w:rsidR="00D64BD8">
        <w:t>(age, year)) can influence</w:t>
      </w:r>
      <w:r w:rsidR="002767EC" w:rsidRPr="009A4919">
        <w:t xml:space="preserve"> m</w:t>
      </w:r>
      <w:r w:rsidR="00AB79F0">
        <w:t xml:space="preserve">odel estimates and predictions. </w:t>
      </w:r>
      <w:r w:rsidR="00886706">
        <w:t>This</w:t>
      </w:r>
      <w:r w:rsidR="002C1B4C">
        <w:t xml:space="preserve"> comparison </w:t>
      </w:r>
      <w:r w:rsidR="00006BD0">
        <w:t>was made based upon</w:t>
      </w:r>
      <w:r w:rsidR="00162313">
        <w:t xml:space="preserve"> </w:t>
      </w:r>
      <w:r w:rsidR="002767EC" w:rsidRPr="009A4919">
        <w:t>the relative difference</w:t>
      </w:r>
      <w:r w:rsidR="00611247">
        <w:t xml:space="preserve">, </w:t>
      </w:r>
      <m:oMath>
        <m:acc>
          <m:accPr>
            <m:ctrlPr>
              <w:rPr>
                <w:rFonts w:ascii="Cambria Math" w:hAnsi="Cambria Math"/>
                <w:i/>
              </w:rPr>
            </m:ctrlPr>
          </m:accPr>
          <m:e>
            <m:r>
              <w:rPr>
                <w:rFonts w:ascii="Cambria Math" w:hAnsi="Cambria Math"/>
              </w:rPr>
              <m:t>Θ</m:t>
            </m:r>
          </m:e>
        </m:acc>
        <m:r>
          <m:rPr>
            <m:sty m:val="p"/>
          </m:rP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0</m:t>
            </m:r>
          </m:sub>
        </m:sSub>
        <m:r>
          <w:rPr>
            <w:rFonts w:ascii="Cambria Math" w:hAnsi="Cambria Math"/>
          </w:rPr>
          <m:t>-1</m:t>
        </m:r>
      </m:oMath>
      <w:r w:rsidR="00611247">
        <w:t>,</w:t>
      </w:r>
      <w:r w:rsidR="002767EC" w:rsidRPr="009A4919">
        <w:t xml:space="preserve"> in SSB and </w:t>
      </w:r>
      <m:oMath>
        <m:r>
          <w:rPr>
            <w:rFonts w:ascii="Cambria Math" w:hAnsi="Cambria Math"/>
            <w:noProof/>
          </w:rPr>
          <m:t>F</m:t>
        </m:r>
      </m:oMath>
      <w:r w:rsidR="00611247">
        <w:t xml:space="preserve">. </w:t>
      </w:r>
      <m:oMath>
        <m:r>
          <w:rPr>
            <w:rFonts w:ascii="Cambria Math" w:hAnsi="Cambria Math"/>
          </w:rPr>
          <m:t>Θ</m:t>
        </m:r>
      </m:oMath>
      <w:r w:rsidR="00FD5E4A">
        <w:t xml:space="preserve"> is </w:t>
      </w:r>
      <w:r w:rsidR="00611247">
        <w:t>model estimate from</w:t>
      </w:r>
      <w:r w:rsidR="008670CA">
        <w:t xml:space="preserve"> S(base) or S</w:t>
      </w:r>
      <w:r w:rsidR="00611247">
        <w:rPr>
          <w:vertAlign w:val="subscript"/>
        </w:rPr>
        <w:t>0</w:t>
      </w:r>
      <w:r w:rsidR="008670CA">
        <w:t xml:space="preserve">(age, year) and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rsidR="008670CA">
        <w:t xml:space="preserve"> is </w:t>
      </w:r>
      <w:r w:rsidR="00EB274B">
        <w:t>model estimate from S</w:t>
      </w:r>
      <w:r w:rsidR="00EB274B">
        <w:rPr>
          <w:vertAlign w:val="subscript"/>
        </w:rPr>
        <w:t>0</w:t>
      </w:r>
      <w:r w:rsidR="00EB274B">
        <w:t>(base)</w:t>
      </w:r>
      <w:r w:rsidR="00FF68B9">
        <w:t xml:space="preserve">, </w:t>
      </w:r>
      <w:r w:rsidR="00D64BD8">
        <w:t xml:space="preserve">so </w:t>
      </w:r>
      <w:r w:rsidR="00FF68B9">
        <w:t xml:space="preserve">the relative difference </w:t>
      </w:r>
      <w:r w:rsidR="00BD01CE">
        <w:t xml:space="preserve">between </w:t>
      </w:r>
      <w:r w:rsidR="00F844A0">
        <w:t xml:space="preserve">S(base) and </w:t>
      </w:r>
      <w:r w:rsidR="004B7999">
        <w:t>S</w:t>
      </w:r>
      <w:r w:rsidR="004B7999">
        <w:rPr>
          <w:vertAlign w:val="subscript"/>
        </w:rPr>
        <w:t>0</w:t>
      </w:r>
      <w:r w:rsidR="004B7999">
        <w:t>(base)</w:t>
      </w:r>
      <w:r w:rsidR="002A5125">
        <w:t xml:space="preserve"> </w:t>
      </w:r>
      <w:bookmarkStart w:id="23" w:name="OLE_LINK25"/>
      <w:bookmarkStart w:id="24" w:name="OLE_LINK26"/>
      <w:r w:rsidR="00AC6994">
        <w:t>should be</w:t>
      </w:r>
      <w:r w:rsidR="00967FCA">
        <w:t xml:space="preserve"> solely due to</w:t>
      </w:r>
      <w:r w:rsidR="002A5125">
        <w:t xml:space="preserve"> </w:t>
      </w:r>
      <w:r w:rsidR="00417F41">
        <w:t>incorporating the GSI</w:t>
      </w:r>
      <w:bookmarkEnd w:id="23"/>
      <w:bookmarkEnd w:id="24"/>
      <w:r w:rsidR="004B7999">
        <w:t xml:space="preserve"> into the stock-recruit function and that</w:t>
      </w:r>
      <w:r w:rsidR="002A5125">
        <w:t xml:space="preserve"> </w:t>
      </w:r>
      <w:r w:rsidR="00BD01CE">
        <w:t>between</w:t>
      </w:r>
      <w:r w:rsidR="002A5125">
        <w:t xml:space="preserve"> </w:t>
      </w:r>
      <w:r w:rsidR="004B7999">
        <w:t>S</w:t>
      </w:r>
      <w:r w:rsidR="004B7999">
        <w:rPr>
          <w:vertAlign w:val="subscript"/>
        </w:rPr>
        <w:t>0</w:t>
      </w:r>
      <w:r w:rsidR="004B7999">
        <w:t xml:space="preserve">(age, year) </w:t>
      </w:r>
      <w:r w:rsidR="002A5125">
        <w:t xml:space="preserve">and </w:t>
      </w:r>
      <w:r w:rsidR="004B7999">
        <w:t>S</w:t>
      </w:r>
      <w:r w:rsidR="004B7999">
        <w:rPr>
          <w:vertAlign w:val="subscript"/>
        </w:rPr>
        <w:t>0</w:t>
      </w:r>
      <w:r w:rsidR="004B7999">
        <w:t>(base)</w:t>
      </w:r>
      <w:r w:rsidR="002A5125">
        <w:t xml:space="preserve"> </w:t>
      </w:r>
      <w:r w:rsidR="004B7999">
        <w:t>should be solely</w:t>
      </w:r>
      <w:r w:rsidR="002A5125">
        <w:t xml:space="preserve"> due to </w:t>
      </w:r>
      <w:r w:rsidR="00417F41">
        <w:t>implementing</w:t>
      </w:r>
      <w:r w:rsidR="004B7999">
        <w:t xml:space="preserve"> the 2D </w:t>
      </w:r>
      <w:r w:rsidR="00417F41">
        <w:t>AR(1)</w:t>
      </w:r>
      <w:r w:rsidR="001A7333">
        <w:t xml:space="preserve"> smoother</w:t>
      </w:r>
      <w:r w:rsidR="004B7999">
        <w:t xml:space="preserve"> for survival</w:t>
      </w:r>
      <w:r w:rsidR="00624EFE">
        <w:t>.</w:t>
      </w:r>
      <w:bookmarkStart w:id="25" w:name="_Toc465598052"/>
      <w:r w:rsidR="00014F49">
        <w:t xml:space="preserve"> </w:t>
      </w:r>
      <w:r w:rsidR="007E6086">
        <w:t xml:space="preserve">The </w:t>
      </w:r>
      <w:r w:rsidR="001A7333">
        <w:t xml:space="preserve">recruitment </w:t>
      </w:r>
      <w:r w:rsidR="00533D28">
        <w:t xml:space="preserve">variation </w:t>
      </w:r>
      <w:r w:rsidR="007E6086">
        <w:t xml:space="preserve">of SNEMA yellowtail flounder </w:t>
      </w:r>
      <w:r w:rsidR="001A7333">
        <w:t xml:space="preserve">has been found to be </w:t>
      </w:r>
      <w:r w:rsidR="00533D28">
        <w:t>strongly related to the environmental fluctuation caused by the latitudinal shift of the Gulf stream</w:t>
      </w:r>
      <w:r w:rsidR="00621532">
        <w:t xml:space="preserve"> (Xu et al. </w:t>
      </w:r>
      <w:r w:rsidR="00EA7EA4">
        <w:t>2018</w:t>
      </w:r>
      <w:r w:rsidR="00621532">
        <w:t>)</w:t>
      </w:r>
      <w:r w:rsidR="00533D28">
        <w:t xml:space="preserve">. </w:t>
      </w:r>
      <w:r w:rsidR="001C1B6D">
        <w:t xml:space="preserve">Consequently, SNEMA yellowtail flounder </w:t>
      </w:r>
      <w:r w:rsidR="00380C94">
        <w:t>is an ideal stock for comparing</w:t>
      </w:r>
      <w:r w:rsidR="00C905D9">
        <w:t xml:space="preserve"> the relative importance of </w:t>
      </w:r>
      <w:r w:rsidR="00621532">
        <w:t>understanding the environment-</w:t>
      </w:r>
      <w:r w:rsidR="00C905D9">
        <w:t xml:space="preserve">recruitment </w:t>
      </w:r>
      <w:r w:rsidR="00621532">
        <w:t xml:space="preserve">relationship </w:t>
      </w:r>
      <w:r w:rsidR="00C905D9">
        <w:t xml:space="preserve">and </w:t>
      </w:r>
      <w:r w:rsidR="00380C94">
        <w:t xml:space="preserve">evaluating the autocorrelations in survival deviations </w:t>
      </w:r>
      <w:r w:rsidR="00C905D9">
        <w:t>to a stock assess</w:t>
      </w:r>
      <w:r w:rsidR="00380C94">
        <w:t>ment. The comparison aimed</w:t>
      </w:r>
      <w:r w:rsidR="006E7CDF">
        <w:t xml:space="preserve"> at providing</w:t>
      </w:r>
      <w:r w:rsidR="00C905D9">
        <w:t xml:space="preserve"> </w:t>
      </w:r>
      <w:r w:rsidR="00B407D4">
        <w:lastRenderedPageBreak/>
        <w:t>suggestions</w:t>
      </w:r>
      <w:r w:rsidR="00C905D9">
        <w:t xml:space="preserve"> </w:t>
      </w:r>
      <w:r w:rsidR="00380C94">
        <w:t>regarding</w:t>
      </w:r>
      <w:r w:rsidR="00C905D9">
        <w:t xml:space="preserve"> </w:t>
      </w:r>
      <w:r w:rsidR="006E7CDF">
        <w:t>the priorities</w:t>
      </w:r>
      <w:r w:rsidR="00C905D9">
        <w:t xml:space="preserve"> of </w:t>
      </w:r>
      <w:r w:rsidR="0050681E">
        <w:t>future</w:t>
      </w:r>
      <w:r w:rsidR="00DD6B07">
        <w:t xml:space="preserve"> </w:t>
      </w:r>
      <w:r w:rsidR="00380C94">
        <w:t>stock assessment</w:t>
      </w:r>
      <w:r w:rsidR="00DD6B07">
        <w:t xml:space="preserve"> research</w:t>
      </w:r>
      <w:r w:rsidR="00476510">
        <w:t xml:space="preserve"> for SNEMA yellowtail flounder and perhaps othe</w:t>
      </w:r>
      <w:r w:rsidR="00864523">
        <w:t xml:space="preserve">r </w:t>
      </w:r>
      <w:r w:rsidR="006E1145">
        <w:t>similar fish stocks</w:t>
      </w:r>
      <w:r w:rsidR="00476510">
        <w:t xml:space="preserve"> as well</w:t>
      </w:r>
      <w:r w:rsidR="00C905D9">
        <w:t>.</w:t>
      </w:r>
    </w:p>
    <w:p w14:paraId="3F9D990D" w14:textId="77777777" w:rsidR="004F3956" w:rsidRPr="00D64BD8" w:rsidRDefault="004F3956" w:rsidP="001829AC">
      <w:pPr>
        <w:pStyle w:val="Chapterheading0"/>
        <w:jc w:val="left"/>
      </w:pPr>
    </w:p>
    <w:p w14:paraId="0DF6E30E" w14:textId="6B289044" w:rsidR="00BC621B" w:rsidRPr="00BC621B" w:rsidRDefault="002767EC" w:rsidP="001829AC">
      <w:pPr>
        <w:pStyle w:val="Heading1"/>
        <w:numPr>
          <w:ilvl w:val="0"/>
          <w:numId w:val="15"/>
        </w:numPr>
      </w:pPr>
      <w:r w:rsidRPr="009A4919">
        <w:t>Results</w:t>
      </w:r>
      <w:bookmarkEnd w:id="25"/>
    </w:p>
    <w:p w14:paraId="537152EC" w14:textId="77777777" w:rsidR="00CB6861" w:rsidRPr="009A4919" w:rsidRDefault="00BC621B" w:rsidP="001829AC">
      <w:pPr>
        <w:pStyle w:val="Heading2"/>
      </w:pPr>
      <w:r>
        <w:t xml:space="preserve">3.1.  </w:t>
      </w:r>
      <w:r w:rsidR="00500450">
        <w:t>Goodness-of-fit</w:t>
      </w:r>
    </w:p>
    <w:p w14:paraId="04768D09" w14:textId="7A1868CA" w:rsidR="00446DEC" w:rsidRDefault="00F715C2" w:rsidP="001829AC">
      <w:pPr>
        <w:pStyle w:val="Chapterheading0"/>
        <w:ind w:firstLine="720"/>
        <w:jc w:val="left"/>
      </w:pPr>
      <w:r>
        <w:t xml:space="preserve">In general, incorporating the GSI into the stock-recruit function and implementing the 2D AR(1) smoother for survival both resulted in better model fit, but the improvement in model fit (as measured by AIC) </w:t>
      </w:r>
      <w:r w:rsidR="004F3956">
        <w:t xml:space="preserve">that was </w:t>
      </w:r>
      <w:r>
        <w:t>due to implementing the 2D AR(1) survival smoother was considerably larger</w:t>
      </w:r>
      <w:r w:rsidR="000F5EFF">
        <w:t xml:space="preserve"> (Table 1).</w:t>
      </w:r>
      <w:r>
        <w:t xml:space="preserve"> Specifically, </w:t>
      </w:r>
      <w:r w:rsidR="004F3956">
        <w:t>relatively to S</w:t>
      </w:r>
      <w:r w:rsidR="004F3956">
        <w:rPr>
          <w:vertAlign w:val="subscript"/>
        </w:rPr>
        <w:t>0</w:t>
      </w:r>
      <w:r w:rsidR="004F3956">
        <w:t xml:space="preserve">(base) in which neither process was included, </w:t>
      </w:r>
      <w:r>
        <w:t xml:space="preserve">incorporating the GSI into the stock-recruit function </w:t>
      </w:r>
      <w:r w:rsidR="00EA4ABE">
        <w:t xml:space="preserve">(S(base)) </w:t>
      </w:r>
      <w:r>
        <w:t xml:space="preserve">reduced the AIC by </w:t>
      </w:r>
      <w:r w:rsidR="001B127E">
        <w:t xml:space="preserve">12.84, in contrast to by 32.48 </w:t>
      </w:r>
      <w:r w:rsidR="004F3956">
        <w:t>due to</w:t>
      </w:r>
      <w:r w:rsidR="001B127E">
        <w:t xml:space="preserve"> implementing the 2D AR(1) survival smoother </w:t>
      </w:r>
      <w:r w:rsidR="00EA4ABE">
        <w:t>(S</w:t>
      </w:r>
      <w:r w:rsidR="00EA4ABE">
        <w:rPr>
          <w:vertAlign w:val="subscript"/>
        </w:rPr>
        <w:t>0</w:t>
      </w:r>
      <w:r w:rsidR="00EA4ABE">
        <w:rPr>
          <w:rFonts w:hint="eastAsia"/>
          <w:lang w:eastAsia="zh-CN"/>
        </w:rPr>
        <w:t>(</w:t>
      </w:r>
      <w:r w:rsidR="00EA4ABE">
        <w:rPr>
          <w:lang w:eastAsia="zh-CN"/>
        </w:rPr>
        <w:t>age, year</w:t>
      </w:r>
      <w:r w:rsidR="00EA4ABE">
        <w:rPr>
          <w:rFonts w:hint="eastAsia"/>
          <w:lang w:eastAsia="zh-CN"/>
        </w:rPr>
        <w:t>))</w:t>
      </w:r>
      <w:r w:rsidR="001B127E">
        <w:t xml:space="preserve">. The model </w:t>
      </w:r>
      <w:r w:rsidR="005961B2">
        <w:t>in which</w:t>
      </w:r>
      <w:r w:rsidR="001B127E">
        <w:t xml:space="preserve"> both processes </w:t>
      </w:r>
      <w:r w:rsidR="005961B2">
        <w:t xml:space="preserve">were </w:t>
      </w:r>
      <w:r w:rsidR="001B127E">
        <w:t xml:space="preserve">included </w:t>
      </w:r>
      <w:r w:rsidR="005961B2">
        <w:t>(</w:t>
      </w:r>
      <w:proofErr w:type="gramStart"/>
      <w:r w:rsidR="005961B2">
        <w:t>S(</w:t>
      </w:r>
      <w:proofErr w:type="gramEnd"/>
      <w:r w:rsidR="005961B2">
        <w:t xml:space="preserve">age, year)) </w:t>
      </w:r>
      <w:r w:rsidR="00AA5E49">
        <w:t>fitted the</w:t>
      </w:r>
      <w:r w:rsidR="001B127E">
        <w:t xml:space="preserve"> data best,</w:t>
      </w:r>
      <w:r w:rsidR="003A2DF4">
        <w:t xml:space="preserve"> as suggested by </w:t>
      </w:r>
      <w:r w:rsidR="000F5EFF">
        <w:t>more</w:t>
      </w:r>
      <w:r w:rsidR="00617F89">
        <w:t xml:space="preserve"> than</w:t>
      </w:r>
      <w:r w:rsidR="003A2DF4">
        <w:t xml:space="preserve"> 2</w:t>
      </w:r>
      <w:r w:rsidR="003D2B10">
        <w:t xml:space="preserve"> unit</w:t>
      </w:r>
      <w:r w:rsidR="003A2DF4">
        <w:t xml:space="preserve"> </w:t>
      </w:r>
      <w:r w:rsidR="000F5EFF">
        <w:t>decrease in</w:t>
      </w:r>
      <w:r w:rsidR="00617F89">
        <w:t xml:space="preserve"> </w:t>
      </w:r>
      <w:r w:rsidR="003A2DF4">
        <w:t>AIC</w:t>
      </w:r>
      <w:r w:rsidR="00617F89">
        <w:t xml:space="preserve"> </w:t>
      </w:r>
      <w:r w:rsidR="009054C5">
        <w:t>compared to</w:t>
      </w:r>
      <w:r w:rsidR="009409C4">
        <w:t xml:space="preserve"> </w:t>
      </w:r>
      <w:r w:rsidR="00AA5E49">
        <w:t xml:space="preserve">any </w:t>
      </w:r>
      <w:r w:rsidR="001B127E">
        <w:t xml:space="preserve">other </w:t>
      </w:r>
      <w:r w:rsidR="00AA5E49">
        <w:t>model</w:t>
      </w:r>
      <w:r w:rsidR="000F5EFF">
        <w:t>.</w:t>
      </w:r>
      <w:r w:rsidR="00617F89">
        <w:t xml:space="preserve"> </w:t>
      </w:r>
      <w:r w:rsidR="001155C7">
        <w:t>Regardless of</w:t>
      </w:r>
      <w:r w:rsidR="00F50640">
        <w:t xml:space="preserve"> </w:t>
      </w:r>
      <w:r w:rsidR="001155C7">
        <w:t>the form of</w:t>
      </w:r>
      <w:r w:rsidR="00F50640">
        <w:t xml:space="preserve"> the stock-recruit </w:t>
      </w:r>
      <w:r w:rsidR="009409C4">
        <w:t>function</w:t>
      </w:r>
      <w:r w:rsidR="00617F89">
        <w:t xml:space="preserve">, the </w:t>
      </w:r>
      <w:r w:rsidR="009409C4">
        <w:t>model</w:t>
      </w:r>
      <w:r w:rsidR="002767EC" w:rsidRPr="009A4919">
        <w:t xml:space="preserve"> </w:t>
      </w:r>
      <w:r w:rsidR="008E5C89">
        <w:t>assuming</w:t>
      </w:r>
      <w:r w:rsidR="00617F89">
        <w:t xml:space="preserve"> </w:t>
      </w:r>
      <w:r w:rsidR="002767EC" w:rsidRPr="009A4919">
        <w:t xml:space="preserve">2D </w:t>
      </w:r>
      <w:r w:rsidR="00952AF2">
        <w:t xml:space="preserve">autocorrelated </w:t>
      </w:r>
      <w:r w:rsidR="002767EC" w:rsidRPr="009A4919">
        <w:t xml:space="preserve">survival </w:t>
      </w:r>
      <w:r w:rsidR="00630E25">
        <w:t xml:space="preserve">deviations </w:t>
      </w:r>
      <w:r w:rsidR="001155C7">
        <w:t xml:space="preserve">fitted </w:t>
      </w:r>
      <w:r w:rsidR="00952AF2">
        <w:t>substantially</w:t>
      </w:r>
      <w:r w:rsidR="00617F89">
        <w:t xml:space="preserve"> better than </w:t>
      </w:r>
      <w:r w:rsidR="009409C4">
        <w:t xml:space="preserve">the two corresponding models assuming 1D autocorrelated survival, </w:t>
      </w:r>
      <w:r w:rsidR="001155C7">
        <w:t>indicating</w:t>
      </w:r>
      <w:r w:rsidR="009409C4">
        <w:t xml:space="preserve"> that </w:t>
      </w:r>
      <w:r w:rsidR="001155C7">
        <w:t xml:space="preserve">survival deviations </w:t>
      </w:r>
      <w:r w:rsidR="005A7A34">
        <w:t xml:space="preserve">for SNEMA yellowtail flounder </w:t>
      </w:r>
      <w:r w:rsidR="007D30DF">
        <w:t>were</w:t>
      </w:r>
      <w:r w:rsidR="009409C4">
        <w:t xml:space="preserve"> autocorrelated among both ages and years</w:t>
      </w:r>
      <w:r w:rsidR="00617F89">
        <w:t>.</w:t>
      </w:r>
      <w:r w:rsidR="003D2B10" w:rsidRPr="009A4919">
        <w:t xml:space="preserve"> </w:t>
      </w:r>
      <w:r w:rsidR="0054172D">
        <w:t xml:space="preserve">Moreover, the retrospective AIC value of the eight models showed that </w:t>
      </w:r>
      <w:r w:rsidR="009A48D5">
        <w:t xml:space="preserve">the </w:t>
      </w:r>
      <w:r w:rsidR="005A7A34">
        <w:t xml:space="preserve">ranking of </w:t>
      </w:r>
      <w:r w:rsidR="00FE0C4B">
        <w:t xml:space="preserve">eight </w:t>
      </w:r>
      <w:r w:rsidR="005A7A34">
        <w:t>model performance</w:t>
      </w:r>
      <w:r w:rsidR="00FE0C4B">
        <w:t>s</w:t>
      </w:r>
      <w:r w:rsidR="003E29ED">
        <w:t xml:space="preserve"> </w:t>
      </w:r>
      <w:r w:rsidR="0054172D">
        <w:t xml:space="preserve">in the terminal year </w:t>
      </w:r>
      <w:r w:rsidR="005A7A34">
        <w:t xml:space="preserve">of data </w:t>
      </w:r>
      <w:r w:rsidR="0054172D">
        <w:t>was persistent over</w:t>
      </w:r>
      <w:r w:rsidR="00E30B20">
        <w:t xml:space="preserve"> </w:t>
      </w:r>
      <w:r w:rsidR="00D449D3">
        <w:t xml:space="preserve">at least </w:t>
      </w:r>
      <w:r w:rsidR="00E30B20">
        <w:t xml:space="preserve">the </w:t>
      </w:r>
      <w:r w:rsidR="00D449D3">
        <w:t>last</w:t>
      </w:r>
      <w:r w:rsidR="00E30B20">
        <w:t xml:space="preserve"> eight years </w:t>
      </w:r>
      <w:r w:rsidR="00F24E7A">
        <w:t xml:space="preserve">(Table </w:t>
      </w:r>
      <w:r w:rsidR="00B00F2B">
        <w:t xml:space="preserve">2). </w:t>
      </w:r>
      <w:r w:rsidR="002767EC" w:rsidRPr="009A4919">
        <w:t xml:space="preserve">According to AIC and </w:t>
      </w:r>
      <w:r w:rsidR="0011200E">
        <w:t xml:space="preserve">the </w:t>
      </w:r>
      <w:r w:rsidR="009A48D5">
        <w:t>estimates of</w:t>
      </w:r>
      <w:r w:rsidR="002767EC" w:rsidRPr="009A4919">
        <w:t xml:space="preserv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2767EC" w:rsidRPr="009A4919">
        <w:t xml:space="preserve">, the </w:t>
      </w:r>
      <w:r w:rsidR="005E7129">
        <w:t xml:space="preserve">among-year </w:t>
      </w:r>
      <w:r w:rsidR="008F0598">
        <w:t>autocorrelation</w:t>
      </w:r>
      <w:r w:rsidR="005E7129">
        <w:t xml:space="preserve"> </w:t>
      </w:r>
      <w:r w:rsidR="00586190">
        <w:rPr>
          <w:rFonts w:hint="eastAsia"/>
          <w:lang w:eastAsia="zh-CN"/>
        </w:rPr>
        <w:t xml:space="preserve">in survival </w:t>
      </w:r>
      <w:r w:rsidR="0015564F">
        <w:rPr>
          <w:lang w:eastAsia="zh-CN"/>
        </w:rPr>
        <w:t xml:space="preserve">deviations </w:t>
      </w:r>
      <w:r w:rsidR="00913B70">
        <w:t>was</w:t>
      </w:r>
      <w:r w:rsidR="002767EC" w:rsidRPr="009A4919">
        <w:t xml:space="preserve"> </w:t>
      </w:r>
      <w:r w:rsidR="005E7129">
        <w:t xml:space="preserve">higher </w:t>
      </w:r>
      <w:r w:rsidR="001E4D79" w:rsidRPr="009A4919">
        <w:t xml:space="preserve">and </w:t>
      </w:r>
      <w:r w:rsidR="003A2DF4">
        <w:t>ha</w:t>
      </w:r>
      <w:r w:rsidR="00913B70">
        <w:t>d</w:t>
      </w:r>
      <w:r w:rsidR="003A2DF4">
        <w:t xml:space="preserve"> larger </w:t>
      </w:r>
      <w:r w:rsidR="00176D09">
        <w:t>impact</w:t>
      </w:r>
      <w:r w:rsidR="003A2DF4">
        <w:t xml:space="preserve"> on model fit</w:t>
      </w:r>
      <w:r w:rsidR="002767EC" w:rsidRPr="009A4919">
        <w:t xml:space="preserve"> than </w:t>
      </w:r>
      <w:r w:rsidR="005E7129" w:rsidRPr="009A4919">
        <w:t xml:space="preserve">the </w:t>
      </w:r>
      <w:r w:rsidR="005E7129">
        <w:t>among-age autocorrelation in survival</w:t>
      </w:r>
      <w:r w:rsidR="007475BE">
        <w:t xml:space="preserve"> deviations</w:t>
      </w:r>
      <w:r w:rsidR="00197011" w:rsidRPr="009A4919">
        <w:t>,</w:t>
      </w:r>
      <w:r w:rsidR="002767EC" w:rsidRPr="009A4919">
        <w:t xml:space="preserve"> which</w:t>
      </w:r>
      <w:r w:rsidR="009B17CC">
        <w:t>,</w:t>
      </w:r>
      <w:r w:rsidR="00CD2E29">
        <w:t xml:space="preserve"> how</w:t>
      </w:r>
      <w:r w:rsidR="00622765">
        <w:t>ever</w:t>
      </w:r>
      <w:r w:rsidR="009B17CC">
        <w:t>,</w:t>
      </w:r>
      <w:r w:rsidR="002767EC" w:rsidRPr="009A4919">
        <w:t xml:space="preserve"> </w:t>
      </w:r>
      <w:r w:rsidR="00913B70">
        <w:t>was</w:t>
      </w:r>
      <w:r w:rsidR="002767EC" w:rsidRPr="009A4919">
        <w:t xml:space="preserve"> </w:t>
      </w:r>
      <w:r w:rsidR="00F24E7A">
        <w:t xml:space="preserve">not negligible (Table </w:t>
      </w:r>
      <w:r w:rsidR="00197011" w:rsidRPr="009A4919">
        <w:t>1).</w:t>
      </w:r>
    </w:p>
    <w:p w14:paraId="07F846FC" w14:textId="77777777" w:rsidR="00E0138F" w:rsidRDefault="00E0138F" w:rsidP="001829AC">
      <w:pPr>
        <w:pStyle w:val="Heading2"/>
      </w:pPr>
      <w:r>
        <w:lastRenderedPageBreak/>
        <w:t xml:space="preserve">3.2.  </w:t>
      </w:r>
      <w:r w:rsidRPr="00500450">
        <w:t xml:space="preserve">Retrospective </w:t>
      </w:r>
      <w:r>
        <w:t>pattern</w:t>
      </w:r>
    </w:p>
    <w:p w14:paraId="409BB502" w14:textId="5F9418D8" w:rsidR="00537DAD" w:rsidRDefault="00E0138F" w:rsidP="001829AC">
      <w:pPr>
        <w:pStyle w:val="Chapterheading0"/>
        <w:ind w:firstLine="720"/>
        <w:jc w:val="left"/>
        <w:rPr>
          <w:lang w:eastAsia="zh-CN"/>
        </w:rPr>
      </w:pPr>
      <w:r w:rsidRPr="009A4919">
        <w:rPr>
          <w:lang w:eastAsia="zh-CN"/>
        </w:rPr>
        <w:t>I</w:t>
      </w:r>
      <w:r w:rsidRPr="009A4919">
        <w:t xml:space="preserve">n addition to </w:t>
      </w:r>
      <w:r w:rsidRPr="00314901">
        <w:rPr>
          <w:noProof/>
        </w:rPr>
        <w:t>improv</w:t>
      </w:r>
      <w:r>
        <w:rPr>
          <w:noProof/>
        </w:rPr>
        <w:t>ing</w:t>
      </w:r>
      <w:r w:rsidRPr="009A4919">
        <w:t xml:space="preserve"> </w:t>
      </w:r>
      <w:r w:rsidR="00A845A8">
        <w:t xml:space="preserve">model </w:t>
      </w:r>
      <w:r w:rsidRPr="009A4919">
        <w:t xml:space="preserve">fit, </w:t>
      </w:r>
      <w:r>
        <w:t xml:space="preserve">implementing the 2D </w:t>
      </w:r>
      <w:proofErr w:type="gramStart"/>
      <w:r>
        <w:t>AR(</w:t>
      </w:r>
      <w:proofErr w:type="gramEnd"/>
      <w:r>
        <w:t xml:space="preserve">1) survival smoother into the state-space model also reduced </w:t>
      </w:r>
      <w:r>
        <w:rPr>
          <w:lang w:eastAsia="zh-CN"/>
        </w:rPr>
        <w:t>the</w:t>
      </w:r>
      <w:r w:rsidRPr="009A4919">
        <w:rPr>
          <w:lang w:eastAsia="zh-CN"/>
        </w:rPr>
        <w:t xml:space="preserve"> retrospective </w:t>
      </w:r>
      <w:r w:rsidR="00D77CD5">
        <w:rPr>
          <w:lang w:eastAsia="zh-CN"/>
        </w:rPr>
        <w:t>pattern</w:t>
      </w:r>
      <w:r w:rsidR="00C118C8">
        <w:rPr>
          <w:lang w:eastAsia="zh-CN"/>
        </w:rPr>
        <w:t>s</w:t>
      </w:r>
      <w:r w:rsidR="00CD2E29" w:rsidRPr="009A4919">
        <w:rPr>
          <w:lang w:eastAsia="zh-CN"/>
        </w:rPr>
        <w:t xml:space="preserve"> </w:t>
      </w:r>
      <w:r w:rsidR="00012215">
        <w:rPr>
          <w:lang w:eastAsia="zh-CN"/>
        </w:rPr>
        <w:t>for</w:t>
      </w:r>
      <w:r>
        <w:rPr>
          <w:lang w:eastAsia="zh-CN"/>
        </w:rPr>
        <w:t xml:space="preserve"> SSB and </w:t>
      </w:r>
      <m:oMath>
        <m:r>
          <w:rPr>
            <w:rFonts w:ascii="Cambria Math" w:hAnsi="Cambria Math"/>
            <w:noProof/>
          </w:rPr>
          <m:t>F</m:t>
        </m:r>
      </m:oMath>
      <w:r>
        <w:rPr>
          <w:lang w:eastAsia="zh-CN"/>
        </w:rPr>
        <w:t xml:space="preserve"> to a large extent</w:t>
      </w:r>
      <w:r w:rsidRPr="009A4919">
        <w:rPr>
          <w:lang w:eastAsia="zh-CN"/>
        </w:rPr>
        <w:t xml:space="preserve">. </w:t>
      </w:r>
      <w:r w:rsidR="00C118C8">
        <w:rPr>
          <w:lang w:eastAsia="zh-CN"/>
        </w:rPr>
        <w:t xml:space="preserve">In </w:t>
      </w:r>
      <w:r w:rsidR="00305D97">
        <w:rPr>
          <w:lang w:eastAsia="zh-CN"/>
        </w:rPr>
        <w:t>S</w:t>
      </w:r>
      <w:r w:rsidR="00305D97">
        <w:rPr>
          <w:vertAlign w:val="subscript"/>
          <w:lang w:eastAsia="zh-CN"/>
        </w:rPr>
        <w:t>0</w:t>
      </w:r>
      <w:r w:rsidR="00305D97">
        <w:rPr>
          <w:lang w:eastAsia="zh-CN"/>
        </w:rPr>
        <w:t xml:space="preserve">(base), </w:t>
      </w:r>
      <w:r w:rsidR="00C118C8">
        <w:rPr>
          <w:lang w:eastAsia="zh-CN"/>
        </w:rPr>
        <w:t xml:space="preserve">the model without the 2D </w:t>
      </w:r>
      <w:proofErr w:type="gramStart"/>
      <w:r w:rsidR="00C118C8">
        <w:rPr>
          <w:lang w:eastAsia="zh-CN"/>
        </w:rPr>
        <w:t>AR(</w:t>
      </w:r>
      <w:proofErr w:type="gramEnd"/>
      <w:r w:rsidR="00C118C8">
        <w:rPr>
          <w:lang w:eastAsia="zh-CN"/>
        </w:rPr>
        <w:t>1) survival s</w:t>
      </w:r>
      <w:r w:rsidR="00305D97">
        <w:rPr>
          <w:lang w:eastAsia="zh-CN"/>
        </w:rPr>
        <w:t xml:space="preserve">moother, </w:t>
      </w:r>
      <w:r w:rsidR="00C118C8">
        <w:rPr>
          <w:lang w:eastAsia="zh-CN"/>
        </w:rPr>
        <w:t xml:space="preserve">the </w:t>
      </w:r>
      <w:proofErr w:type="spellStart"/>
      <w:r w:rsidR="00122534">
        <w:rPr>
          <w:lang w:eastAsia="zh-CN"/>
        </w:rPr>
        <w:t>Mohn’s</w:t>
      </w:r>
      <w:proofErr w:type="spellEnd"/>
      <w:r w:rsidR="00122534">
        <w:rPr>
          <w:lang w:eastAsia="zh-CN"/>
        </w:rPr>
        <w:t xml:space="preserve"> </w:t>
      </w:r>
      <w:proofErr w:type="spellStart"/>
      <w:r w:rsidR="00122534">
        <w:rPr>
          <w:lang w:eastAsia="zh-CN"/>
        </w:rPr>
        <w:t>rho</w:t>
      </w:r>
      <w:r w:rsidR="008575CD">
        <w:rPr>
          <w:lang w:eastAsia="zh-CN"/>
        </w:rPr>
        <w:t>s</w:t>
      </w:r>
      <w:proofErr w:type="spellEnd"/>
      <w:r w:rsidR="00C118C8">
        <w:rPr>
          <w:lang w:eastAsia="zh-CN"/>
        </w:rPr>
        <w:t xml:space="preserve"> for</w:t>
      </w:r>
      <w:r>
        <w:rPr>
          <w:lang w:eastAsia="zh-CN"/>
        </w:rPr>
        <w:t xml:space="preserve"> SSB and </w:t>
      </w:r>
      <w:r w:rsidRPr="00C118C8">
        <w:rPr>
          <w:i/>
          <w:lang w:eastAsia="zh-CN"/>
        </w:rPr>
        <w:t>F</w:t>
      </w:r>
      <w:r>
        <w:rPr>
          <w:lang w:eastAsia="zh-CN"/>
        </w:rPr>
        <w:t xml:space="preserve"> </w:t>
      </w:r>
      <w:r w:rsidR="00094D6A">
        <w:rPr>
          <w:lang w:eastAsia="zh-CN"/>
        </w:rPr>
        <w:t>were notably positive (0.11) and negative (-0.14)</w:t>
      </w:r>
      <w:r>
        <w:rPr>
          <w:lang w:eastAsia="zh-CN"/>
        </w:rPr>
        <w:t>, respectively</w:t>
      </w:r>
      <w:r w:rsidR="002F19C8">
        <w:rPr>
          <w:lang w:eastAsia="zh-CN"/>
        </w:rPr>
        <w:t xml:space="preserve"> (</w:t>
      </w:r>
      <w:r w:rsidR="00BE7D99">
        <w:rPr>
          <w:lang w:eastAsia="zh-CN"/>
        </w:rPr>
        <w:t>Fig. 1</w:t>
      </w:r>
      <w:r w:rsidR="005B2341">
        <w:rPr>
          <w:lang w:eastAsia="zh-CN"/>
        </w:rPr>
        <w:t>, first row</w:t>
      </w:r>
      <w:r w:rsidR="002F19C8">
        <w:rPr>
          <w:lang w:eastAsia="zh-CN"/>
        </w:rPr>
        <w:t>)</w:t>
      </w:r>
      <w:r>
        <w:rPr>
          <w:lang w:eastAsia="zh-CN"/>
        </w:rPr>
        <w:t xml:space="preserve">. </w:t>
      </w:r>
      <w:r w:rsidR="00D419F2">
        <w:rPr>
          <w:lang w:eastAsia="zh-CN"/>
        </w:rPr>
        <w:t>By</w:t>
      </w:r>
      <w:r w:rsidR="00094D6A">
        <w:rPr>
          <w:lang w:eastAsia="zh-CN"/>
        </w:rPr>
        <w:t xml:space="preserve"> contrast, </w:t>
      </w:r>
      <w:r w:rsidR="00D419F2">
        <w:rPr>
          <w:lang w:eastAsia="zh-CN"/>
        </w:rPr>
        <w:t xml:space="preserve">in </w:t>
      </w:r>
      <w:r w:rsidR="00D419F2" w:rsidRPr="00D419F2">
        <w:rPr>
          <w:lang w:eastAsia="zh-CN"/>
        </w:rPr>
        <w:t>S</w:t>
      </w:r>
      <w:r w:rsidR="00D419F2">
        <w:rPr>
          <w:vertAlign w:val="subscript"/>
          <w:lang w:eastAsia="zh-CN"/>
        </w:rPr>
        <w:t>0</w:t>
      </w:r>
      <w:r w:rsidR="00D419F2">
        <w:rPr>
          <w:lang w:eastAsia="zh-CN"/>
        </w:rPr>
        <w:t xml:space="preserve">(age, year) </w:t>
      </w:r>
      <w:r w:rsidR="005B2341">
        <w:rPr>
          <w:lang w:eastAsia="zh-CN"/>
        </w:rPr>
        <w:t>where</w:t>
      </w:r>
      <w:r w:rsidR="00D419F2">
        <w:rPr>
          <w:lang w:eastAsia="zh-CN"/>
        </w:rPr>
        <w:t xml:space="preserve"> </w:t>
      </w:r>
      <w:r w:rsidR="00094D6A">
        <w:rPr>
          <w:lang w:eastAsia="zh-CN"/>
        </w:rPr>
        <w:t xml:space="preserve">the </w:t>
      </w:r>
      <w:r>
        <w:rPr>
          <w:lang w:eastAsia="zh-CN"/>
        </w:rPr>
        <w:t xml:space="preserve">2D </w:t>
      </w:r>
      <w:proofErr w:type="gramStart"/>
      <w:r>
        <w:rPr>
          <w:lang w:eastAsia="zh-CN"/>
        </w:rPr>
        <w:t>AR(</w:t>
      </w:r>
      <w:proofErr w:type="gramEnd"/>
      <w:r>
        <w:rPr>
          <w:lang w:eastAsia="zh-CN"/>
        </w:rPr>
        <w:t>1) survival smoother</w:t>
      </w:r>
      <w:r w:rsidR="00D419F2">
        <w:rPr>
          <w:lang w:eastAsia="zh-CN"/>
        </w:rPr>
        <w:t xml:space="preserve"> was implemented</w:t>
      </w:r>
      <w:r w:rsidR="00BE7D99">
        <w:rPr>
          <w:lang w:eastAsia="zh-CN"/>
        </w:rPr>
        <w:t>,</w:t>
      </w:r>
      <w:r w:rsidR="008B2217">
        <w:rPr>
          <w:lang w:eastAsia="zh-CN"/>
        </w:rPr>
        <w:t xml:space="preserve"> </w:t>
      </w:r>
      <w:r w:rsidRPr="009A4919">
        <w:rPr>
          <w:lang w:eastAsia="zh-CN"/>
        </w:rPr>
        <w:t xml:space="preserve">the </w:t>
      </w:r>
      <w:proofErr w:type="spellStart"/>
      <w:r w:rsidR="00122534">
        <w:rPr>
          <w:lang w:eastAsia="zh-CN"/>
        </w:rPr>
        <w:t>Mohn’s</w:t>
      </w:r>
      <w:proofErr w:type="spellEnd"/>
      <w:r w:rsidR="00122534">
        <w:rPr>
          <w:lang w:eastAsia="zh-CN"/>
        </w:rPr>
        <w:t xml:space="preserve"> </w:t>
      </w:r>
      <w:proofErr w:type="spellStart"/>
      <w:r w:rsidR="00122534">
        <w:rPr>
          <w:lang w:eastAsia="zh-CN"/>
        </w:rPr>
        <w:t>rho</w:t>
      </w:r>
      <w:r w:rsidR="008575CD">
        <w:rPr>
          <w:lang w:eastAsia="zh-CN"/>
        </w:rPr>
        <w:t>s</w:t>
      </w:r>
      <w:proofErr w:type="spellEnd"/>
      <w:r w:rsidR="00E9214F" w:rsidRPr="009A4919">
        <w:rPr>
          <w:lang w:eastAsia="zh-CN"/>
        </w:rPr>
        <w:t xml:space="preserve"> </w:t>
      </w:r>
      <w:r w:rsidR="00012215">
        <w:rPr>
          <w:lang w:eastAsia="zh-CN"/>
        </w:rPr>
        <w:t>for</w:t>
      </w:r>
      <w:r w:rsidR="00296319">
        <w:rPr>
          <w:lang w:eastAsia="zh-CN"/>
        </w:rPr>
        <w:t xml:space="preserve"> </w:t>
      </w:r>
      <w:r w:rsidRPr="009A4919">
        <w:rPr>
          <w:lang w:eastAsia="zh-CN"/>
        </w:rPr>
        <w:t xml:space="preserve">SSB </w:t>
      </w:r>
      <w:r w:rsidR="00D419F2">
        <w:rPr>
          <w:lang w:eastAsia="zh-CN"/>
        </w:rPr>
        <w:t xml:space="preserve">(0.02) </w:t>
      </w:r>
      <w:r w:rsidRPr="009A4919">
        <w:rPr>
          <w:lang w:eastAsia="zh-CN"/>
        </w:rPr>
        <w:t xml:space="preserve">and </w:t>
      </w:r>
      <m:oMath>
        <m:r>
          <w:rPr>
            <w:rFonts w:ascii="Cambria Math" w:hAnsi="Cambria Math"/>
            <w:noProof/>
          </w:rPr>
          <m:t>F</m:t>
        </m:r>
      </m:oMath>
      <w:r w:rsidR="00D419F2">
        <w:rPr>
          <w:lang w:eastAsia="zh-CN"/>
        </w:rPr>
        <w:t xml:space="preserve"> (-0.04) </w:t>
      </w:r>
      <w:r w:rsidR="00122534">
        <w:rPr>
          <w:lang w:eastAsia="zh-CN"/>
        </w:rPr>
        <w:t>became negligibly different from zero</w:t>
      </w:r>
      <w:r w:rsidR="005B2341">
        <w:rPr>
          <w:lang w:eastAsia="zh-CN"/>
        </w:rPr>
        <w:t xml:space="preserve"> (Fig. 1, last row)</w:t>
      </w:r>
      <w:r w:rsidRPr="009A4919">
        <w:rPr>
          <w:lang w:eastAsia="zh-CN"/>
        </w:rPr>
        <w:t>.</w:t>
      </w:r>
      <w:r>
        <w:rPr>
          <w:lang w:eastAsia="zh-CN"/>
        </w:rPr>
        <w:t xml:space="preserve"> </w:t>
      </w:r>
      <w:r w:rsidR="008575CD">
        <w:rPr>
          <w:lang w:eastAsia="zh-CN"/>
        </w:rPr>
        <w:t xml:space="preserve">In </w:t>
      </w:r>
      <w:r w:rsidR="008575CD" w:rsidRPr="00D419F2">
        <w:rPr>
          <w:lang w:eastAsia="zh-CN"/>
        </w:rPr>
        <w:t>S</w:t>
      </w:r>
      <w:r w:rsidR="008575CD">
        <w:rPr>
          <w:vertAlign w:val="subscript"/>
          <w:lang w:eastAsia="zh-CN"/>
        </w:rPr>
        <w:t>0</w:t>
      </w:r>
      <w:r w:rsidR="008575CD">
        <w:rPr>
          <w:lang w:eastAsia="zh-CN"/>
        </w:rPr>
        <w:t xml:space="preserve">(age) and </w:t>
      </w:r>
      <w:r w:rsidR="008575CD" w:rsidRPr="00D419F2">
        <w:rPr>
          <w:lang w:eastAsia="zh-CN"/>
        </w:rPr>
        <w:t>S</w:t>
      </w:r>
      <w:r w:rsidR="008575CD">
        <w:rPr>
          <w:vertAlign w:val="subscript"/>
          <w:lang w:eastAsia="zh-CN"/>
        </w:rPr>
        <w:t>0</w:t>
      </w:r>
      <w:r w:rsidR="008575CD">
        <w:rPr>
          <w:lang w:eastAsia="zh-CN"/>
        </w:rPr>
        <w:t xml:space="preserve">(year) where survival autocorrelation in only one </w:t>
      </w:r>
      <w:r w:rsidR="005B2341">
        <w:rPr>
          <w:lang w:eastAsia="zh-CN"/>
        </w:rPr>
        <w:t xml:space="preserve">of the two dimensions </w:t>
      </w:r>
      <w:r w:rsidR="008575CD">
        <w:rPr>
          <w:lang w:eastAsia="zh-CN"/>
        </w:rPr>
        <w:t xml:space="preserve">was accounted for, </w:t>
      </w:r>
      <w:r w:rsidR="008575CD">
        <w:rPr>
          <w:rFonts w:hint="eastAsia"/>
          <w:lang w:eastAsia="zh-CN"/>
        </w:rPr>
        <w:t>the</w:t>
      </w:r>
      <w:r w:rsidR="008575CD">
        <w:rPr>
          <w:lang w:eastAsia="zh-CN"/>
        </w:rPr>
        <w:t xml:space="preserve"> </w:t>
      </w:r>
      <w:proofErr w:type="spellStart"/>
      <w:r w:rsidR="008575CD">
        <w:rPr>
          <w:lang w:eastAsia="zh-CN"/>
        </w:rPr>
        <w:t>Mohn’s</w:t>
      </w:r>
      <w:proofErr w:type="spellEnd"/>
      <w:r w:rsidR="008575CD">
        <w:rPr>
          <w:lang w:eastAsia="zh-CN"/>
        </w:rPr>
        <w:t xml:space="preserve"> </w:t>
      </w:r>
      <w:proofErr w:type="spellStart"/>
      <w:r w:rsidR="008575CD">
        <w:rPr>
          <w:lang w:eastAsia="zh-CN"/>
        </w:rPr>
        <w:t>rhos</w:t>
      </w:r>
      <w:proofErr w:type="spellEnd"/>
      <w:r w:rsidR="008575CD">
        <w:rPr>
          <w:lang w:eastAsia="zh-CN"/>
        </w:rPr>
        <w:t xml:space="preserve"> (in absolute) for SSB and </w:t>
      </w:r>
      <w:r w:rsidR="008575CD" w:rsidRPr="008575CD">
        <w:rPr>
          <w:i/>
          <w:lang w:eastAsia="zh-CN"/>
        </w:rPr>
        <w:t>F</w:t>
      </w:r>
      <w:r w:rsidR="008575CD">
        <w:rPr>
          <w:lang w:eastAsia="zh-CN"/>
        </w:rPr>
        <w:t xml:space="preserve"> were smaller</w:t>
      </w:r>
      <w:r w:rsidR="00DD3E82">
        <w:rPr>
          <w:lang w:eastAsia="zh-CN"/>
        </w:rPr>
        <w:t xml:space="preserve"> than </w:t>
      </w:r>
      <w:r w:rsidR="005B2341">
        <w:rPr>
          <w:lang w:eastAsia="zh-CN"/>
        </w:rPr>
        <w:t xml:space="preserve">those </w:t>
      </w:r>
      <w:r w:rsidR="00DD3E82">
        <w:rPr>
          <w:lang w:eastAsia="zh-CN"/>
        </w:rPr>
        <w:t>in S</w:t>
      </w:r>
      <w:r w:rsidR="00DD3E82">
        <w:rPr>
          <w:vertAlign w:val="subscript"/>
          <w:lang w:eastAsia="zh-CN"/>
        </w:rPr>
        <w:t>0</w:t>
      </w:r>
      <w:r w:rsidR="00DD3E82">
        <w:rPr>
          <w:lang w:eastAsia="zh-CN"/>
        </w:rPr>
        <w:t xml:space="preserve">(base) </w:t>
      </w:r>
      <w:r w:rsidR="00DD3E82">
        <w:rPr>
          <w:rFonts w:hint="eastAsia"/>
          <w:lang w:eastAsia="zh-CN"/>
        </w:rPr>
        <w:t>but</w:t>
      </w:r>
      <w:r w:rsidR="00DD3E82">
        <w:rPr>
          <w:lang w:eastAsia="zh-CN"/>
        </w:rPr>
        <w:t xml:space="preserve"> larger than </w:t>
      </w:r>
      <w:r w:rsidR="005B2341">
        <w:rPr>
          <w:lang w:eastAsia="zh-CN"/>
        </w:rPr>
        <w:t xml:space="preserve">those </w:t>
      </w:r>
      <w:r w:rsidR="00DD3E82">
        <w:rPr>
          <w:lang w:eastAsia="zh-CN"/>
        </w:rPr>
        <w:t>in S</w:t>
      </w:r>
      <w:r w:rsidR="00DD3E82">
        <w:rPr>
          <w:vertAlign w:val="subscript"/>
          <w:lang w:eastAsia="zh-CN"/>
        </w:rPr>
        <w:t>0</w:t>
      </w:r>
      <w:r w:rsidR="00DD3E82">
        <w:rPr>
          <w:lang w:eastAsia="zh-CN"/>
        </w:rPr>
        <w:t xml:space="preserve">(age, year). </w:t>
      </w:r>
      <w:r w:rsidR="005B2341">
        <w:rPr>
          <w:lang w:eastAsia="zh-CN"/>
        </w:rPr>
        <w:t>The</w:t>
      </w:r>
      <w:r w:rsidR="009771BD">
        <w:rPr>
          <w:lang w:eastAsia="zh-CN"/>
        </w:rPr>
        <w:t xml:space="preserve"> retrospective patterns </w:t>
      </w:r>
      <w:r w:rsidR="005B2341">
        <w:rPr>
          <w:lang w:eastAsia="zh-CN"/>
        </w:rPr>
        <w:t>for</w:t>
      </w:r>
      <w:r w:rsidR="009771BD">
        <w:rPr>
          <w:lang w:eastAsia="zh-CN"/>
        </w:rPr>
        <w:t xml:space="preserve"> the four models with the</w:t>
      </w:r>
      <w:r w:rsidR="00480F46">
        <w:rPr>
          <w:lang w:eastAsia="zh-CN"/>
        </w:rPr>
        <w:t xml:space="preserve"> GSI effect on recruitment</w:t>
      </w:r>
      <w:r w:rsidR="009771BD">
        <w:rPr>
          <w:lang w:eastAsia="zh-CN"/>
        </w:rPr>
        <w:t xml:space="preserve"> </w:t>
      </w:r>
      <w:r w:rsidR="00480F46">
        <w:rPr>
          <w:lang w:eastAsia="zh-CN"/>
        </w:rPr>
        <w:t xml:space="preserve">were </w:t>
      </w:r>
      <w:r w:rsidR="00620492">
        <w:rPr>
          <w:lang w:eastAsia="zh-CN"/>
        </w:rPr>
        <w:t>quantitatively</w:t>
      </w:r>
      <w:r w:rsidR="00480F46">
        <w:rPr>
          <w:lang w:eastAsia="zh-CN"/>
        </w:rPr>
        <w:t xml:space="preserve"> similar (result not shown): </w:t>
      </w:r>
      <w:r w:rsidR="005B2341">
        <w:rPr>
          <w:lang w:eastAsia="zh-CN"/>
        </w:rPr>
        <w:t xml:space="preserve">the </w:t>
      </w:r>
      <w:proofErr w:type="spellStart"/>
      <w:r w:rsidR="005B2341">
        <w:rPr>
          <w:lang w:eastAsia="zh-CN"/>
        </w:rPr>
        <w:t>Mohn’s</w:t>
      </w:r>
      <w:proofErr w:type="spellEnd"/>
      <w:r w:rsidR="005B2341">
        <w:rPr>
          <w:lang w:eastAsia="zh-CN"/>
        </w:rPr>
        <w:t xml:space="preserve"> </w:t>
      </w:r>
      <w:proofErr w:type="spellStart"/>
      <w:r w:rsidR="005B2341">
        <w:rPr>
          <w:lang w:eastAsia="zh-CN"/>
        </w:rPr>
        <w:t>rhos</w:t>
      </w:r>
      <w:proofErr w:type="spellEnd"/>
      <w:r w:rsidR="005B2341">
        <w:rPr>
          <w:lang w:eastAsia="zh-CN"/>
        </w:rPr>
        <w:t xml:space="preserve"> for SSB and </w:t>
      </w:r>
      <w:r w:rsidR="005B2341" w:rsidRPr="005B2341">
        <w:rPr>
          <w:i/>
          <w:lang w:eastAsia="zh-CN"/>
        </w:rPr>
        <w:t>F</w:t>
      </w:r>
      <w:r w:rsidR="005B2341">
        <w:rPr>
          <w:lang w:eastAsia="zh-CN"/>
        </w:rPr>
        <w:t xml:space="preserve"> </w:t>
      </w:r>
      <w:r w:rsidR="00576C0F">
        <w:rPr>
          <w:lang w:eastAsia="zh-CN"/>
        </w:rPr>
        <w:t xml:space="preserve">were relatively large </w:t>
      </w:r>
      <w:r w:rsidR="00480F46">
        <w:rPr>
          <w:lang w:eastAsia="zh-CN"/>
        </w:rPr>
        <w:t xml:space="preserve">when the 2D </w:t>
      </w:r>
      <w:proofErr w:type="gramStart"/>
      <w:r w:rsidR="00480F46">
        <w:rPr>
          <w:lang w:eastAsia="zh-CN"/>
        </w:rPr>
        <w:t>AR(</w:t>
      </w:r>
      <w:proofErr w:type="gramEnd"/>
      <w:r w:rsidR="00480F46">
        <w:rPr>
          <w:lang w:eastAsia="zh-CN"/>
        </w:rPr>
        <w:t>1) survival smoother</w:t>
      </w:r>
      <w:r w:rsidR="00576C0F">
        <w:rPr>
          <w:lang w:eastAsia="zh-CN"/>
        </w:rPr>
        <w:t xml:space="preserve"> was not implemented, but became negligible otherwise</w:t>
      </w:r>
      <w:r w:rsidR="00480F46">
        <w:rPr>
          <w:lang w:eastAsia="zh-CN"/>
        </w:rPr>
        <w:t xml:space="preserve">. </w:t>
      </w:r>
      <w:r w:rsidR="00620492">
        <w:rPr>
          <w:lang w:eastAsia="zh-CN"/>
        </w:rPr>
        <w:t xml:space="preserve">The retrospective patterns for SSB and </w:t>
      </w:r>
      <w:r w:rsidR="00620492" w:rsidRPr="00620492">
        <w:rPr>
          <w:i/>
          <w:lang w:eastAsia="zh-CN"/>
        </w:rPr>
        <w:t>F</w:t>
      </w:r>
      <w:r w:rsidR="00337599">
        <w:rPr>
          <w:lang w:eastAsia="zh-CN"/>
        </w:rPr>
        <w:t xml:space="preserve"> </w:t>
      </w:r>
      <w:r w:rsidR="007A7E1E">
        <w:rPr>
          <w:lang w:eastAsia="zh-CN"/>
        </w:rPr>
        <w:t xml:space="preserve">further </w:t>
      </w:r>
      <w:r w:rsidR="002E753B">
        <w:rPr>
          <w:lang w:eastAsia="zh-CN"/>
        </w:rPr>
        <w:t>emphasize</w:t>
      </w:r>
      <w:r w:rsidR="00122534">
        <w:rPr>
          <w:lang w:eastAsia="zh-CN"/>
        </w:rPr>
        <w:t>d</w:t>
      </w:r>
      <w:r w:rsidR="002E753B">
        <w:rPr>
          <w:lang w:eastAsia="zh-CN"/>
        </w:rPr>
        <w:t xml:space="preserve"> </w:t>
      </w:r>
      <w:r w:rsidR="008C7D14">
        <w:rPr>
          <w:lang w:eastAsia="zh-CN"/>
        </w:rPr>
        <w:t>t</w:t>
      </w:r>
      <w:r w:rsidR="007A7E1E">
        <w:rPr>
          <w:lang w:eastAsia="zh-CN"/>
        </w:rPr>
        <w:t>he necessity of</w:t>
      </w:r>
      <w:r w:rsidR="008C7D14">
        <w:rPr>
          <w:lang w:eastAsia="zh-CN"/>
        </w:rPr>
        <w:t xml:space="preserve"> implementing the 2D </w:t>
      </w:r>
      <w:proofErr w:type="gramStart"/>
      <w:r w:rsidR="008C7D14">
        <w:rPr>
          <w:lang w:eastAsia="zh-CN"/>
        </w:rPr>
        <w:t>AR(</w:t>
      </w:r>
      <w:proofErr w:type="gramEnd"/>
      <w:r w:rsidR="008C7D14">
        <w:rPr>
          <w:lang w:eastAsia="zh-CN"/>
        </w:rPr>
        <w:t xml:space="preserve">1) survival smoother </w:t>
      </w:r>
      <w:r w:rsidR="007A7E1E">
        <w:rPr>
          <w:lang w:eastAsia="zh-CN"/>
        </w:rPr>
        <w:t xml:space="preserve">into the state-space model </w:t>
      </w:r>
      <w:r w:rsidR="00FA244F">
        <w:rPr>
          <w:lang w:eastAsia="zh-CN"/>
        </w:rPr>
        <w:t>to account for</w:t>
      </w:r>
      <w:r w:rsidR="00812A56">
        <w:rPr>
          <w:lang w:eastAsia="zh-CN"/>
        </w:rPr>
        <w:t xml:space="preserve"> autocorrelated survival of</w:t>
      </w:r>
      <w:r w:rsidR="007A7E1E">
        <w:rPr>
          <w:lang w:eastAsia="zh-CN"/>
        </w:rPr>
        <w:t xml:space="preserve"> SNEMA yellowtail flounder.</w:t>
      </w:r>
      <w:r w:rsidR="00122534">
        <w:rPr>
          <w:lang w:eastAsia="zh-CN"/>
        </w:rPr>
        <w:t xml:space="preserve"> </w:t>
      </w:r>
    </w:p>
    <w:p w14:paraId="307BEADD" w14:textId="5D3DD9DF" w:rsidR="00500450" w:rsidRPr="009A4919" w:rsidRDefault="00A557DD" w:rsidP="001829AC">
      <w:pPr>
        <w:pStyle w:val="Heading2"/>
      </w:pPr>
      <w:r>
        <w:t>3.3</w:t>
      </w:r>
      <w:r w:rsidR="00BC621B">
        <w:t xml:space="preserve">.  </w:t>
      </w:r>
      <w:r w:rsidR="00830482">
        <w:t>The</w:t>
      </w:r>
      <w:r w:rsidR="00576DD1">
        <w:t xml:space="preserve"> </w:t>
      </w:r>
      <w:r w:rsidR="00E0138F">
        <w:t xml:space="preserve">2D </w:t>
      </w:r>
      <w:proofErr w:type="gramStart"/>
      <w:r w:rsidR="002C1304">
        <w:t>AR(</w:t>
      </w:r>
      <w:proofErr w:type="gramEnd"/>
      <w:r w:rsidR="002C1304">
        <w:t xml:space="preserve">1) </w:t>
      </w:r>
      <w:r w:rsidR="00116CF2">
        <w:t xml:space="preserve">survival </w:t>
      </w:r>
      <w:r w:rsidR="00E0138F">
        <w:t>smoother</w:t>
      </w:r>
      <w:r w:rsidR="00500450">
        <w:t xml:space="preserve"> </w:t>
      </w:r>
      <w:r w:rsidR="00830482">
        <w:t>changes</w:t>
      </w:r>
      <w:r w:rsidR="008B260D">
        <w:t xml:space="preserve"> </w:t>
      </w:r>
      <w:r w:rsidR="004074B0">
        <w:t>model estimates and predictions</w:t>
      </w:r>
    </w:p>
    <w:p w14:paraId="1CEDF1A9" w14:textId="2D37322A" w:rsidR="00996B32" w:rsidRDefault="008B260D" w:rsidP="001829AC">
      <w:pPr>
        <w:pStyle w:val="Chapterheading0"/>
        <w:ind w:firstLine="720"/>
        <w:jc w:val="left"/>
      </w:pPr>
      <w:r>
        <w:t xml:space="preserve">In </w:t>
      </w:r>
      <w:r w:rsidR="00D01B08">
        <w:rPr>
          <w:lang w:eastAsia="zh-CN"/>
        </w:rPr>
        <w:t xml:space="preserve">this section </w:t>
      </w:r>
      <w:r w:rsidR="00867A45">
        <w:rPr>
          <w:lang w:eastAsia="zh-CN"/>
        </w:rPr>
        <w:t xml:space="preserve">we </w:t>
      </w:r>
      <w:r w:rsidR="00D01B08">
        <w:rPr>
          <w:lang w:eastAsia="zh-CN"/>
        </w:rPr>
        <w:t>e</w:t>
      </w:r>
      <w:r w:rsidR="00867A45">
        <w:rPr>
          <w:lang w:eastAsia="zh-CN"/>
        </w:rPr>
        <w:t>xamined</w:t>
      </w:r>
      <w:r w:rsidR="00D01B08">
        <w:rPr>
          <w:lang w:eastAsia="zh-CN"/>
        </w:rPr>
        <w:t xml:space="preserve"> </w:t>
      </w:r>
      <w:r w:rsidR="00195496">
        <w:rPr>
          <w:lang w:eastAsia="zh-CN"/>
        </w:rPr>
        <w:t>the extent to which</w:t>
      </w:r>
      <w:r w:rsidR="00D01B08">
        <w:rPr>
          <w:lang w:eastAsia="zh-CN"/>
        </w:rPr>
        <w:t xml:space="preserve"> the 2D </w:t>
      </w:r>
      <w:proofErr w:type="gramStart"/>
      <w:r w:rsidR="00D01B08">
        <w:rPr>
          <w:lang w:eastAsia="zh-CN"/>
        </w:rPr>
        <w:t>AR(</w:t>
      </w:r>
      <w:proofErr w:type="gramEnd"/>
      <w:r w:rsidR="00D01B08">
        <w:rPr>
          <w:lang w:eastAsia="zh-CN"/>
        </w:rPr>
        <w:t xml:space="preserve">1) survival smoother </w:t>
      </w:r>
      <w:r w:rsidR="00D272A3">
        <w:rPr>
          <w:lang w:eastAsia="zh-CN"/>
        </w:rPr>
        <w:t>impacts</w:t>
      </w:r>
      <w:r w:rsidR="00D01B08">
        <w:rPr>
          <w:lang w:eastAsia="zh-CN"/>
        </w:rPr>
        <w:t xml:space="preserve"> model estimates and predictions. First, </w:t>
      </w:r>
      <w:r w:rsidR="00830482">
        <w:rPr>
          <w:lang w:eastAsia="zh-CN"/>
        </w:rPr>
        <w:t>we compared</w:t>
      </w:r>
      <w:r w:rsidR="002767EC" w:rsidRPr="009A4919">
        <w:t xml:space="preserve"> </w:t>
      </w:r>
      <w:r w:rsidR="00830482">
        <w:t xml:space="preserve">the </w:t>
      </w:r>
      <w:r w:rsidR="002767EC" w:rsidRPr="009A4919">
        <w:t>estimate</w:t>
      </w:r>
      <w:r w:rsidR="00830482">
        <w:t>d</w:t>
      </w:r>
      <w:r w:rsidR="002767EC" w:rsidRPr="009A4919">
        <w:t xml:space="preserve"> and predic</w:t>
      </w:r>
      <w:r w:rsidR="00830482">
        <w:t>ted</w:t>
      </w:r>
      <w:r w:rsidR="002767EC" w:rsidRPr="009A4919">
        <w:t xml:space="preserve"> survival </w:t>
      </w:r>
      <w:r w:rsidR="00537DAD">
        <w:t>deviation</w:t>
      </w:r>
      <w:r w:rsidR="002767EC" w:rsidRPr="009A4919">
        <w:t xml:space="preserve"> </w:t>
      </w:r>
      <w:r w:rsidR="00830482">
        <w:t xml:space="preserve">at age </w:t>
      </w:r>
      <w:r w:rsidR="00116CF2">
        <w:rPr>
          <w:rFonts w:hint="eastAsia"/>
          <w:lang w:eastAsia="zh-CN"/>
        </w:rPr>
        <w:t>from</w:t>
      </w:r>
      <w:r w:rsidR="00116CF2">
        <w:t xml:space="preserve"> </w:t>
      </w:r>
      <w:r w:rsidR="007F78C1">
        <w:t>S</w:t>
      </w:r>
      <w:r w:rsidR="00830482">
        <w:rPr>
          <w:vertAlign w:val="subscript"/>
        </w:rPr>
        <w:t>0</w:t>
      </w:r>
      <w:r w:rsidR="007F78C1">
        <w:t>(base)</w:t>
      </w:r>
      <w:r w:rsidR="002767EC" w:rsidRPr="009A4919">
        <w:t xml:space="preserve"> and </w:t>
      </w:r>
      <w:r w:rsidR="007F78C1">
        <w:t>S</w:t>
      </w:r>
      <w:r w:rsidR="00830482">
        <w:rPr>
          <w:vertAlign w:val="subscript"/>
        </w:rPr>
        <w:t>0</w:t>
      </w:r>
      <w:r w:rsidR="007F78C1">
        <w:t>(age, year)</w:t>
      </w:r>
      <w:r w:rsidR="002767EC" w:rsidRPr="009A4919">
        <w:t xml:space="preserve"> </w:t>
      </w:r>
      <w:r w:rsidR="00D01B08">
        <w:t xml:space="preserve">to </w:t>
      </w:r>
      <w:r w:rsidR="00830482">
        <w:t xml:space="preserve">understand how </w:t>
      </w:r>
      <w:r w:rsidR="002767EC" w:rsidRPr="009A4919">
        <w:t>the 2</w:t>
      </w:r>
      <w:r w:rsidR="00537DAD">
        <w:t xml:space="preserve">D </w:t>
      </w:r>
      <w:proofErr w:type="gramStart"/>
      <w:r w:rsidR="00D01B08">
        <w:t>AR(</w:t>
      </w:r>
      <w:proofErr w:type="gramEnd"/>
      <w:r w:rsidR="00D01B08">
        <w:t xml:space="preserve">1) </w:t>
      </w:r>
      <w:r w:rsidR="00F4417B">
        <w:t>survival s</w:t>
      </w:r>
      <w:r w:rsidR="00D01B08">
        <w:t>moother</w:t>
      </w:r>
      <w:r w:rsidR="002E65F1">
        <w:t xml:space="preserve"> </w:t>
      </w:r>
      <w:r w:rsidR="00830482">
        <w:t xml:space="preserve">affects the </w:t>
      </w:r>
      <w:r w:rsidR="00452E00">
        <w:t>pattern of survival deviations</w:t>
      </w:r>
      <w:r w:rsidR="00047EC0">
        <w:t xml:space="preserve"> on the age-time surface</w:t>
      </w:r>
      <w:r w:rsidR="002767EC" w:rsidRPr="009A4919">
        <w:t xml:space="preserve">. </w:t>
      </w:r>
      <w:r w:rsidR="00F42A57">
        <w:t>Despite</w:t>
      </w:r>
      <w:r w:rsidR="002E65F1">
        <w:t xml:space="preserve"> survival deviation</w:t>
      </w:r>
      <w:r w:rsidR="00D272A3">
        <w:t>s</w:t>
      </w:r>
      <w:r w:rsidR="00F42A57">
        <w:t xml:space="preserve"> </w:t>
      </w:r>
      <w:r w:rsidR="0002195B">
        <w:t>in S</w:t>
      </w:r>
      <w:r w:rsidR="0002195B">
        <w:rPr>
          <w:vertAlign w:val="subscript"/>
        </w:rPr>
        <w:t>0</w:t>
      </w:r>
      <w:r w:rsidR="0002195B">
        <w:t>(base)</w:t>
      </w:r>
      <w:r w:rsidR="00F42A57">
        <w:t>was</w:t>
      </w:r>
      <w:r w:rsidR="002E65F1">
        <w:t xml:space="preserve"> assumed </w:t>
      </w:r>
      <w:r w:rsidR="00D272A3">
        <w:t>be independent</w:t>
      </w:r>
      <w:r w:rsidR="002E65F1">
        <w:t>, t</w:t>
      </w:r>
      <w:r w:rsidR="002767EC" w:rsidRPr="009A4919">
        <w:t>he estimate</w:t>
      </w:r>
      <w:r w:rsidR="00403FEF">
        <w:t xml:space="preserve">d </w:t>
      </w:r>
      <w:r w:rsidR="002767EC" w:rsidRPr="009A4919">
        <w:t xml:space="preserve">survival </w:t>
      </w:r>
      <w:r w:rsidR="00E959E9">
        <w:t>deviation</w:t>
      </w:r>
      <w:r w:rsidR="0002195B">
        <w:t>s</w:t>
      </w:r>
      <w:r w:rsidR="002767EC" w:rsidRPr="009A4919">
        <w:t xml:space="preserve"> </w:t>
      </w:r>
      <w:r w:rsidR="00E959E9">
        <w:t>tend</w:t>
      </w:r>
      <w:r w:rsidR="00F42A57">
        <w:t>ed</w:t>
      </w:r>
      <w:r w:rsidR="00E959E9">
        <w:t xml:space="preserve"> to have the same sign</w:t>
      </w:r>
      <w:r w:rsidR="00AE7318">
        <w:t xml:space="preserve"> in adjacent </w:t>
      </w:r>
      <w:r w:rsidR="00F42A57">
        <w:t>ages and years</w:t>
      </w:r>
      <w:r w:rsidR="00BB2D17">
        <w:t xml:space="preserve"> (Fid. 2a)</w:t>
      </w:r>
      <w:r w:rsidR="00AE7318">
        <w:t xml:space="preserve">, implying </w:t>
      </w:r>
      <w:r w:rsidR="00F42A57">
        <w:t>that</w:t>
      </w:r>
      <w:r w:rsidR="002767EC" w:rsidRPr="009A4919">
        <w:t xml:space="preserve"> </w:t>
      </w:r>
      <w:r w:rsidR="00D443B5">
        <w:t xml:space="preserve">survival was </w:t>
      </w:r>
      <w:r w:rsidR="0002195B">
        <w:rPr>
          <w:rFonts w:hint="eastAsia"/>
          <w:lang w:eastAsia="zh-CN"/>
        </w:rPr>
        <w:t>like</w:t>
      </w:r>
      <w:r w:rsidR="0002195B">
        <w:t xml:space="preserve">ly </w:t>
      </w:r>
      <w:r w:rsidR="00D443B5">
        <w:t>autocorrelated among both ages and years</w:t>
      </w:r>
      <w:r w:rsidR="00AE7318">
        <w:rPr>
          <w:noProof/>
        </w:rPr>
        <w:t>.</w:t>
      </w:r>
      <w:r w:rsidR="002767EC" w:rsidRPr="009A4919">
        <w:t xml:space="preserve"> </w:t>
      </w:r>
      <w:r w:rsidR="00C6599E">
        <w:t xml:space="preserve">As expected, </w:t>
      </w:r>
      <w:r w:rsidR="00403FEF">
        <w:t>the estimated</w:t>
      </w:r>
      <w:r w:rsidR="0084710D">
        <w:t xml:space="preserve"> </w:t>
      </w:r>
      <w:r w:rsidR="00C6599E">
        <w:t>survival deviation</w:t>
      </w:r>
      <w:r w:rsidR="001B1829">
        <w:t>s</w:t>
      </w:r>
      <w:r w:rsidR="00C6599E">
        <w:t xml:space="preserve"> </w:t>
      </w:r>
      <w:r w:rsidR="0084710D">
        <w:t xml:space="preserve">from </w:t>
      </w:r>
      <w:r w:rsidR="0084710D">
        <w:lastRenderedPageBreak/>
        <w:t>S</w:t>
      </w:r>
      <w:r w:rsidR="00FC4F63">
        <w:rPr>
          <w:vertAlign w:val="subscript"/>
        </w:rPr>
        <w:t>0</w:t>
      </w:r>
      <w:r w:rsidR="0084710D">
        <w:t>(age, year) varied</w:t>
      </w:r>
      <w:r w:rsidR="0005651D">
        <w:t xml:space="preserve"> more smoothly over </w:t>
      </w:r>
      <w:r w:rsidR="00B439F2">
        <w:t xml:space="preserve">both </w:t>
      </w:r>
      <w:r w:rsidR="00403FEF">
        <w:t xml:space="preserve">age and </w:t>
      </w:r>
      <w:r w:rsidR="0005651D">
        <w:t>time</w:t>
      </w:r>
      <w:r w:rsidR="00BB2D17">
        <w:t xml:space="preserve"> (Fig. 2b)</w:t>
      </w:r>
      <w:r w:rsidR="00C6599E">
        <w:t>.</w:t>
      </w:r>
      <w:r w:rsidR="001C3011">
        <w:t xml:space="preserve"> </w:t>
      </w:r>
      <w:r w:rsidR="001B1829">
        <w:t>S</w:t>
      </w:r>
      <w:r w:rsidR="002767EC" w:rsidRPr="009A4919">
        <w:t xml:space="preserve">urvival </w:t>
      </w:r>
      <w:r w:rsidR="00B439F2">
        <w:t>deviation</w:t>
      </w:r>
      <w:r w:rsidR="001B1829">
        <w:t>s</w:t>
      </w:r>
      <w:r w:rsidR="001C3011">
        <w:t xml:space="preserve"> </w:t>
      </w:r>
      <w:r w:rsidR="0084710D">
        <w:t>in S</w:t>
      </w:r>
      <w:r w:rsidR="00B439F2">
        <w:rPr>
          <w:vertAlign w:val="subscript"/>
        </w:rPr>
        <w:t>0</w:t>
      </w:r>
      <w:r w:rsidR="0084710D">
        <w:t xml:space="preserve">(base) </w:t>
      </w:r>
      <w:r w:rsidR="001C3011">
        <w:t xml:space="preserve">were assumed to be </w:t>
      </w:r>
      <w:r w:rsidR="0084710D">
        <w:t xml:space="preserve">mutually </w:t>
      </w:r>
      <w:r w:rsidR="001C3011" w:rsidRPr="009A4919">
        <w:t xml:space="preserve">independent </w:t>
      </w:r>
      <w:r w:rsidR="0084710D">
        <w:t xml:space="preserve">and </w:t>
      </w:r>
      <w:r w:rsidR="001C3011" w:rsidRPr="009A4919">
        <w:t>normally distributed</w:t>
      </w:r>
      <w:r w:rsidR="001C3011">
        <w:t xml:space="preserve"> </w:t>
      </w:r>
      <w:r w:rsidR="00FB2CD6">
        <w:t>with</w:t>
      </w:r>
      <w:r w:rsidR="001C3011">
        <w:t xml:space="preserve"> </w:t>
      </w:r>
      <w:r w:rsidR="00FB2CD6">
        <w:t>mean</w:t>
      </w:r>
      <w:r w:rsidR="00B439F2" w:rsidRPr="00B439F2">
        <w:t xml:space="preserve"> </w:t>
      </w:r>
      <w:r w:rsidR="00B439F2">
        <w:t>zero</w:t>
      </w:r>
      <w:r w:rsidR="002767EC" w:rsidRPr="009A4919">
        <w:t xml:space="preserve">, </w:t>
      </w:r>
      <w:r w:rsidR="0084710D">
        <w:t xml:space="preserve">so </w:t>
      </w:r>
      <w:r w:rsidR="004B684B">
        <w:t>their</w:t>
      </w:r>
      <w:r w:rsidR="00B439F2">
        <w:t xml:space="preserve"> best prediction</w:t>
      </w:r>
      <w:r w:rsidR="007B406F">
        <w:t xml:space="preserve"> </w:t>
      </w:r>
      <w:r w:rsidR="005060B6">
        <w:t>from S</w:t>
      </w:r>
      <w:r w:rsidR="005060B6">
        <w:rPr>
          <w:vertAlign w:val="subscript"/>
        </w:rPr>
        <w:t>0</w:t>
      </w:r>
      <w:r w:rsidR="005060B6">
        <w:t xml:space="preserve">(base) </w:t>
      </w:r>
      <w:r w:rsidR="00B439F2">
        <w:t>should be zero in 2012-2014</w:t>
      </w:r>
      <w:r w:rsidR="00B07534">
        <w:t xml:space="preserve"> </w:t>
      </w:r>
      <w:r w:rsidR="004B684B">
        <w:t xml:space="preserve">for all age classes </w:t>
      </w:r>
      <w:r w:rsidR="00B07534">
        <w:t>(Fig. 2a)</w:t>
      </w:r>
      <w:r w:rsidR="009925F6" w:rsidRPr="009A4919">
        <w:t>.</w:t>
      </w:r>
      <w:r w:rsidR="002767EC" w:rsidRPr="009A4919">
        <w:t xml:space="preserve"> </w:t>
      </w:r>
      <w:r w:rsidR="00B439F2">
        <w:t>The survival deviation</w:t>
      </w:r>
      <w:r w:rsidR="004B684B">
        <w:t>s</w:t>
      </w:r>
      <w:r w:rsidR="001C3011" w:rsidRPr="001C3011">
        <w:t xml:space="preserve"> </w:t>
      </w:r>
      <w:r w:rsidR="001C3011">
        <w:t>in S</w:t>
      </w:r>
      <w:r w:rsidR="00B439F2">
        <w:rPr>
          <w:vertAlign w:val="subscript"/>
        </w:rPr>
        <w:t>0</w:t>
      </w:r>
      <w:r w:rsidR="001C3011">
        <w:t xml:space="preserve">(age, year), </w:t>
      </w:r>
      <w:r w:rsidR="009925F6" w:rsidRPr="009A4919">
        <w:t xml:space="preserve">however, </w:t>
      </w:r>
      <w:r w:rsidR="00913B70">
        <w:t>w</w:t>
      </w:r>
      <w:r w:rsidR="004B684B">
        <w:t>ere</w:t>
      </w:r>
      <w:r w:rsidR="002767EC" w:rsidRPr="009A4919">
        <w:t xml:space="preserve"> </w:t>
      </w:r>
      <w:r w:rsidR="002131DC">
        <w:t>estimated</w:t>
      </w:r>
      <w:r w:rsidR="0082539A">
        <w:t xml:space="preserve"> to be</w:t>
      </w:r>
      <w:r w:rsidR="00DE454E">
        <w:t xml:space="preserve"> </w:t>
      </w:r>
      <w:r w:rsidR="00E540E2">
        <w:t xml:space="preserve">highly </w:t>
      </w:r>
      <w:r w:rsidR="002767EC" w:rsidRPr="009A4919">
        <w:t xml:space="preserve">autocorrelated </w:t>
      </w:r>
      <w:r w:rsidR="00B439F2">
        <w:t>among years</w:t>
      </w:r>
      <w:r w:rsidR="00E540E2">
        <w:t xml:space="preserve"> (</w:t>
      </w:r>
      <m:oMath>
        <m:sSub>
          <m:sSubPr>
            <m:ctrlPr>
              <w:rPr>
                <w:rFonts w:ascii="Cambria Math" w:hAnsi="Cambria Math"/>
                <w:i/>
              </w:rPr>
            </m:ctrlPr>
          </m:sSubPr>
          <m:e>
            <m:r>
              <w:rPr>
                <w:rFonts w:ascii="Cambria Math" w:hAnsi="Cambria Math"/>
              </w:rPr>
              <m:t>ρ</m:t>
            </m:r>
          </m:e>
          <m:sub>
            <m:r>
              <w:rPr>
                <w:rFonts w:ascii="Cambria Math" w:hAnsi="Cambria Math"/>
              </w:rPr>
              <m:t>year</m:t>
            </m:r>
          </m:sub>
        </m:sSub>
        <m:r>
          <w:rPr>
            <w:rFonts w:ascii="Cambria Math" w:hAnsi="Cambria Math"/>
          </w:rPr>
          <m:t>=0.60</m:t>
        </m:r>
      </m:oMath>
      <w:r w:rsidR="00E540E2">
        <w:t>)</w:t>
      </w:r>
      <w:r w:rsidR="00DE454E">
        <w:t>, so</w:t>
      </w:r>
      <w:r w:rsidR="009925F6" w:rsidRPr="009A4919">
        <w:t xml:space="preserve"> </w:t>
      </w:r>
      <w:r w:rsidR="005060B6">
        <w:t>the best prediction</w:t>
      </w:r>
      <w:r w:rsidR="0086315D">
        <w:t xml:space="preserve"> </w:t>
      </w:r>
      <w:r w:rsidR="0041617B">
        <w:t>for survival deviations</w:t>
      </w:r>
      <w:r w:rsidR="005060B6">
        <w:t xml:space="preserve"> </w:t>
      </w:r>
      <w:r w:rsidR="0086315D">
        <w:t>h</w:t>
      </w:r>
      <w:r w:rsidR="002767EC" w:rsidRPr="009A4919">
        <w:t>a</w:t>
      </w:r>
      <w:r w:rsidR="005060B6">
        <w:t>d</w:t>
      </w:r>
      <w:r w:rsidR="002767EC" w:rsidRPr="009A4919">
        <w:t xml:space="preserve"> the same sign </w:t>
      </w:r>
      <w:r w:rsidR="001C3011">
        <w:t xml:space="preserve">(negative) </w:t>
      </w:r>
      <w:r w:rsidR="002767EC" w:rsidRPr="009A4919">
        <w:t xml:space="preserve">as </w:t>
      </w:r>
      <w:r w:rsidR="00DE454E">
        <w:t xml:space="preserve">the </w:t>
      </w:r>
      <w:r w:rsidR="002767EC" w:rsidRPr="009A4919">
        <w:t>terminal year</w:t>
      </w:r>
      <w:r w:rsidR="001A57C9">
        <w:t xml:space="preserve"> estimate</w:t>
      </w:r>
      <w:r w:rsidR="00E540E2">
        <w:t xml:space="preserve"> </w:t>
      </w:r>
      <w:r w:rsidR="00E540E2">
        <w:rPr>
          <w:lang w:eastAsia="zh-CN"/>
        </w:rPr>
        <w:t>and</w:t>
      </w:r>
      <w:r w:rsidR="00C02FE5">
        <w:t xml:space="preserve"> </w:t>
      </w:r>
      <w:r w:rsidR="00AB455C" w:rsidRPr="009A4919">
        <w:t>a</w:t>
      </w:r>
      <w:hyperlink r:id="rId8" w:history="1">
        <w:r w:rsidR="00AB455C" w:rsidRPr="009A4919">
          <w:t>symptot</w:t>
        </w:r>
      </w:hyperlink>
      <w:r w:rsidR="00AB455C" w:rsidRPr="009A4919">
        <w:t>ically</w:t>
      </w:r>
      <w:r w:rsidR="00AB455C">
        <w:t xml:space="preserve"> </w:t>
      </w:r>
      <w:r w:rsidR="00C02FE5">
        <w:t>approach</w:t>
      </w:r>
      <w:r w:rsidR="004D6A30">
        <w:t>ed</w:t>
      </w:r>
      <w:r w:rsidR="00C02FE5" w:rsidRPr="009A4919">
        <w:t xml:space="preserve"> zero</w:t>
      </w:r>
      <w:r w:rsidR="0086315D">
        <w:t xml:space="preserve"> over</w:t>
      </w:r>
      <w:r w:rsidR="00E540E2">
        <w:t xml:space="preserve"> time</w:t>
      </w:r>
      <w:r w:rsidR="00B07534">
        <w:t xml:space="preserve"> (Fig. 2b)</w:t>
      </w:r>
      <w:r w:rsidR="002767EC" w:rsidRPr="009A4919">
        <w:t xml:space="preserve">. </w:t>
      </w:r>
      <w:r w:rsidR="00FA5D5A">
        <w:t>That is to say</w:t>
      </w:r>
      <w:r w:rsidR="00734549">
        <w:t xml:space="preserve">, the </w:t>
      </w:r>
      <w:r w:rsidR="004E25F4">
        <w:t xml:space="preserve">predicted </w:t>
      </w:r>
      <w:r w:rsidR="00FA5D5A">
        <w:t>survival</w:t>
      </w:r>
      <w:r w:rsidR="00734549">
        <w:t xml:space="preserve"> at age from S</w:t>
      </w:r>
      <w:r w:rsidR="000568EB">
        <w:rPr>
          <w:vertAlign w:val="subscript"/>
        </w:rPr>
        <w:t>0</w:t>
      </w:r>
      <w:r w:rsidR="00734549">
        <w:t xml:space="preserve">(age, year) </w:t>
      </w:r>
      <w:r w:rsidR="00FA5D5A">
        <w:t>was</w:t>
      </w:r>
      <w:r w:rsidR="004E25F4">
        <w:t xml:space="preserve"> lower </w:t>
      </w:r>
      <w:r w:rsidR="0086315D">
        <w:t>than</w:t>
      </w:r>
      <w:r w:rsidR="00734549">
        <w:t xml:space="preserve"> </w:t>
      </w:r>
      <w:r w:rsidR="004E25F4">
        <w:t>th</w:t>
      </w:r>
      <w:r w:rsidR="000568EB">
        <w:t xml:space="preserve">at </w:t>
      </w:r>
      <w:r w:rsidR="00734549">
        <w:t>from S</w:t>
      </w:r>
      <w:r w:rsidR="000568EB">
        <w:rPr>
          <w:vertAlign w:val="subscript"/>
        </w:rPr>
        <w:t>0</w:t>
      </w:r>
      <w:r w:rsidR="00734549">
        <w:t xml:space="preserve">(base). </w:t>
      </w:r>
      <w:r w:rsidR="000568EB">
        <w:t>Considering that the estimates of abundance at age from S</w:t>
      </w:r>
      <w:r w:rsidR="000568EB">
        <w:rPr>
          <w:vertAlign w:val="subscript"/>
        </w:rPr>
        <w:t>0</w:t>
      </w:r>
      <w:r w:rsidR="000568EB">
        <w:t>(base) and S</w:t>
      </w:r>
      <w:r w:rsidR="000568EB">
        <w:rPr>
          <w:vertAlign w:val="subscript"/>
        </w:rPr>
        <w:t>0</w:t>
      </w:r>
      <w:r w:rsidR="000568EB">
        <w:t>(age, year) were similar</w:t>
      </w:r>
      <w:r w:rsidR="000F2A77">
        <w:t xml:space="preserve"> in the terminal year, 2011</w:t>
      </w:r>
      <w:r w:rsidR="000568EB">
        <w:t xml:space="preserve">, the lower survival at age prediction </w:t>
      </w:r>
      <w:r w:rsidR="000F2A77">
        <w:t>in</w:t>
      </w:r>
      <w:r w:rsidR="000568EB">
        <w:t xml:space="preserve"> S</w:t>
      </w:r>
      <w:r w:rsidR="000568EB">
        <w:rPr>
          <w:vertAlign w:val="subscript"/>
        </w:rPr>
        <w:t>0</w:t>
      </w:r>
      <w:r w:rsidR="000568EB">
        <w:t xml:space="preserve">(age, year) </w:t>
      </w:r>
      <w:r w:rsidR="000F2A77">
        <w:t>corresponded</w:t>
      </w:r>
      <w:r w:rsidR="000568EB">
        <w:t xml:space="preserve"> to lower </w:t>
      </w:r>
      <w:r w:rsidR="00605AB5">
        <w:rPr>
          <w:noProof/>
        </w:rPr>
        <w:t>abu</w:t>
      </w:r>
      <w:r w:rsidR="00DE454E">
        <w:rPr>
          <w:noProof/>
        </w:rPr>
        <w:t>n</w:t>
      </w:r>
      <w:r w:rsidR="00605AB5">
        <w:rPr>
          <w:noProof/>
        </w:rPr>
        <w:t>dance</w:t>
      </w:r>
      <w:r w:rsidR="0024329B">
        <w:rPr>
          <w:noProof/>
        </w:rPr>
        <w:t xml:space="preserve"> at age</w:t>
      </w:r>
      <w:r w:rsidR="002767EC" w:rsidRPr="009A4919">
        <w:t xml:space="preserve"> </w:t>
      </w:r>
      <w:r w:rsidR="000568EB">
        <w:t xml:space="preserve">prediction </w:t>
      </w:r>
      <w:r w:rsidR="001C5223">
        <w:t>in</w:t>
      </w:r>
      <w:r w:rsidR="00734549">
        <w:t xml:space="preserve"> </w:t>
      </w:r>
      <w:r w:rsidR="001C5223">
        <w:t>S</w:t>
      </w:r>
      <w:r w:rsidR="001C5223">
        <w:rPr>
          <w:vertAlign w:val="subscript"/>
        </w:rPr>
        <w:t>0</w:t>
      </w:r>
      <w:r w:rsidR="00BB2D17">
        <w:t xml:space="preserve">(age, year) </w:t>
      </w:r>
      <w:r w:rsidR="00F4417B">
        <w:t xml:space="preserve">(Fig. </w:t>
      </w:r>
      <w:r w:rsidR="004E25F4">
        <w:t>3</w:t>
      </w:r>
      <w:r w:rsidR="000568EB">
        <w:t>).</w:t>
      </w:r>
    </w:p>
    <w:p w14:paraId="6F5C9DE8" w14:textId="217F6315" w:rsidR="00624EFE" w:rsidRDefault="00E605D0" w:rsidP="001829AC">
      <w:pPr>
        <w:pStyle w:val="Chapterheading0"/>
        <w:ind w:firstLine="720"/>
        <w:jc w:val="left"/>
      </w:pPr>
      <w:r>
        <w:t xml:space="preserve">The 2D </w:t>
      </w:r>
      <w:proofErr w:type="gramStart"/>
      <w:r>
        <w:t>AR(</w:t>
      </w:r>
      <w:proofErr w:type="gramEnd"/>
      <w:r>
        <w:t xml:space="preserve">1) survival smoother also had </w:t>
      </w:r>
      <w:r w:rsidR="00B75FEE">
        <w:t>substantial</w:t>
      </w:r>
      <w:r>
        <w:t xml:space="preserve"> impacts on </w:t>
      </w:r>
      <w:r w:rsidR="00B75FEE">
        <w:t xml:space="preserve">SSB and </w:t>
      </w:r>
      <w:r w:rsidR="00B75FEE" w:rsidRPr="00B75FEE">
        <w:rPr>
          <w:i/>
        </w:rPr>
        <w:t>F</w:t>
      </w:r>
      <w:r w:rsidR="00B75FEE">
        <w:t xml:space="preserve">. </w:t>
      </w:r>
      <w:r w:rsidR="002D6353">
        <w:t xml:space="preserve">The estimates of </w:t>
      </w:r>
      <w:r w:rsidR="002767EC" w:rsidRPr="009A4919">
        <w:t xml:space="preserve">SSB and </w:t>
      </w:r>
      <m:oMath>
        <m:r>
          <w:rPr>
            <w:rFonts w:ascii="Cambria Math" w:hAnsi="Cambria Math"/>
            <w:noProof/>
          </w:rPr>
          <m:t>F</m:t>
        </m:r>
      </m:oMath>
      <w:r w:rsidR="002767EC" w:rsidRPr="009A4919">
        <w:t xml:space="preserve"> </w:t>
      </w:r>
      <w:r w:rsidR="00B52903">
        <w:t>from</w:t>
      </w:r>
      <w:r w:rsidR="002767EC" w:rsidRPr="009A4919">
        <w:t xml:space="preserve"> </w:t>
      </w:r>
      <w:r w:rsidR="007F78C1">
        <w:t>S</w:t>
      </w:r>
      <w:r w:rsidR="007C796D">
        <w:rPr>
          <w:vertAlign w:val="subscript"/>
        </w:rPr>
        <w:t>0</w:t>
      </w:r>
      <w:r w:rsidR="007F78C1">
        <w:t>(base)</w:t>
      </w:r>
      <w:r w:rsidR="002767EC" w:rsidRPr="009A4919">
        <w:t xml:space="preserve"> and </w:t>
      </w:r>
      <w:r w:rsidR="007F78C1">
        <w:t>S</w:t>
      </w:r>
      <w:r w:rsidR="007C796D">
        <w:rPr>
          <w:vertAlign w:val="subscript"/>
        </w:rPr>
        <w:t>0</w:t>
      </w:r>
      <w:r w:rsidR="007F78C1">
        <w:t>(age, year</w:t>
      </w:r>
      <w:r w:rsidR="009265E4">
        <w:t>)</w:t>
      </w:r>
      <w:r w:rsidR="002767EC" w:rsidRPr="009A4919">
        <w:t xml:space="preserve"> </w:t>
      </w:r>
      <w:r w:rsidR="00913B70">
        <w:t>were</w:t>
      </w:r>
      <w:r w:rsidR="002767EC" w:rsidRPr="009A4919">
        <w:t xml:space="preserve"> </w:t>
      </w:r>
      <w:r>
        <w:t xml:space="preserve">similar before 1990 but notably </w:t>
      </w:r>
      <w:r w:rsidR="002767EC" w:rsidRPr="009A4919">
        <w:t xml:space="preserve">different </w:t>
      </w:r>
      <w:r>
        <w:t>thereafter</w:t>
      </w:r>
      <w:r w:rsidR="00B75FEE">
        <w:t xml:space="preserve"> </w:t>
      </w:r>
      <w:r w:rsidR="002767EC" w:rsidRPr="009A4919">
        <w:t>(Fig</w:t>
      </w:r>
      <w:r w:rsidR="00F4417B">
        <w:t xml:space="preserve">. </w:t>
      </w:r>
      <w:r w:rsidR="00C11290">
        <w:t>4</w:t>
      </w:r>
      <w:r w:rsidR="002767EC" w:rsidRPr="009A4919">
        <w:t xml:space="preserve">). </w:t>
      </w:r>
      <w:r w:rsidR="0096098D">
        <w:t>In comparison with</w:t>
      </w:r>
      <w:r w:rsidR="00B75FEE">
        <w:t xml:space="preserve"> </w:t>
      </w:r>
      <w:r w:rsidR="0096098D">
        <w:t>S</w:t>
      </w:r>
      <w:r w:rsidR="0096098D">
        <w:rPr>
          <w:vertAlign w:val="subscript"/>
        </w:rPr>
        <w:t>0</w:t>
      </w:r>
      <w:r w:rsidR="00B75FEE">
        <w:t>(base)</w:t>
      </w:r>
      <w:r w:rsidR="002767EC" w:rsidRPr="009A4919">
        <w:t>,</w:t>
      </w:r>
      <w:r w:rsidR="00160CD1">
        <w:t xml:space="preserve"> </w:t>
      </w:r>
      <w:r w:rsidR="007F78C1">
        <w:t>S</w:t>
      </w:r>
      <w:r w:rsidR="00B75FEE">
        <w:rPr>
          <w:vertAlign w:val="subscript"/>
        </w:rPr>
        <w:t>0</w:t>
      </w:r>
      <w:r w:rsidR="007F78C1">
        <w:t>(age, year)</w:t>
      </w:r>
      <w:r w:rsidR="002767EC" w:rsidRPr="009A4919">
        <w:t xml:space="preserve"> provide</w:t>
      </w:r>
      <w:r w:rsidR="00913B70">
        <w:t>d</w:t>
      </w:r>
      <w:r w:rsidR="002767EC" w:rsidRPr="009A4919">
        <w:t xml:space="preserve"> higher SSB estimates and lower </w:t>
      </w:r>
      <m:oMath>
        <m:r>
          <w:rPr>
            <w:rFonts w:ascii="Cambria Math" w:hAnsi="Cambria Math"/>
            <w:noProof/>
          </w:rPr>
          <m:t>F</m:t>
        </m:r>
      </m:oMath>
      <w:r w:rsidR="002767EC" w:rsidRPr="009A4919">
        <w:t xml:space="preserve"> estimates </w:t>
      </w:r>
      <w:r w:rsidR="00B75FEE">
        <w:t>for 1990-2011</w:t>
      </w:r>
      <w:r w:rsidR="00160CD1">
        <w:t>.</w:t>
      </w:r>
      <w:r w:rsidR="00B75FEE">
        <w:t xml:space="preserve"> </w:t>
      </w:r>
      <w:r w:rsidR="00743BD5">
        <w:t>Although the terminal year SSB estimate from S</w:t>
      </w:r>
      <w:r w:rsidR="00743BD5">
        <w:rPr>
          <w:vertAlign w:val="subscript"/>
        </w:rPr>
        <w:t>0</w:t>
      </w:r>
      <w:r w:rsidR="00743BD5">
        <w:t>(age, year) was slightly higher than that from S</w:t>
      </w:r>
      <w:r w:rsidR="00743BD5">
        <w:rPr>
          <w:vertAlign w:val="subscript"/>
        </w:rPr>
        <w:t>0</w:t>
      </w:r>
      <w:r w:rsidR="00743BD5">
        <w:t xml:space="preserve">(base), the SSB </w:t>
      </w:r>
      <w:r w:rsidR="002004C3">
        <w:t xml:space="preserve">prediction </w:t>
      </w:r>
      <w:r w:rsidR="00743BD5">
        <w:t>from S</w:t>
      </w:r>
      <w:r w:rsidR="00743BD5">
        <w:rPr>
          <w:vertAlign w:val="subscript"/>
        </w:rPr>
        <w:t>0</w:t>
      </w:r>
      <w:r w:rsidR="00743BD5">
        <w:t>(age, year) was considerably lower than that from S</w:t>
      </w:r>
      <w:r w:rsidR="00743BD5">
        <w:rPr>
          <w:vertAlign w:val="subscript"/>
        </w:rPr>
        <w:t>0</w:t>
      </w:r>
      <w:r w:rsidR="00743BD5">
        <w:t>(base). Again, this was due to that S</w:t>
      </w:r>
      <w:r w:rsidR="00743BD5">
        <w:rPr>
          <w:vertAlign w:val="subscript"/>
        </w:rPr>
        <w:t>0</w:t>
      </w:r>
      <w:r w:rsidR="00743BD5">
        <w:t xml:space="preserve">(age, year) </w:t>
      </w:r>
      <w:r w:rsidR="0021105F">
        <w:t>accounted for the high among-year autocorrelation in survival</w:t>
      </w:r>
      <w:r w:rsidR="0000150C">
        <w:t xml:space="preserve"> deviations</w:t>
      </w:r>
      <w:r w:rsidR="0021105F">
        <w:t xml:space="preserve"> and thereby </w:t>
      </w:r>
      <w:r w:rsidR="00743BD5">
        <w:t>provided lower survival prediction than S</w:t>
      </w:r>
      <w:r w:rsidR="00743BD5">
        <w:rPr>
          <w:vertAlign w:val="subscript"/>
        </w:rPr>
        <w:t>0</w:t>
      </w:r>
      <w:r w:rsidR="00743BD5">
        <w:t>(base)</w:t>
      </w:r>
      <w:r w:rsidR="0000150C">
        <w:t xml:space="preserve"> did</w:t>
      </w:r>
      <w:r w:rsidR="00743BD5">
        <w:t>.</w:t>
      </w:r>
      <w:r w:rsidR="00FA0765">
        <w:t xml:space="preserve"> </w:t>
      </w:r>
      <w:r w:rsidR="00B41A1B">
        <w:t>Interestingly,</w:t>
      </w:r>
      <w:r w:rsidR="000619E8">
        <w:t xml:space="preserve"> </w:t>
      </w:r>
      <w:r w:rsidR="00095F85">
        <w:t xml:space="preserve">although </w:t>
      </w:r>
      <w:r w:rsidR="000619E8">
        <w:t>the SSB prediction from S</w:t>
      </w:r>
      <w:r w:rsidR="000619E8">
        <w:rPr>
          <w:vertAlign w:val="subscript"/>
        </w:rPr>
        <w:t>0</w:t>
      </w:r>
      <w:r w:rsidR="000619E8">
        <w:t>(age, year) was lower</w:t>
      </w:r>
      <w:r w:rsidR="006719F5">
        <w:t xml:space="preserve"> than that from S</w:t>
      </w:r>
      <w:r w:rsidR="006719F5">
        <w:rPr>
          <w:vertAlign w:val="subscript"/>
        </w:rPr>
        <w:t>0</w:t>
      </w:r>
      <w:r w:rsidR="006719F5">
        <w:t>(base)</w:t>
      </w:r>
      <w:r w:rsidR="006719F5" w:rsidRPr="009A4919">
        <w:t>,</w:t>
      </w:r>
      <w:r w:rsidR="00BB675D">
        <w:t xml:space="preserve"> the</w:t>
      </w:r>
      <w:r w:rsidR="000619E8">
        <w:t xml:space="preserve"> </w:t>
      </w:r>
      <w:r w:rsidR="00955050">
        <w:t xml:space="preserve">associated </w:t>
      </w:r>
      <w:r w:rsidR="00D176AC">
        <w:t xml:space="preserve">uncertainty </w:t>
      </w:r>
      <w:r w:rsidR="00095F85">
        <w:t>was larger</w:t>
      </w:r>
      <w:r w:rsidR="006719F5">
        <w:t>.</w:t>
      </w:r>
    </w:p>
    <w:p w14:paraId="4F22D25A" w14:textId="77777777" w:rsidR="007A0843" w:rsidRDefault="007A0843" w:rsidP="001829AC">
      <w:pPr>
        <w:pStyle w:val="Chapterheading0"/>
        <w:jc w:val="left"/>
        <w:rPr>
          <w:lang w:eastAsia="zh-CN"/>
        </w:rPr>
      </w:pPr>
    </w:p>
    <w:p w14:paraId="05ECB751" w14:textId="6D818634" w:rsidR="00500450" w:rsidRPr="00500450" w:rsidRDefault="00BC621B" w:rsidP="001829AC">
      <w:pPr>
        <w:pStyle w:val="Heading2"/>
      </w:pPr>
      <w:r>
        <w:lastRenderedPageBreak/>
        <w:t xml:space="preserve">3.4.  </w:t>
      </w:r>
      <w:r w:rsidR="001E05E1">
        <w:t xml:space="preserve">Relative impact of recruitment </w:t>
      </w:r>
      <w:r w:rsidR="00195496">
        <w:t>covariate</w:t>
      </w:r>
      <w:r w:rsidR="001E05E1">
        <w:t xml:space="preserve"> vs. survival smoother</w:t>
      </w:r>
    </w:p>
    <w:p w14:paraId="65415220" w14:textId="59E33684" w:rsidR="000C6169" w:rsidRDefault="002767EC" w:rsidP="001829AC">
      <w:pPr>
        <w:pStyle w:val="Chapterheading0"/>
        <w:ind w:firstLine="720"/>
        <w:jc w:val="left"/>
      </w:pPr>
      <w:r w:rsidRPr="0025627F">
        <w:t>Fin</w:t>
      </w:r>
      <w:r w:rsidR="0077660D" w:rsidRPr="0025627F">
        <w:t xml:space="preserve">ally, </w:t>
      </w:r>
      <w:r w:rsidR="000274BD">
        <w:t xml:space="preserve">we compared </w:t>
      </w:r>
      <w:r w:rsidR="00195496">
        <w:t>the extent to which</w:t>
      </w:r>
      <w:r w:rsidR="008A3E19">
        <w:t xml:space="preserve"> model estimates and predictions are </w:t>
      </w:r>
      <w:r w:rsidR="000274BD">
        <w:t>impact</w:t>
      </w:r>
      <w:r w:rsidR="008A3E19">
        <w:t>ed</w:t>
      </w:r>
      <w:r w:rsidR="000274BD">
        <w:t xml:space="preserve"> </w:t>
      </w:r>
      <w:r w:rsidR="008A3E19">
        <w:t xml:space="preserve">by </w:t>
      </w:r>
      <w:r w:rsidR="0025627F">
        <w:rPr>
          <w:rFonts w:hint="eastAsia"/>
        </w:rPr>
        <w:t>incorporating</w:t>
      </w:r>
      <w:r w:rsidR="0025627F">
        <w:t xml:space="preserve"> an environmental covariate into the stock-recruit function </w:t>
      </w:r>
      <w:r w:rsidR="00B742E0">
        <w:t>versus</w:t>
      </w:r>
      <w:r w:rsidRPr="0025627F">
        <w:t xml:space="preserve"> </w:t>
      </w:r>
      <w:r w:rsidR="0025627F">
        <w:t xml:space="preserve">implementing </w:t>
      </w:r>
      <w:r w:rsidR="00B93964">
        <w:t>the</w:t>
      </w:r>
      <w:r w:rsidR="0025627F">
        <w:t xml:space="preserve"> </w:t>
      </w:r>
      <w:r w:rsidRPr="0025627F">
        <w:t xml:space="preserve">2D </w:t>
      </w:r>
      <w:proofErr w:type="gramStart"/>
      <w:r w:rsidRPr="0025627F">
        <w:t>AR(</w:t>
      </w:r>
      <w:proofErr w:type="gramEnd"/>
      <w:r w:rsidRPr="0025627F">
        <w:t xml:space="preserve">1) </w:t>
      </w:r>
      <w:r w:rsidR="00322234">
        <w:t xml:space="preserve">survival </w:t>
      </w:r>
      <w:r w:rsidR="000274BD">
        <w:t>smoother</w:t>
      </w:r>
      <w:r w:rsidR="0025627F">
        <w:t xml:space="preserve"> </w:t>
      </w:r>
      <w:r w:rsidR="00DD5593" w:rsidRPr="0025627F">
        <w:t>(Fig</w:t>
      </w:r>
      <w:r w:rsidR="00F4417B">
        <w:t xml:space="preserve">. </w:t>
      </w:r>
      <w:r w:rsidR="00DD5593" w:rsidRPr="0025627F">
        <w:t xml:space="preserve">5). </w:t>
      </w:r>
      <w:r w:rsidR="00277083">
        <w:t>I</w:t>
      </w:r>
      <w:r w:rsidR="00DD5593" w:rsidRPr="0025627F">
        <w:t>ncorporati</w:t>
      </w:r>
      <w:r w:rsidR="00C83950">
        <w:t>ng the</w:t>
      </w:r>
      <w:r w:rsidRPr="0025627F">
        <w:t xml:space="preserve"> GSI </w:t>
      </w:r>
      <w:r w:rsidR="00DD5593" w:rsidRPr="0025627F">
        <w:t>in</w:t>
      </w:r>
      <w:r w:rsidR="0025627F">
        <w:t>to</w:t>
      </w:r>
      <w:r w:rsidR="00DD5593" w:rsidRPr="0025627F">
        <w:t xml:space="preserve"> the stock-recruit function </w:t>
      </w:r>
      <w:r w:rsidR="00CE7327">
        <w:t xml:space="preserve">(S(base)) </w:t>
      </w:r>
      <w:r w:rsidR="0025627F">
        <w:t xml:space="preserve">minimally </w:t>
      </w:r>
      <w:r w:rsidR="00B9192C">
        <w:t>impacted</w:t>
      </w:r>
      <w:r w:rsidR="00B93964">
        <w:t xml:space="preserve"> </w:t>
      </w:r>
      <w:r w:rsidR="00B416EA">
        <w:t xml:space="preserve">the estimates of </w:t>
      </w:r>
      <w:r w:rsidR="000274BD">
        <w:t>SSB and F, and its effect</w:t>
      </w:r>
      <w:r w:rsidRPr="0025627F">
        <w:t xml:space="preserve"> on SSB prediction</w:t>
      </w:r>
      <w:r w:rsidR="00B9192C">
        <w:t xml:space="preserve"> </w:t>
      </w:r>
      <w:r w:rsidR="004D236E">
        <w:t>was only</w:t>
      </w:r>
      <w:r w:rsidR="00B9192C">
        <w:t xml:space="preserve"> </w:t>
      </w:r>
      <w:r w:rsidR="00931674">
        <w:t>noticeable</w:t>
      </w:r>
      <w:r w:rsidR="00B416EA">
        <w:t xml:space="preserve"> in the second and </w:t>
      </w:r>
      <w:r w:rsidRPr="0025627F">
        <w:t>third prediction yea</w:t>
      </w:r>
      <w:r w:rsidR="00B9192C">
        <w:t>r</w:t>
      </w:r>
      <w:r w:rsidR="00392B57">
        <w:t>s</w:t>
      </w:r>
      <w:r w:rsidRPr="0025627F">
        <w:t xml:space="preserve">. Conversely, </w:t>
      </w:r>
      <w:r w:rsidR="003E4310">
        <w:t xml:space="preserve">to compensate for the lower survival estimates after 1990 due to implementing the 2D </w:t>
      </w:r>
      <w:proofErr w:type="gramStart"/>
      <w:r w:rsidR="003E4310">
        <w:t>AR(</w:t>
      </w:r>
      <w:proofErr w:type="gramEnd"/>
      <w:r w:rsidR="003E4310">
        <w:t xml:space="preserve">1) </w:t>
      </w:r>
      <w:r w:rsidR="00CE7327">
        <w:t xml:space="preserve">survival </w:t>
      </w:r>
      <w:r w:rsidR="003E4310">
        <w:t>smoother</w:t>
      </w:r>
      <w:r w:rsidR="00CE7327">
        <w:t>,</w:t>
      </w:r>
      <w:r w:rsidR="0053530E">
        <w:t xml:space="preserve"> </w:t>
      </w:r>
      <w:r w:rsidR="0086527B">
        <w:t>the estimates of</w:t>
      </w:r>
      <w:r w:rsidR="00B9192C">
        <w:t xml:space="preserve"> </w:t>
      </w:r>
      <w:r w:rsidRPr="0025627F">
        <w:t xml:space="preserve">SSB and </w:t>
      </w:r>
      <w:r w:rsidRPr="00CE7327">
        <w:rPr>
          <w:i/>
        </w:rPr>
        <w:t>F</w:t>
      </w:r>
      <w:r w:rsidRPr="0025627F">
        <w:t xml:space="preserve"> </w:t>
      </w:r>
      <w:r w:rsidR="00CE7327">
        <w:t>from S</w:t>
      </w:r>
      <w:r w:rsidR="00CE7327">
        <w:rPr>
          <w:vertAlign w:val="subscript"/>
        </w:rPr>
        <w:t>0</w:t>
      </w:r>
      <w:r w:rsidR="00CE7327">
        <w:t>(age, year) were</w:t>
      </w:r>
      <w:r w:rsidR="00C30006">
        <w:t xml:space="preserve"> </w:t>
      </w:r>
      <w:r w:rsidR="005F512F">
        <w:t xml:space="preserve">as much as </w:t>
      </w:r>
      <w:r w:rsidR="0086527B">
        <w:t xml:space="preserve">60% </w:t>
      </w:r>
      <w:r w:rsidR="00CE7327">
        <w:t xml:space="preserve">higher </w:t>
      </w:r>
      <w:r w:rsidR="0086527B">
        <w:t xml:space="preserve">and </w:t>
      </w:r>
      <w:r w:rsidR="005F512F">
        <w:t>40%</w:t>
      </w:r>
      <w:r w:rsidR="00CE7327">
        <w:t xml:space="preserve"> lower than those from S</w:t>
      </w:r>
      <w:r w:rsidR="00CE7327">
        <w:rPr>
          <w:vertAlign w:val="subscript"/>
        </w:rPr>
        <w:t>0</w:t>
      </w:r>
      <w:r w:rsidR="00CE7327">
        <w:t>(base)</w:t>
      </w:r>
      <w:r w:rsidR="0086527B">
        <w:t>, respectively</w:t>
      </w:r>
      <w:r w:rsidR="00AA0579">
        <w:t>.</w:t>
      </w:r>
      <w:r w:rsidR="00B01079">
        <w:t xml:space="preserve"> </w:t>
      </w:r>
      <w:r w:rsidR="00277083">
        <w:t>Furthermore, i</w:t>
      </w:r>
      <w:r w:rsidR="003E60DA">
        <w:t>mplementing</w:t>
      </w:r>
      <w:r w:rsidR="001E05E1">
        <w:t xml:space="preserve"> the 2D </w:t>
      </w:r>
      <w:proofErr w:type="gramStart"/>
      <w:r w:rsidR="001E05E1">
        <w:t>AR(</w:t>
      </w:r>
      <w:proofErr w:type="gramEnd"/>
      <w:r w:rsidR="001E05E1">
        <w:t xml:space="preserve">1) survival smoother </w:t>
      </w:r>
      <w:r w:rsidR="00277083">
        <w:t>(S</w:t>
      </w:r>
      <w:r w:rsidR="00277083">
        <w:rPr>
          <w:vertAlign w:val="subscript"/>
        </w:rPr>
        <w:t>0</w:t>
      </w:r>
      <w:r w:rsidR="00277083">
        <w:t xml:space="preserve">(age, year)) </w:t>
      </w:r>
      <w:r w:rsidR="005F512F">
        <w:t xml:space="preserve">also </w:t>
      </w:r>
      <w:r w:rsidRPr="0025627F">
        <w:t>ha</w:t>
      </w:r>
      <w:r w:rsidR="00A8602A">
        <w:t>d</w:t>
      </w:r>
      <w:r w:rsidRPr="0025627F">
        <w:t xml:space="preserve"> </w:t>
      </w:r>
      <w:r w:rsidR="001E05E1">
        <w:t xml:space="preserve">a larger </w:t>
      </w:r>
      <w:r w:rsidR="004D236E">
        <w:t>effect</w:t>
      </w:r>
      <w:r w:rsidRPr="0025627F">
        <w:t xml:space="preserve"> on </w:t>
      </w:r>
      <w:r w:rsidR="00A80C69">
        <w:t xml:space="preserve">SSB in </w:t>
      </w:r>
      <w:r w:rsidR="00B9192C">
        <w:t xml:space="preserve">all three </w:t>
      </w:r>
      <w:r w:rsidR="00A80C69" w:rsidRPr="0025627F">
        <w:t>prediction</w:t>
      </w:r>
      <w:r w:rsidR="00A80C69">
        <w:t xml:space="preserve"> years </w:t>
      </w:r>
      <w:r w:rsidR="005F512F">
        <w:t>compared to incorporati</w:t>
      </w:r>
      <w:r w:rsidR="001E05E1">
        <w:t xml:space="preserve">ng a climate </w:t>
      </w:r>
      <w:r w:rsidR="00277083">
        <w:t>covariate into the stock-recruit function (S(base))</w:t>
      </w:r>
      <w:r w:rsidR="000C6169">
        <w:t>.</w:t>
      </w:r>
    </w:p>
    <w:p w14:paraId="46868F41" w14:textId="77777777" w:rsidR="00A72734" w:rsidRDefault="004D236E" w:rsidP="001829AC">
      <w:pPr>
        <w:pStyle w:val="Chapterheading0"/>
        <w:ind w:firstLine="720"/>
        <w:jc w:val="left"/>
      </w:pPr>
      <w:r>
        <w:t>To</w:t>
      </w:r>
      <w:r w:rsidR="000C6169">
        <w:t xml:space="preserve"> understand </w:t>
      </w:r>
      <w:r w:rsidR="00801DA0">
        <w:t xml:space="preserve">why the </w:t>
      </w:r>
      <w:r w:rsidR="00277083">
        <w:t>recruitment covariate</w:t>
      </w:r>
      <w:r w:rsidR="001E05E1">
        <w:t xml:space="preserve"> and survival smoother</w:t>
      </w:r>
      <w:r w:rsidR="00801DA0">
        <w:t xml:space="preserve"> ha</w:t>
      </w:r>
      <w:r w:rsidR="000714C2">
        <w:t>d</w:t>
      </w:r>
      <w:r w:rsidR="000C6169">
        <w:t xml:space="preserve"> </w:t>
      </w:r>
      <w:r w:rsidR="00BB7A13">
        <w:t>considerably different</w:t>
      </w:r>
      <w:r w:rsidR="00801DA0">
        <w:t xml:space="preserve"> impacts on</w:t>
      </w:r>
      <w:r w:rsidR="000C6169">
        <w:t xml:space="preserve"> model estimate</w:t>
      </w:r>
      <w:r w:rsidR="00AF7BD0">
        <w:t>s and predictions, we compared</w:t>
      </w:r>
      <w:r w:rsidR="000C6169">
        <w:t xml:space="preserve"> the </w:t>
      </w:r>
      <w:r w:rsidR="00AF7BD0">
        <w:t xml:space="preserve">estimated and predicted </w:t>
      </w:r>
      <w:r w:rsidR="000C6169">
        <w:t xml:space="preserve">SSB proportion at </w:t>
      </w:r>
      <w:r w:rsidR="00AF7BD0">
        <w:t xml:space="preserve">each </w:t>
      </w:r>
      <w:r w:rsidR="000C6169">
        <w:t>age</w:t>
      </w:r>
      <w:r w:rsidR="00AF7BD0">
        <w:t xml:space="preserve"> from </w:t>
      </w:r>
      <w:proofErr w:type="gramStart"/>
      <w:r w:rsidR="00AF7BD0">
        <w:t>S(</w:t>
      </w:r>
      <w:proofErr w:type="gramEnd"/>
      <w:r w:rsidR="00AF7BD0">
        <w:t>age, year)</w:t>
      </w:r>
      <w:r w:rsidR="006F0B66">
        <w:t>, the best fitting model previously found</w:t>
      </w:r>
      <w:r w:rsidR="000C6169">
        <w:t xml:space="preserve">. </w:t>
      </w:r>
      <w:r w:rsidR="002767EC" w:rsidRPr="0025627F">
        <w:t>Although interannual varia</w:t>
      </w:r>
      <w:r w:rsidR="000C6169">
        <w:t>tion</w:t>
      </w:r>
      <w:r w:rsidR="00BB7A13">
        <w:t>s</w:t>
      </w:r>
      <w:r w:rsidR="002767EC" w:rsidRPr="0025627F">
        <w:t xml:space="preserve"> </w:t>
      </w:r>
      <w:r w:rsidR="002767EC" w:rsidRPr="0025627F">
        <w:rPr>
          <w:noProof/>
        </w:rPr>
        <w:t>exis</w:t>
      </w:r>
      <w:r w:rsidR="00DD5593" w:rsidRPr="0025627F">
        <w:rPr>
          <w:noProof/>
        </w:rPr>
        <w:t>t</w:t>
      </w:r>
      <w:r w:rsidR="00C30006">
        <w:rPr>
          <w:noProof/>
        </w:rPr>
        <w:t>e</w:t>
      </w:r>
      <w:r w:rsidR="00B416EA">
        <w:rPr>
          <w:noProof/>
        </w:rPr>
        <w:t>d</w:t>
      </w:r>
      <w:r w:rsidR="002767EC" w:rsidRPr="0025627F">
        <w:t xml:space="preserve"> in SSB </w:t>
      </w:r>
      <w:r w:rsidR="0053530E">
        <w:t>proportion at</w:t>
      </w:r>
      <w:r w:rsidR="002767EC" w:rsidRPr="0025627F">
        <w:t xml:space="preserve"> age, </w:t>
      </w:r>
      <w:r w:rsidR="00634A0A">
        <w:t xml:space="preserve">age </w:t>
      </w:r>
      <w:r w:rsidR="00C753FF">
        <w:t>3</w:t>
      </w:r>
      <w:r w:rsidR="00AF7BD0">
        <w:t>-</w:t>
      </w:r>
      <w:r w:rsidR="00BB7A13">
        <w:t>5</w:t>
      </w:r>
      <w:r w:rsidR="002767EC" w:rsidRPr="0025627F">
        <w:t xml:space="preserve"> generally ma</w:t>
      </w:r>
      <w:r w:rsidR="0053530E">
        <w:t>d</w:t>
      </w:r>
      <w:r w:rsidR="00AF7BD0">
        <w:t>e the largest contributions to</w:t>
      </w:r>
      <w:r w:rsidR="000C6169">
        <w:t xml:space="preserve"> </w:t>
      </w:r>
      <w:r w:rsidR="002767EC" w:rsidRPr="0025627F">
        <w:rPr>
          <w:noProof/>
        </w:rPr>
        <w:t>SSB</w:t>
      </w:r>
      <w:r w:rsidR="00C753FF" w:rsidRPr="00C753FF">
        <w:t xml:space="preserve"> </w:t>
      </w:r>
      <w:r w:rsidR="00AF7BD0">
        <w:t xml:space="preserve">around the terminal year </w:t>
      </w:r>
      <w:r w:rsidR="00634A0A">
        <w:t xml:space="preserve">of the data used in the assessment </w:t>
      </w:r>
      <w:r w:rsidR="00F4417B">
        <w:t xml:space="preserve">(Fig. </w:t>
      </w:r>
      <w:r w:rsidR="002767EC" w:rsidRPr="0025627F">
        <w:t>6). Age 1 contribute</w:t>
      </w:r>
      <w:r w:rsidR="0053530E">
        <w:t>d</w:t>
      </w:r>
      <w:r w:rsidR="00AF7BD0">
        <w:t xml:space="preserve"> </w:t>
      </w:r>
      <w:r w:rsidR="0026338A" w:rsidRPr="0025627F">
        <w:t>negligibly</w:t>
      </w:r>
      <w:r w:rsidR="0026338A">
        <w:t xml:space="preserve"> </w:t>
      </w:r>
      <w:r w:rsidR="00AF7BD0">
        <w:t xml:space="preserve">to </w:t>
      </w:r>
      <w:r w:rsidR="002767EC" w:rsidRPr="0025627F">
        <w:t xml:space="preserve">SSB because few </w:t>
      </w:r>
      <w:r w:rsidR="007B123F" w:rsidRPr="0025627F">
        <w:t>SNEMA yellowtail</w:t>
      </w:r>
      <w:r w:rsidR="00AF7BD0">
        <w:t xml:space="preserve"> flounder </w:t>
      </w:r>
      <w:r w:rsidR="00677555">
        <w:t xml:space="preserve">become </w:t>
      </w:r>
      <w:r w:rsidR="00671985" w:rsidRPr="0025627F">
        <w:t>ma</w:t>
      </w:r>
      <w:r w:rsidR="000C6169">
        <w:t>ture within their</w:t>
      </w:r>
      <w:r w:rsidR="0053530E">
        <w:t xml:space="preserve"> first year</w:t>
      </w:r>
      <w:r w:rsidR="007F3CFE">
        <w:t xml:space="preserve"> and the weight </w:t>
      </w:r>
      <w:r w:rsidR="00380332">
        <w:t>of each of these young fish is much less than older individuals</w:t>
      </w:r>
      <w:r w:rsidR="002767EC" w:rsidRPr="0025627F">
        <w:t xml:space="preserve">. </w:t>
      </w:r>
    </w:p>
    <w:p w14:paraId="15F87C34" w14:textId="3B3970B1" w:rsidR="00537DAD" w:rsidRPr="00734549" w:rsidRDefault="002767EC" w:rsidP="001829AC">
      <w:pPr>
        <w:pStyle w:val="Chapterheading0"/>
        <w:ind w:firstLine="720"/>
        <w:jc w:val="left"/>
      </w:pPr>
      <w:r w:rsidRPr="0025627F">
        <w:t>As a result of the historically low F around the ter</w:t>
      </w:r>
      <w:r w:rsidR="00634A0A">
        <w:t>minal year and zero F in</w:t>
      </w:r>
      <w:r w:rsidRPr="0025627F">
        <w:t xml:space="preserve"> prediction years, the contributions</w:t>
      </w:r>
      <w:r w:rsidR="0053530E">
        <w:t xml:space="preserve"> of old (</w:t>
      </w:r>
      <w:r w:rsidR="00634A0A">
        <w:t xml:space="preserve">or </w:t>
      </w:r>
      <w:r w:rsidR="0053530E">
        <w:t>young) age classes beca</w:t>
      </w:r>
      <w:r w:rsidRPr="0025627F">
        <w:t>me increasingly high (</w:t>
      </w:r>
      <w:r w:rsidR="00634A0A">
        <w:t xml:space="preserve">or </w:t>
      </w:r>
      <w:r w:rsidRPr="0025627F">
        <w:t xml:space="preserve">low) after 2007. </w:t>
      </w:r>
      <w:r w:rsidRPr="009A4919">
        <w:t>I</w:t>
      </w:r>
      <w:r w:rsidR="000772BB">
        <w:t>n the first prediction year</w:t>
      </w:r>
      <w:r w:rsidRPr="009A4919">
        <w:t xml:space="preserve"> </w:t>
      </w:r>
      <w:r w:rsidR="000772BB">
        <w:rPr>
          <w:lang w:eastAsia="zh-CN"/>
        </w:rPr>
        <w:t>(</w:t>
      </w:r>
      <w:r w:rsidR="000772BB">
        <w:t>2012),</w:t>
      </w:r>
      <w:r w:rsidR="00CB557B">
        <w:t xml:space="preserve"> </w:t>
      </w:r>
      <w:r w:rsidRPr="009A4919">
        <w:t>incorporati</w:t>
      </w:r>
      <w:r w:rsidR="0026338A">
        <w:t xml:space="preserve">ng </w:t>
      </w:r>
      <w:r w:rsidR="0053530E">
        <w:t xml:space="preserve">the GSI </w:t>
      </w:r>
      <w:r w:rsidR="00CE43E5">
        <w:t xml:space="preserve">into the stock-recruit function </w:t>
      </w:r>
      <w:r w:rsidRPr="009A4919">
        <w:t>le</w:t>
      </w:r>
      <w:r w:rsidR="00A8602A">
        <w:t>d</w:t>
      </w:r>
      <w:r w:rsidRPr="009A4919">
        <w:t xml:space="preserve"> to lower recruitme</w:t>
      </w:r>
      <w:r w:rsidR="00996B32">
        <w:t xml:space="preserve">nt prediction </w:t>
      </w:r>
      <w:r w:rsidR="00E03284">
        <w:t>due to</w:t>
      </w:r>
      <w:r w:rsidRPr="009A4919">
        <w:t xml:space="preserve"> unfavorable environmental condition</w:t>
      </w:r>
      <w:r w:rsidR="00DD5593" w:rsidRPr="009A4919">
        <w:t>s</w:t>
      </w:r>
      <w:r w:rsidRPr="009A4919">
        <w:t xml:space="preserve"> </w:t>
      </w:r>
      <w:r w:rsidR="00996B32">
        <w:t xml:space="preserve">as suggested by the </w:t>
      </w:r>
      <w:r w:rsidR="00DD5593" w:rsidRPr="009A4919">
        <w:t xml:space="preserve">high GSI </w:t>
      </w:r>
      <w:r w:rsidRPr="009A4919">
        <w:t>in 2011 (</w:t>
      </w:r>
      <w:r w:rsidR="00996B32">
        <w:t>Fig. 3a in</w:t>
      </w:r>
      <w:r w:rsidRPr="009A4919">
        <w:t xml:space="preserve"> </w:t>
      </w:r>
      <w:r w:rsidR="000772BB">
        <w:t>Xu et al.</w:t>
      </w:r>
      <w:r w:rsidR="002C7296" w:rsidRPr="009A4919">
        <w:t xml:space="preserve"> </w:t>
      </w:r>
      <w:r w:rsidR="00EA7EA4">
        <w:t>2018</w:t>
      </w:r>
      <w:r w:rsidRPr="009A4919">
        <w:t xml:space="preserve">). However, </w:t>
      </w:r>
      <w:r w:rsidR="00B93964">
        <w:t xml:space="preserve">the SSB proportion at age pattern showed </w:t>
      </w:r>
      <w:r w:rsidR="00B93964">
        <w:lastRenderedPageBreak/>
        <w:t xml:space="preserve">that </w:t>
      </w:r>
      <w:r w:rsidR="00CE43E5">
        <w:t>the first age class</w:t>
      </w:r>
      <w:r w:rsidRPr="009A4919">
        <w:t xml:space="preserve"> </w:t>
      </w:r>
      <w:r w:rsidR="00996B32">
        <w:t xml:space="preserve">made </w:t>
      </w:r>
      <w:r w:rsidR="00C30006">
        <w:t xml:space="preserve">a </w:t>
      </w:r>
      <w:r w:rsidR="00996B32">
        <w:t>negligible contribution</w:t>
      </w:r>
      <w:r w:rsidR="000B5957">
        <w:t xml:space="preserve"> to SSB, so </w:t>
      </w:r>
      <w:r w:rsidR="00CE43E5">
        <w:t>the first SSB prediction S(base)</w:t>
      </w:r>
      <w:r w:rsidR="00CB557B">
        <w:t xml:space="preserve"> </w:t>
      </w:r>
      <w:r w:rsidR="0026338A">
        <w:t xml:space="preserve">provided </w:t>
      </w:r>
      <w:r w:rsidR="00A8602A">
        <w:t>was</w:t>
      </w:r>
      <w:r w:rsidR="00CB557B">
        <w:t xml:space="preserve"> </w:t>
      </w:r>
      <w:r w:rsidR="005B077F">
        <w:t>negligibly</w:t>
      </w:r>
      <w:r w:rsidR="00CB557B">
        <w:t xml:space="preserve"> affected by</w:t>
      </w:r>
      <w:r w:rsidRPr="009A4919">
        <w:t xml:space="preserve"> </w:t>
      </w:r>
      <w:r w:rsidR="00CE43E5">
        <w:t xml:space="preserve">the </w:t>
      </w:r>
      <w:r w:rsidR="00F4698D">
        <w:t>recruitment covariate</w:t>
      </w:r>
      <w:r w:rsidRPr="009A4919">
        <w:t xml:space="preserve">. </w:t>
      </w:r>
      <w:proofErr w:type="gramStart"/>
      <w:r w:rsidR="00CE43E5">
        <w:t>Later on</w:t>
      </w:r>
      <w:proofErr w:type="gramEnd"/>
      <w:r w:rsidR="00CE43E5">
        <w:t>, this negative</w:t>
      </w:r>
      <w:r w:rsidR="00B93964">
        <w:t xml:space="preserve"> recruitment </w:t>
      </w:r>
      <w:r w:rsidR="000B5957">
        <w:t xml:space="preserve">signal </w:t>
      </w:r>
      <w:r w:rsidR="00C01815">
        <w:t xml:space="preserve">due to the recruitment covariate </w:t>
      </w:r>
      <w:r w:rsidR="00D9190C" w:rsidRPr="009A4919">
        <w:t>propagate</w:t>
      </w:r>
      <w:r w:rsidR="00AB455C">
        <w:t>d</w:t>
      </w:r>
      <w:r w:rsidR="00D9190C" w:rsidRPr="009A4919">
        <w:t xml:space="preserve"> to age 2 and </w:t>
      </w:r>
      <w:r w:rsidR="00CE43E5">
        <w:t xml:space="preserve">age </w:t>
      </w:r>
      <w:r w:rsidR="00D9190C" w:rsidRPr="009A4919">
        <w:t xml:space="preserve">3 in </w:t>
      </w:r>
      <w:r w:rsidR="00D9190C">
        <w:t>the second and third prediction years</w:t>
      </w:r>
      <w:r w:rsidR="00D9190C" w:rsidRPr="009A4919">
        <w:t xml:space="preserve">, respectively, leading to increasingly lower SSB predictions </w:t>
      </w:r>
      <w:r w:rsidR="00202357">
        <w:t>compared to</w:t>
      </w:r>
      <w:r w:rsidR="00D9190C" w:rsidRPr="009A4919">
        <w:t xml:space="preserve"> </w:t>
      </w:r>
      <w:r w:rsidR="00F844A0">
        <w:t>S</w:t>
      </w:r>
      <w:r w:rsidR="00D9190C" w:rsidRPr="009A4919">
        <w:rPr>
          <w:vertAlign w:val="subscript"/>
        </w:rPr>
        <w:t>0</w:t>
      </w:r>
      <w:r w:rsidR="00202357">
        <w:t>(base)</w:t>
      </w:r>
      <w:r w:rsidR="00D9190C" w:rsidRPr="009A4919">
        <w:t>.</w:t>
      </w:r>
      <w:r w:rsidR="00D9190C">
        <w:t xml:space="preserve"> </w:t>
      </w:r>
      <w:r w:rsidR="00A72734">
        <w:t xml:space="preserve">Owing to that </w:t>
      </w:r>
      <w:r w:rsidR="00202357">
        <w:t>negative survival deviations</w:t>
      </w:r>
      <w:r w:rsidR="00CE43E5">
        <w:t xml:space="preserve"> </w:t>
      </w:r>
      <w:r w:rsidR="00202357">
        <w:t xml:space="preserve">were predicted for </w:t>
      </w:r>
      <w:r w:rsidR="004F00B4">
        <w:t xml:space="preserve">the </w:t>
      </w:r>
      <w:r w:rsidR="00202357">
        <w:t>oldest</w:t>
      </w:r>
      <w:r w:rsidR="002B0718">
        <w:t xml:space="preserve"> age classes</w:t>
      </w:r>
      <w:r w:rsidR="00A8602A">
        <w:t>,</w:t>
      </w:r>
      <w:r w:rsidR="00204BFA">
        <w:t xml:space="preserve"> </w:t>
      </w:r>
      <w:r w:rsidR="004F00B4">
        <w:t xml:space="preserve">which are </w:t>
      </w:r>
      <w:r w:rsidR="00714E30">
        <w:t>the primary</w:t>
      </w:r>
      <w:r w:rsidR="000B5957">
        <w:t xml:space="preserve"> SSB</w:t>
      </w:r>
      <w:r w:rsidR="002B0718">
        <w:t xml:space="preserve"> contribut</w:t>
      </w:r>
      <w:r w:rsidR="00714E30">
        <w:t>ors</w:t>
      </w:r>
      <w:r w:rsidR="00A8602A">
        <w:t xml:space="preserve">, </w:t>
      </w:r>
      <w:r w:rsidR="00202357">
        <w:t>the</w:t>
      </w:r>
      <w:r w:rsidR="00023C78">
        <w:t xml:space="preserve"> </w:t>
      </w:r>
      <w:r w:rsidR="00204BFA">
        <w:t>survival smoother</w:t>
      </w:r>
      <w:r w:rsidR="00023C78">
        <w:t xml:space="preserve"> </w:t>
      </w:r>
      <w:r w:rsidR="004F00B4">
        <w:t>(S</w:t>
      </w:r>
      <w:r w:rsidR="004F00B4">
        <w:rPr>
          <w:vertAlign w:val="subscript"/>
        </w:rPr>
        <w:t>0</w:t>
      </w:r>
      <w:r w:rsidR="004F00B4">
        <w:t xml:space="preserve">(age, year)) </w:t>
      </w:r>
      <w:r w:rsidR="00A72734">
        <w:t xml:space="preserve">immediately </w:t>
      </w:r>
      <w:r w:rsidRPr="009A4919">
        <w:t xml:space="preserve">lower </w:t>
      </w:r>
      <w:r w:rsidR="00A72734">
        <w:t xml:space="preserve">the </w:t>
      </w:r>
      <w:r w:rsidR="00204BFA">
        <w:t xml:space="preserve">first </w:t>
      </w:r>
      <w:r w:rsidR="00023C78">
        <w:t>SSB prediction</w:t>
      </w:r>
      <w:r w:rsidR="00D9190C">
        <w:t xml:space="preserve"> </w:t>
      </w:r>
      <w:r w:rsidR="004F00B4">
        <w:t>compared to</w:t>
      </w:r>
      <w:r w:rsidR="00AB455C">
        <w:t xml:space="preserve"> </w:t>
      </w:r>
      <w:r w:rsidR="008F3279">
        <w:t>S</w:t>
      </w:r>
      <w:r w:rsidR="004F00B4">
        <w:rPr>
          <w:vertAlign w:val="subscript"/>
        </w:rPr>
        <w:t>0</w:t>
      </w:r>
      <w:r w:rsidR="008F3279">
        <w:t>(base)</w:t>
      </w:r>
      <w:r w:rsidR="00A72734">
        <w:t xml:space="preserve"> (Fig. 5)</w:t>
      </w:r>
      <w:r w:rsidR="000772BB">
        <w:t xml:space="preserve">. </w:t>
      </w:r>
      <w:r w:rsidR="00204BFA">
        <w:t>Note that t</w:t>
      </w:r>
      <w:r w:rsidR="00714E30">
        <w:t>he</w:t>
      </w:r>
      <w:r w:rsidRPr="009A4919">
        <w:t xml:space="preserve"> survival </w:t>
      </w:r>
      <w:r w:rsidR="00204BFA">
        <w:t>deviation</w:t>
      </w:r>
      <w:r w:rsidRPr="009A4919">
        <w:t xml:space="preserve"> at age</w:t>
      </w:r>
      <w:r w:rsidR="00714E30">
        <w:t xml:space="preserve"> </w:t>
      </w:r>
      <w:r w:rsidR="00A8602A">
        <w:t>w</w:t>
      </w:r>
      <w:r w:rsidR="00204BFA">
        <w:t>as</w:t>
      </w:r>
      <w:r w:rsidR="00714E30">
        <w:t xml:space="preserve"> predicted to</w:t>
      </w:r>
      <w:r w:rsidRPr="009A4919">
        <w:t xml:space="preserve"> </w:t>
      </w:r>
      <w:bookmarkStart w:id="26" w:name="OLE_LINK7"/>
      <w:bookmarkStart w:id="27" w:name="OLE_LINK8"/>
      <w:r w:rsidR="00AB455C" w:rsidRPr="009A4919">
        <w:t>a</w:t>
      </w:r>
      <w:hyperlink r:id="rId9" w:history="1">
        <w:r w:rsidR="00AB455C" w:rsidRPr="009A4919">
          <w:t>symptot</w:t>
        </w:r>
      </w:hyperlink>
      <w:r w:rsidR="00AB455C" w:rsidRPr="009A4919">
        <w:t>ically</w:t>
      </w:r>
      <w:bookmarkEnd w:id="26"/>
      <w:bookmarkEnd w:id="27"/>
      <w:r w:rsidR="00AB455C">
        <w:t xml:space="preserve"> </w:t>
      </w:r>
      <w:r w:rsidR="0083479F">
        <w:t>approach</w:t>
      </w:r>
      <w:r w:rsidRPr="009A4919">
        <w:t xml:space="preserve"> zero </w:t>
      </w:r>
      <w:r w:rsidR="00564B87">
        <w:t xml:space="preserve">over time </w:t>
      </w:r>
      <w:r w:rsidR="00A009CD">
        <w:t>(see Fig</w:t>
      </w:r>
      <w:r w:rsidRPr="009A4919">
        <w:t>.</w:t>
      </w:r>
      <w:r w:rsidR="00A009CD">
        <w:t xml:space="preserve"> </w:t>
      </w:r>
      <w:r w:rsidR="00AB455C">
        <w:t>2</w:t>
      </w:r>
      <w:r w:rsidRPr="009A4919">
        <w:t xml:space="preserve">), so the </w:t>
      </w:r>
      <w:r w:rsidR="00CB557B">
        <w:t xml:space="preserve">direct influence of </w:t>
      </w:r>
      <w:r w:rsidR="00A72734">
        <w:t>the survival smoother</w:t>
      </w:r>
      <w:r w:rsidR="00204BFA">
        <w:t xml:space="preserve"> on SSB prediction</w:t>
      </w:r>
      <w:r w:rsidR="00564B87">
        <w:t>s</w:t>
      </w:r>
      <w:r w:rsidRPr="009A4919">
        <w:t xml:space="preserve"> </w:t>
      </w:r>
      <w:r w:rsidR="00A72734">
        <w:t>are</w:t>
      </w:r>
      <w:r w:rsidR="00564B87">
        <w:t xml:space="preserve"> expected to be</w:t>
      </w:r>
      <w:r w:rsidR="00204BFA">
        <w:rPr>
          <w:noProof/>
        </w:rPr>
        <w:t xml:space="preserve"> </w:t>
      </w:r>
      <w:r w:rsidR="006E5961" w:rsidRPr="006B291C">
        <w:rPr>
          <w:noProof/>
        </w:rPr>
        <w:t>increasingly weak</w:t>
      </w:r>
      <w:r w:rsidR="006B291C">
        <w:rPr>
          <w:noProof/>
        </w:rPr>
        <w:t>er</w:t>
      </w:r>
      <w:r w:rsidR="006E5961">
        <w:t xml:space="preserve"> </w:t>
      </w:r>
      <w:r w:rsidR="00564B87">
        <w:t>over</w:t>
      </w:r>
      <w:r w:rsidR="006E5961">
        <w:t xml:space="preserve"> time</w:t>
      </w:r>
      <w:r w:rsidRPr="009A4919">
        <w:t xml:space="preserve">. </w:t>
      </w:r>
      <w:r w:rsidR="006E5961">
        <w:t xml:space="preserve">However, the </w:t>
      </w:r>
      <w:r w:rsidR="00996972">
        <w:t xml:space="preserve">predicted </w:t>
      </w:r>
      <w:r w:rsidR="001D31E9">
        <w:t xml:space="preserve">negative survival </w:t>
      </w:r>
      <w:r w:rsidR="00F4784D">
        <w:t xml:space="preserve">deviations in the first prediction year still </w:t>
      </w:r>
      <w:r w:rsidR="000B5957">
        <w:t>propagate</w:t>
      </w:r>
      <w:r w:rsidR="001D31E9">
        <w:t xml:space="preserve"> to older age classes </w:t>
      </w:r>
      <w:r w:rsidR="00BB1624">
        <w:t xml:space="preserve">over time and </w:t>
      </w:r>
      <w:r w:rsidR="00185F4B">
        <w:t xml:space="preserve">indirectly </w:t>
      </w:r>
      <w:r w:rsidR="00BB1624">
        <w:t>influence SSB predictions in the second and third prediction years.</w:t>
      </w:r>
      <w:r w:rsidR="00185F4B">
        <w:t xml:space="preserve"> </w:t>
      </w:r>
      <w:r w:rsidR="00E175A3">
        <w:t>In this case, t</w:t>
      </w:r>
      <w:r w:rsidR="00BB1624">
        <w:t xml:space="preserve">he </w:t>
      </w:r>
      <w:r w:rsidR="00E175A3">
        <w:t>direct and indirect</w:t>
      </w:r>
      <w:r w:rsidR="00185F4B">
        <w:t xml:space="preserve"> impact</w:t>
      </w:r>
      <w:r w:rsidR="00E72FD5">
        <w:t>s</w:t>
      </w:r>
      <w:r w:rsidR="00185F4B">
        <w:t xml:space="preserve"> of</w:t>
      </w:r>
      <w:r w:rsidR="001D31E9">
        <w:t xml:space="preserve"> </w:t>
      </w:r>
      <w:r w:rsidR="00E175A3">
        <w:t xml:space="preserve">the survival smoother </w:t>
      </w:r>
      <w:r w:rsidR="00185F4B">
        <w:t xml:space="preserve">on SSB predictions </w:t>
      </w:r>
      <w:r w:rsidR="00E175A3">
        <w:rPr>
          <w:lang w:eastAsia="zh-CN"/>
        </w:rPr>
        <w:t>both lead to</w:t>
      </w:r>
      <w:r w:rsidR="00003840">
        <w:t xml:space="preserve"> </w:t>
      </w:r>
      <w:r w:rsidR="001D31E9">
        <w:t>increasingly lower SSB</w:t>
      </w:r>
      <w:r w:rsidR="00CB557B">
        <w:t xml:space="preserve"> predictions </w:t>
      </w:r>
      <w:r w:rsidR="0071448C">
        <w:t>from</w:t>
      </w:r>
      <w:r w:rsidR="001D31E9">
        <w:t xml:space="preserve"> S</w:t>
      </w:r>
      <w:r w:rsidR="00F4784D">
        <w:rPr>
          <w:vertAlign w:val="subscript"/>
        </w:rPr>
        <w:t>0</w:t>
      </w:r>
      <w:bookmarkStart w:id="28" w:name="_Toc465598053"/>
      <w:r w:rsidR="00185F4B">
        <w:t>(age, year)</w:t>
      </w:r>
      <w:r w:rsidR="00E72FD5">
        <w:t xml:space="preserve"> compared to S</w:t>
      </w:r>
      <w:r w:rsidR="00E72FD5" w:rsidRPr="00E72FD5">
        <w:t xml:space="preserve"> </w:t>
      </w:r>
      <w:r w:rsidR="00E72FD5">
        <w:t>S</w:t>
      </w:r>
      <w:r w:rsidR="00E72FD5">
        <w:rPr>
          <w:vertAlign w:val="subscript"/>
        </w:rPr>
        <w:t>0</w:t>
      </w:r>
      <w:r w:rsidR="00E72FD5">
        <w:t>(base) and even S(</w:t>
      </w:r>
      <w:r w:rsidR="00F232EF">
        <w:t>base)</w:t>
      </w:r>
      <w:r w:rsidR="00185F4B">
        <w:t>.</w:t>
      </w:r>
    </w:p>
    <w:p w14:paraId="78C1A3EA" w14:textId="77777777" w:rsidR="00A72B56" w:rsidRDefault="00A72B56" w:rsidP="001829AC">
      <w:pPr>
        <w:pStyle w:val="Chapterheading0"/>
        <w:ind w:firstLine="720"/>
        <w:jc w:val="left"/>
        <w:rPr>
          <w:rFonts w:eastAsiaTheme="majorEastAsia"/>
          <w:b/>
          <w:color w:val="000000" w:themeColor="text1"/>
          <w:sz w:val="26"/>
          <w:szCs w:val="26"/>
        </w:rPr>
      </w:pPr>
    </w:p>
    <w:p w14:paraId="37BA3DB9" w14:textId="77777777" w:rsidR="0019695A" w:rsidRPr="009A4919" w:rsidRDefault="002767EC" w:rsidP="001829AC">
      <w:pPr>
        <w:pStyle w:val="Heading1"/>
        <w:numPr>
          <w:ilvl w:val="0"/>
          <w:numId w:val="15"/>
        </w:numPr>
      </w:pPr>
      <w:r w:rsidRPr="004074B0">
        <w:t>Discussion</w:t>
      </w:r>
      <w:bookmarkEnd w:id="28"/>
    </w:p>
    <w:p w14:paraId="2E295D35" w14:textId="26A28CF4" w:rsidR="00F575A4" w:rsidRDefault="0088167E" w:rsidP="001829AC">
      <w:pPr>
        <w:pStyle w:val="Chapterheading0"/>
        <w:ind w:firstLine="72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02AA3">
        <w:t>the</w:t>
      </w:r>
      <w:r w:rsidR="006C6D17" w:rsidRPr="00097DD1">
        <w:t xml:space="preserve"> 2D </w:t>
      </w:r>
      <w:proofErr w:type="gramStart"/>
      <w:r w:rsidR="006C6D17" w:rsidRPr="00097DD1">
        <w:t>AR</w:t>
      </w:r>
      <w:r w:rsidR="006C6D17" w:rsidRPr="00097DD1">
        <w:rPr>
          <w:lang w:eastAsia="zh-CN"/>
        </w:rPr>
        <w:t>(</w:t>
      </w:r>
      <w:proofErr w:type="gramEnd"/>
      <w:r w:rsidR="006C6D17" w:rsidRPr="00097DD1">
        <w:rPr>
          <w:lang w:eastAsia="zh-CN"/>
        </w:rPr>
        <w:t>1)</w:t>
      </w:r>
      <w:r w:rsidR="006C6D17" w:rsidRPr="00097DD1">
        <w:t xml:space="preserve"> </w:t>
      </w:r>
      <w:r>
        <w:rPr>
          <w:lang w:eastAsia="zh-CN"/>
        </w:rPr>
        <w:t xml:space="preserve">survival </w:t>
      </w:r>
      <w:r w:rsidR="00602AA3">
        <w:rPr>
          <w:lang w:eastAsia="zh-CN"/>
        </w:rPr>
        <w:t xml:space="preserve">smoother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 and </w:t>
      </w:r>
      <m:oMath>
        <m:r>
          <w:rPr>
            <w:rFonts w:ascii="Cambria Math" w:hAnsi="Cambria Math"/>
          </w:rPr>
          <m:t>F</m:t>
        </m:r>
      </m:oMath>
      <w:r w:rsidR="00097DD1">
        <w:t xml:space="preserve">. </w:t>
      </w:r>
      <w:r w:rsidR="009F3A14">
        <w:t>Different f</w:t>
      </w:r>
      <w:r w:rsidR="00865591">
        <w:t>rom some</w:t>
      </w:r>
      <w:r w:rsidR="009F3A14">
        <w:t xml:space="preserve"> p</w:t>
      </w:r>
      <w:r w:rsidR="00097DD1">
        <w:t xml:space="preserve">revious studies </w:t>
      </w:r>
      <w:r w:rsidR="009F3A14">
        <w:t xml:space="preserve">which </w:t>
      </w:r>
      <w:r w:rsidR="00A7735F">
        <w:t xml:space="preserve">addressed </w:t>
      </w:r>
      <w:r w:rsidR="003A263E">
        <w:t xml:space="preserve">the </w:t>
      </w:r>
      <w:r w:rsidR="00A7735F">
        <w:t>retrospective problem</w:t>
      </w:r>
      <w:r w:rsidR="003A263E">
        <w:t xml:space="preserve"> </w:t>
      </w:r>
      <w:r w:rsidR="00D62874">
        <w:t>in New England stock assessments</w:t>
      </w:r>
      <w:r w:rsidR="00A7735F">
        <w:t xml:space="preserve"> by </w:t>
      </w:r>
      <w:r w:rsidR="001301D0">
        <w:t xml:space="preserve">applying </w:t>
      </w:r>
      <w:r w:rsidR="00A7735F">
        <w:t>the</w:t>
      </w:r>
      <w:r w:rsidR="0093309F">
        <w:t xml:space="preserve"> temporal trend in</w:t>
      </w:r>
      <w:r w:rsidR="00097DD1">
        <w:t xml:space="preserve"> </w:t>
      </w:r>
      <m:oMath>
        <m:r>
          <w:rPr>
            <w:rFonts w:ascii="Cambria Math" w:hAnsi="Cambria Math"/>
          </w:rPr>
          <m:t>M</m:t>
        </m:r>
      </m:oMath>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P</w:t>
      </w:r>
      <w:r w:rsidR="00A7735F">
        <w:t>articular</w:t>
      </w:r>
      <w:r w:rsidR="00097073">
        <w:t>ly</w:t>
      </w:r>
      <w:r w:rsidR="00A7735F">
        <w:t xml:space="preserve">, </w:t>
      </w:r>
      <w:r w:rsidR="003C2776">
        <w:t xml:space="preserve">both </w:t>
      </w:r>
      <w:r w:rsidR="00A7735F">
        <w:t xml:space="preserve">the two </w:t>
      </w:r>
      <w:proofErr w:type="gramStart"/>
      <w:r w:rsidR="00A7735F">
        <w:t>AR(</w:t>
      </w:r>
      <w:proofErr w:type="gramEnd"/>
      <w:r w:rsidR="00A7735F">
        <w:t xml:space="preserve">1) </w:t>
      </w:r>
      <w:r w:rsidR="00A7735F">
        <w:lastRenderedPageBreak/>
        <w:t xml:space="preserve">coefficients </w:t>
      </w:r>
      <w:r w:rsidR="003C2776">
        <w:t xml:space="preserve">for the survival smoother </w:t>
      </w:r>
      <w:r w:rsidR="00A7735F">
        <w:t xml:space="preserve">can be pre-specified as a constant or estimated in the state-space model </w:t>
      </w:r>
      <w:r w:rsidR="00B96A98">
        <w:t xml:space="preserve">as </w:t>
      </w:r>
      <w:r w:rsidR="008E4589">
        <w:t>fixed effect parameter</w:t>
      </w:r>
      <w:r w:rsidR="00B96A98">
        <w:t>s</w:t>
      </w:r>
      <w:r w:rsidR="008E4589">
        <w:t xml:space="preserve">. </w:t>
      </w:r>
      <w:r w:rsidR="00F05B8E">
        <w:rPr>
          <w:lang w:eastAsia="zh-CN"/>
        </w:rPr>
        <w:t>By comparing</w:t>
      </w:r>
      <w:r w:rsidR="00605AAE">
        <w:rPr>
          <w:lang w:eastAsia="zh-CN"/>
        </w:rPr>
        <w:t xml:space="preserve"> </w:t>
      </w:r>
      <w:r w:rsidR="002C36A2">
        <w:rPr>
          <w:lang w:eastAsia="zh-CN"/>
        </w:rPr>
        <w:t xml:space="preserve">the </w:t>
      </w:r>
      <w:r w:rsidR="005B69C0">
        <w:rPr>
          <w:lang w:eastAsia="zh-CN"/>
        </w:rPr>
        <w:t xml:space="preserve">AIC of </w:t>
      </w:r>
      <w:r w:rsidR="006B575A">
        <w:rPr>
          <w:lang w:eastAsia="zh-CN"/>
        </w:rPr>
        <w:t xml:space="preserve">four </w:t>
      </w:r>
      <w:r w:rsidR="007E560D">
        <w:rPr>
          <w:lang w:eastAsia="zh-CN"/>
        </w:rPr>
        <w:t xml:space="preserve">alternative </w:t>
      </w:r>
      <w:r w:rsidR="00FB16F6">
        <w:rPr>
          <w:lang w:eastAsia="zh-CN"/>
        </w:rPr>
        <w:t xml:space="preserve">models with differing </w:t>
      </w:r>
      <w:r w:rsidR="00BC4CCF">
        <w:rPr>
          <w:lang w:eastAsia="zh-CN"/>
        </w:rPr>
        <w:t xml:space="preserve">autocorrelation </w:t>
      </w:r>
      <w:r w:rsidR="007E560D">
        <w:rPr>
          <w:lang w:eastAsia="zh-CN"/>
        </w:rPr>
        <w:t>assumption</w:t>
      </w:r>
      <w:r w:rsidR="00BC4CCF">
        <w:rPr>
          <w:lang w:eastAsia="zh-CN"/>
        </w:rPr>
        <w:t>s</w:t>
      </w:r>
      <w:r w:rsidR="007E560D">
        <w:rPr>
          <w:lang w:eastAsia="zh-CN"/>
        </w:rPr>
        <w:t xml:space="preserve"> for survival deviations</w:t>
      </w:r>
      <w:r w:rsidR="00F05B8E">
        <w:rPr>
          <w:lang w:eastAsia="zh-CN"/>
        </w:rPr>
        <w:t>, we</w:t>
      </w:r>
      <w:r w:rsidR="00BC4CCF">
        <w:rPr>
          <w:lang w:eastAsia="zh-CN"/>
        </w:rPr>
        <w:t xml:space="preserve"> showed</w:t>
      </w:r>
      <w:r w:rsidR="00FB16F6">
        <w:rPr>
          <w:lang w:eastAsia="zh-CN"/>
        </w:rPr>
        <w:t xml:space="preserve"> that</w:t>
      </w:r>
      <w:r w:rsidR="0093309F">
        <w:rPr>
          <w:lang w:eastAsia="zh-CN"/>
        </w:rPr>
        <w:t xml:space="preserve"> </w:t>
      </w:r>
      <w:r w:rsidR="006B575A">
        <w:rPr>
          <w:lang w:eastAsia="zh-CN"/>
        </w:rPr>
        <w:t>it is more important to estimate</w:t>
      </w:r>
      <w:r w:rsidR="00E259A4">
        <w:rPr>
          <w:lang w:eastAsia="zh-CN"/>
        </w:rPr>
        <w:t xml:space="preserve"> the </w:t>
      </w:r>
      <w:r w:rsidR="00954DC1">
        <w:rPr>
          <w:lang w:eastAsia="zh-CN"/>
        </w:rPr>
        <w:t>among-year</w:t>
      </w:r>
      <w:r w:rsidR="00F05B8E">
        <w:rPr>
          <w:lang w:eastAsia="zh-CN"/>
        </w:rPr>
        <w:t xml:space="preserve"> than </w:t>
      </w:r>
      <w:r w:rsidR="00954DC1">
        <w:rPr>
          <w:lang w:eastAsia="zh-CN"/>
        </w:rPr>
        <w:t>among-</w:t>
      </w:r>
      <w:r w:rsidR="006B575A">
        <w:rPr>
          <w:lang w:eastAsia="zh-CN"/>
        </w:rPr>
        <w:t>age</w:t>
      </w:r>
      <w:r w:rsidR="00F05B8E">
        <w:rPr>
          <w:lang w:eastAsia="zh-CN"/>
        </w:rPr>
        <w:t xml:space="preserve"> autocorrelation </w:t>
      </w:r>
      <w:r w:rsidR="00E259A4">
        <w:rPr>
          <w:lang w:eastAsia="zh-CN"/>
        </w:rPr>
        <w:t xml:space="preserve">in survival </w:t>
      </w:r>
      <w:r w:rsidR="00F05B8E">
        <w:rPr>
          <w:lang w:eastAsia="zh-CN"/>
        </w:rPr>
        <w:t>deviations</w:t>
      </w:r>
      <w:r w:rsidR="00FD34E4">
        <w:rPr>
          <w:lang w:eastAsia="zh-CN"/>
        </w:rPr>
        <w:t xml:space="preserve"> of SNEMA yellowtail flounder</w:t>
      </w:r>
      <w:r w:rsidR="00FB16F6">
        <w:rPr>
          <w:lang w:eastAsia="zh-CN"/>
        </w:rPr>
        <w:t>.</w:t>
      </w:r>
      <w:r w:rsidR="002C36A2">
        <w:rPr>
          <w:lang w:eastAsia="zh-CN"/>
        </w:rPr>
        <w:t xml:space="preserve"> </w:t>
      </w:r>
      <w:r w:rsidR="006F18F0">
        <w:rPr>
          <w:lang w:eastAsia="zh-CN"/>
        </w:rPr>
        <w:t>The</w:t>
      </w:r>
      <w:r w:rsidR="000E23C6">
        <w:rPr>
          <w:lang w:eastAsia="zh-CN"/>
        </w:rPr>
        <w:t xml:space="preserve"> </w:t>
      </w:r>
      <w:r w:rsidR="00F05B8E">
        <w:rPr>
          <w:lang w:eastAsia="zh-CN"/>
        </w:rPr>
        <w:t>among-year</w:t>
      </w:r>
      <w:r w:rsidR="000E23C6">
        <w:rPr>
          <w:lang w:eastAsia="zh-CN"/>
        </w:rPr>
        <w:t xml:space="preserve"> autocorrelation</w:t>
      </w:r>
      <w:r w:rsidR="00BB2EAF">
        <w:rPr>
          <w:lang w:eastAsia="zh-CN"/>
        </w:rPr>
        <w:t xml:space="preserve"> in survival deviations</w:t>
      </w:r>
      <w:r w:rsidR="000E23C6">
        <w:rPr>
          <w:lang w:eastAsia="zh-CN"/>
        </w:rPr>
        <w:t xml:space="preserve"> was estimated </w:t>
      </w:r>
      <w:r w:rsidR="006F18F0">
        <w:rPr>
          <w:lang w:eastAsia="zh-CN"/>
        </w:rPr>
        <w:t xml:space="preserve">to be high </w:t>
      </w:r>
      <w:r w:rsidR="00363C7B">
        <w:rPr>
          <w:lang w:eastAsia="zh-CN"/>
        </w:rPr>
        <w:t xml:space="preserve">(0.56) </w:t>
      </w:r>
      <w:r w:rsidR="000E23C6">
        <w:rPr>
          <w:lang w:eastAsia="zh-CN"/>
        </w:rPr>
        <w:t xml:space="preserve">in the best fitting model, </w:t>
      </w:r>
      <w:r w:rsidR="007F6F3D">
        <w:rPr>
          <w:lang w:eastAsia="zh-CN"/>
        </w:rPr>
        <w:t>i</w:t>
      </w:r>
      <w:r w:rsidR="00D50D81">
        <w:rPr>
          <w:lang w:eastAsia="zh-CN"/>
        </w:rPr>
        <w:t>ndicating</w:t>
      </w:r>
      <w:r w:rsidR="00CE6E49">
        <w:rPr>
          <w:lang w:eastAsia="zh-CN"/>
        </w:rPr>
        <w:t xml:space="preserve"> that biological processes </w:t>
      </w:r>
      <w:r w:rsidR="00F575A4">
        <w:rPr>
          <w:lang w:eastAsia="zh-CN"/>
        </w:rPr>
        <w:t>for</w:t>
      </w:r>
      <w:r w:rsidR="00CE6E49">
        <w:rPr>
          <w:lang w:eastAsia="zh-CN"/>
        </w:rPr>
        <w:t xml:space="preserve"> ages </w:t>
      </w:r>
      <w:r w:rsidR="00F575A4">
        <w:rPr>
          <w:lang w:eastAsia="zh-CN"/>
        </w:rPr>
        <w:t>larger than 1</w:t>
      </w:r>
      <w:r w:rsidR="00BB2EAF">
        <w:rPr>
          <w:lang w:eastAsia="zh-CN"/>
        </w:rPr>
        <w:t xml:space="preserve"> </w:t>
      </w:r>
      <w:r w:rsidR="00CE6E49">
        <w:rPr>
          <w:lang w:eastAsia="zh-CN"/>
        </w:rPr>
        <w:t xml:space="preserve">can also be </w:t>
      </w:r>
      <w:r w:rsidR="00BB2EAF">
        <w:rPr>
          <w:lang w:eastAsia="zh-CN"/>
        </w:rPr>
        <w:t>autocorrelated across time</w:t>
      </w:r>
      <w:r w:rsidR="00CE6E49">
        <w:rPr>
          <w:lang w:eastAsia="zh-CN"/>
        </w:rPr>
        <w:t>.</w:t>
      </w:r>
      <w:r w:rsidR="000F4329">
        <w:t xml:space="preserve"> </w:t>
      </w:r>
      <w:r w:rsidR="00F575A4">
        <w:t xml:space="preserve">Moreover, the estimated survival deviations for age 5&amp;6 were quantitatively comparable to those for age 1, informing us that </w:t>
      </w:r>
      <w:r w:rsidR="00172EDA">
        <w:t xml:space="preserve">the variation in adult survival is at least as </w:t>
      </w:r>
      <w:r w:rsidR="00941E66">
        <w:t>influential</w:t>
      </w:r>
      <w:r w:rsidR="00172EDA">
        <w:t xml:space="preserve"> as </w:t>
      </w:r>
      <w:r w:rsidR="00941E66">
        <w:t>that in recruitment to the population dynamics of SNEMA yellowtail flounder.</w:t>
      </w:r>
    </w:p>
    <w:p w14:paraId="7EDEA377" w14:textId="2D8FDB61" w:rsidR="00720356" w:rsidRPr="00097DD1" w:rsidRDefault="00C90E6F" w:rsidP="001829AC">
      <w:pPr>
        <w:pStyle w:val="Chapterheading0"/>
        <w:ind w:firstLine="720"/>
        <w:jc w:val="left"/>
        <w:rPr>
          <w:lang w:eastAsia="zh-CN"/>
        </w:rPr>
      </w:pPr>
      <w:r>
        <w:t xml:space="preserve">We found that </w:t>
      </w:r>
      <w:r w:rsidR="00C92256">
        <w:t>the improvement in model fit that was induced by the</w:t>
      </w:r>
      <w:r>
        <w:t xml:space="preserve"> survival smoother </w:t>
      </w:r>
      <w:r w:rsidR="005D6A35">
        <w:t>alone</w:t>
      </w:r>
      <w:r w:rsidR="00C92256">
        <w:t xml:space="preserve"> was notably larger than that </w:t>
      </w:r>
      <w:r w:rsidR="00790B09">
        <w:t xml:space="preserve">was </w:t>
      </w:r>
      <w:r w:rsidR="00C92256">
        <w:t xml:space="preserve">induced by the recruitment covariate </w:t>
      </w:r>
      <w:r w:rsidR="005D6A35">
        <w:t>alone</w:t>
      </w:r>
      <w:r w:rsidR="00C92256">
        <w:t>.</w:t>
      </w:r>
      <w:r w:rsidR="00790B09">
        <w:t xml:space="preserve"> </w:t>
      </w:r>
      <w:r w:rsidR="000E23C6">
        <w:t xml:space="preserve">We </w:t>
      </w:r>
      <w:r>
        <w:t xml:space="preserve">also </w:t>
      </w:r>
      <w:r w:rsidR="000E23C6">
        <w:t xml:space="preserve">found that </w:t>
      </w:r>
      <w:r w:rsidR="00E76573">
        <w:t>the</w:t>
      </w:r>
      <w:r w:rsidR="0040254B">
        <w:t xml:space="preserve"> </w:t>
      </w:r>
      <w:r w:rsidR="004B2C87">
        <w:t>survival smoother</w:t>
      </w:r>
      <w:r w:rsidR="0040254B">
        <w:t xml:space="preserve"> </w:t>
      </w:r>
      <w:r w:rsidR="000E23C6">
        <w:t>had</w:t>
      </w:r>
      <w:r w:rsidR="000F4329">
        <w:t xml:space="preserve"> </w:t>
      </w:r>
      <w:r w:rsidR="007F6F3D">
        <w:t>profound</w:t>
      </w:r>
      <w:r w:rsidR="000F4329">
        <w:t xml:space="preserve"> impacts on SSB and </w:t>
      </w:r>
      <m:oMath>
        <m:r>
          <w:rPr>
            <w:rFonts w:ascii="Cambria Math" w:hAnsi="Cambria Math"/>
          </w:rPr>
          <m:t>F</m:t>
        </m:r>
      </m:oMath>
      <w:r w:rsidR="000F4329">
        <w:t xml:space="preserve"> </w:t>
      </w:r>
      <w:r w:rsidR="0040254B">
        <w:t xml:space="preserve">estimates </w:t>
      </w:r>
      <w:r w:rsidR="007F6F3D">
        <w:t>as well as</w:t>
      </w:r>
      <w:r w:rsidR="0040254B">
        <w:t xml:space="preserve"> near-term </w:t>
      </w:r>
      <w:r w:rsidR="000F4329">
        <w:t xml:space="preserve">SSB </w:t>
      </w:r>
      <w:r w:rsidR="000E23C6">
        <w:t xml:space="preserve">predictions, </w:t>
      </w:r>
      <w:r>
        <w:t>while</w:t>
      </w:r>
      <w:r w:rsidR="00573299">
        <w:t xml:space="preserve"> </w:t>
      </w:r>
      <w:r w:rsidR="00B62D84">
        <w:t>the recruitment covariate</w:t>
      </w:r>
      <w:r w:rsidR="00573299">
        <w:t xml:space="preserve"> negligibly impacted the estimates of SSB and </w:t>
      </w:r>
      <m:oMath>
        <m:r>
          <w:rPr>
            <w:rFonts w:ascii="Cambria Math" w:hAnsi="Cambria Math"/>
          </w:rPr>
          <m:t>F</m:t>
        </m:r>
      </m:oMath>
      <w:r w:rsidR="00573299">
        <w:t xml:space="preserve">. </w:t>
      </w:r>
      <w:r w:rsidR="002B40AB">
        <w:t>The</w:t>
      </w:r>
      <w:r w:rsidR="00DC3194">
        <w:t>se</w:t>
      </w:r>
      <w:r w:rsidR="002B40AB">
        <w:t xml:space="preserve"> two findings </w:t>
      </w:r>
      <w:r>
        <w:t>further underscor</w:t>
      </w:r>
      <w:r w:rsidR="007B2D31">
        <w:t>ed</w:t>
      </w:r>
      <w:r>
        <w:t xml:space="preserve"> the importance of </w:t>
      </w:r>
      <w:r w:rsidR="00E246D2">
        <w:t>implementing the</w:t>
      </w:r>
      <w:r>
        <w:t xml:space="preserve"> 2D </w:t>
      </w:r>
      <w:proofErr w:type="gramStart"/>
      <w:r>
        <w:t>AR(</w:t>
      </w:r>
      <w:proofErr w:type="gramEnd"/>
      <w:r>
        <w:t>1) survival smoother to the assessment of SNEMA yellowtail flounder</w:t>
      </w:r>
      <w:r w:rsidR="004E3AB5">
        <w:t xml:space="preserve">. </w:t>
      </w:r>
      <w:r w:rsidR="005539BD">
        <w:t xml:space="preserve">Indeed, </w:t>
      </w:r>
      <w:r w:rsidR="000E23C6">
        <w:t xml:space="preserve">this 2D </w:t>
      </w:r>
      <w:proofErr w:type="gramStart"/>
      <w:r w:rsidR="000E23C6">
        <w:t>AR(</w:t>
      </w:r>
      <w:proofErr w:type="gramEnd"/>
      <w:r w:rsidR="000E23C6">
        <w:t xml:space="preserve">1) </w:t>
      </w:r>
      <w:r w:rsidR="00963B2F">
        <w:t>smoother</w:t>
      </w:r>
      <w:r w:rsidR="000E23C6">
        <w:t xml:space="preserve"> </w:t>
      </w:r>
      <w:r w:rsidR="00BF5DCC">
        <w:t xml:space="preserve">for survival deviations </w:t>
      </w:r>
      <w:r w:rsidR="000E23C6">
        <w:t>can</w:t>
      </w:r>
      <w:r w:rsidR="005539BD">
        <w:t xml:space="preserve"> </w:t>
      </w:r>
      <w:r w:rsidR="00963B2F">
        <w:t xml:space="preserve">also </w:t>
      </w:r>
      <w:r w:rsidR="00163EEE">
        <w:t xml:space="preserve">extended to </w:t>
      </w:r>
      <w:r w:rsidR="00DC1A90">
        <w:t>three</w:t>
      </w:r>
      <w:r w:rsidR="00163EEE">
        <w:t xml:space="preserve"> dimensions if, for example, </w:t>
      </w:r>
      <w:r w:rsidR="005425D7">
        <w:t>survival</w:t>
      </w:r>
      <w:r w:rsidR="00163EEE">
        <w:t xml:space="preserve"> is </w:t>
      </w:r>
      <w:r w:rsidR="005425D7">
        <w:t xml:space="preserve">modelled </w:t>
      </w:r>
      <w:r w:rsidR="00DC1A90">
        <w:t>to be</w:t>
      </w:r>
      <w:r w:rsidR="005425D7">
        <w:t xml:space="preserve"> </w:t>
      </w:r>
      <w:r w:rsidR="00163EEE">
        <w:t>sex-specific</w:t>
      </w:r>
      <w:r w:rsidR="00DC1A90">
        <w:t xml:space="preserve">. Also, the generic 2D </w:t>
      </w:r>
      <w:proofErr w:type="gramStart"/>
      <w:r w:rsidR="00DC1A90">
        <w:t>AR(</w:t>
      </w:r>
      <w:proofErr w:type="gramEnd"/>
      <w:r w:rsidR="00DC1A90">
        <w:t xml:space="preserve">1) smoother we introduce in this paper can </w:t>
      </w:r>
      <w:r w:rsidR="00963B2F">
        <w:t>be</w:t>
      </w:r>
      <w:r w:rsidR="005539BD">
        <w:t xml:space="preserve"> </w:t>
      </w:r>
      <w:r w:rsidR="00DC1A90">
        <w:t>applied</w:t>
      </w:r>
      <w:r w:rsidR="005539BD">
        <w:t xml:space="preserve"> </w:t>
      </w:r>
      <w:r w:rsidR="00DC1A90">
        <w:t>to</w:t>
      </w:r>
      <w:r w:rsidR="005539BD">
        <w:t xml:space="preserve"> othe</w:t>
      </w:r>
      <w:r w:rsidR="000E23C6">
        <w:t xml:space="preserve">r </w:t>
      </w:r>
      <w:r w:rsidR="00073AF1">
        <w:t xml:space="preserve">potentially autocorrelated </w:t>
      </w:r>
      <w:r w:rsidR="000E23C6">
        <w:t>biological processes</w:t>
      </w:r>
      <w:r w:rsidR="00073AF1">
        <w:t xml:space="preserve"> (e.g., selectivity and growth</w:t>
      </w:r>
      <w:r w:rsidR="00073AF1">
        <w:rPr>
          <w:rFonts w:hint="eastAsia"/>
          <w:lang w:eastAsia="zh-CN"/>
        </w:rPr>
        <w:t>)</w:t>
      </w:r>
      <w:r w:rsidR="00073AF1">
        <w:t xml:space="preserve"> as well, </w:t>
      </w:r>
      <w:r w:rsidR="005539BD">
        <w:t xml:space="preserve">which </w:t>
      </w:r>
      <w:r w:rsidR="00C16D9F">
        <w:t xml:space="preserve">we predict </w:t>
      </w:r>
      <w:r w:rsidR="00272219">
        <w:t>would</w:t>
      </w:r>
      <w:r w:rsidR="00FC0701">
        <w:t xml:space="preserve"> </w:t>
      </w:r>
      <w:r w:rsidR="00C16D9F">
        <w:t>be</w:t>
      </w:r>
      <w:r w:rsidR="005539BD">
        <w:t xml:space="preserve"> an important research topic </w:t>
      </w:r>
      <w:r w:rsidR="00122D9C">
        <w:t xml:space="preserve">for continuously developing </w:t>
      </w:r>
      <w:r w:rsidR="002F71CB">
        <w:t xml:space="preserve">mixed-effect </w:t>
      </w:r>
      <w:r w:rsidR="00910F66">
        <w:t xml:space="preserve">stock </w:t>
      </w:r>
      <w:r w:rsidR="002F71CB">
        <w:t>assessment models</w:t>
      </w:r>
      <w:r w:rsidR="009B32C8">
        <w:t>.</w:t>
      </w:r>
    </w:p>
    <w:p w14:paraId="3E321473" w14:textId="11A03267" w:rsidR="002767EC" w:rsidRPr="005F7AC4" w:rsidRDefault="008879EA" w:rsidP="001829AC">
      <w:pPr>
        <w:pStyle w:val="Chapterheading0"/>
        <w:ind w:firstLine="720"/>
        <w:jc w:val="left"/>
      </w:pPr>
      <w:r w:rsidRPr="005F7AC4">
        <w:rPr>
          <w:rFonts w:hint="eastAsia"/>
          <w:lang w:eastAsia="zh-CN"/>
        </w:rPr>
        <w:t>For</w:t>
      </w:r>
      <w:r w:rsidRPr="005F7AC4">
        <w:t xml:space="preserve"> </w:t>
      </w:r>
      <w:r w:rsidRPr="005F7AC4">
        <w:rPr>
          <w:rFonts w:hint="eastAsia"/>
          <w:lang w:eastAsia="zh-CN"/>
        </w:rPr>
        <w:t>SNEMA</w:t>
      </w:r>
      <w:r w:rsidRPr="005F7AC4">
        <w:t xml:space="preserve"> yellowtail flounder, </w:t>
      </w:r>
      <w:r w:rsidRPr="005F7AC4">
        <w:rPr>
          <w:lang w:eastAsia="zh-CN"/>
        </w:rPr>
        <w:t>implementing</w:t>
      </w:r>
      <w:r w:rsidRPr="005F7AC4">
        <w:t xml:space="preserve"> the 2D </w:t>
      </w:r>
      <w:proofErr w:type="gramStart"/>
      <w:r w:rsidRPr="005F7AC4">
        <w:t>AR(</w:t>
      </w:r>
      <w:proofErr w:type="gramEnd"/>
      <w:r w:rsidRPr="005F7AC4">
        <w:t>1)</w:t>
      </w:r>
      <w:r w:rsidR="006D3B04">
        <w:t xml:space="preserve"> survival smoother</w:t>
      </w:r>
      <w:r w:rsidR="00855F68">
        <w:t xml:space="preserve"> </w:t>
      </w:r>
      <w:r w:rsidR="00647571">
        <w:t xml:space="preserve">in the state-space model </w:t>
      </w:r>
      <w:r w:rsidRPr="005F7AC4">
        <w:t>considerably reduce</w:t>
      </w:r>
      <w:r w:rsidR="005F7AC4">
        <w:rPr>
          <w:rFonts w:hint="eastAsia"/>
          <w:lang w:eastAsia="zh-CN"/>
        </w:rPr>
        <w:t>d</w:t>
      </w:r>
      <w:r w:rsidRPr="005F7AC4">
        <w:t xml:space="preserve"> the </w:t>
      </w:r>
      <w:r w:rsidR="00A463BC">
        <w:t>severity</w:t>
      </w:r>
      <w:r w:rsidR="00A463BC" w:rsidRPr="005F7AC4">
        <w:t xml:space="preserve"> </w:t>
      </w:r>
      <w:r w:rsidR="0048474C">
        <w:t>of retrospective pattern</w:t>
      </w:r>
      <w:r w:rsidRPr="005F7AC4">
        <w:t xml:space="preserve"> and modif</w:t>
      </w:r>
      <w:r w:rsidR="005F7AC4">
        <w:t>ied</w:t>
      </w:r>
      <w:r w:rsidR="0048474C">
        <w:t xml:space="preserve"> </w:t>
      </w:r>
      <w:r w:rsidR="00272219">
        <w:t>near-</w:t>
      </w:r>
      <w:r w:rsidR="00272219">
        <w:lastRenderedPageBreak/>
        <w:t>term</w:t>
      </w:r>
      <w:r w:rsidRPr="005F7AC4">
        <w:t xml:space="preserve"> SSB </w:t>
      </w:r>
      <w:r w:rsidR="00E6444B">
        <w:t>prediction</w:t>
      </w:r>
      <w:r w:rsidRPr="005F7AC4">
        <w:t xml:space="preserve"> as well as the</w:t>
      </w:r>
      <w:r w:rsidR="00DF1AC4" w:rsidRPr="005F7AC4">
        <w:t xml:space="preserve"> </w:t>
      </w:r>
      <w:r w:rsidR="0068728F">
        <w:t>associated uncertainty interval</w:t>
      </w:r>
      <w:r w:rsidRPr="005F7AC4">
        <w:t xml:space="preserve">. </w:t>
      </w:r>
      <w:r w:rsidR="00647571">
        <w:t>Indeed, b</w:t>
      </w:r>
      <w:r w:rsidR="008F07B2">
        <w:t>oth t</w:t>
      </w:r>
      <w:r w:rsidR="00FC655B">
        <w:t xml:space="preserve">he </w:t>
      </w:r>
      <w:proofErr w:type="spellStart"/>
      <w:r w:rsidR="00FC655B">
        <w:t>Mohn’s</w:t>
      </w:r>
      <w:proofErr w:type="spellEnd"/>
      <w:r w:rsidR="00FC655B">
        <w:t xml:space="preserve"> </w:t>
      </w:r>
      <w:proofErr w:type="spellStart"/>
      <w:r w:rsidR="00FC655B">
        <w:t>rhos</w:t>
      </w:r>
      <w:proofErr w:type="spellEnd"/>
      <w:r w:rsidR="00FC655B">
        <w:t xml:space="preserve"> for</w:t>
      </w:r>
      <w:r w:rsidR="00061739">
        <w:t xml:space="preserve"> SSB and </w:t>
      </w:r>
      <w:r w:rsidR="00061739" w:rsidRPr="008F07B2">
        <w:rPr>
          <w:i/>
        </w:rPr>
        <w:t>F</w:t>
      </w:r>
      <w:r w:rsidR="00061739">
        <w:t xml:space="preserve"> </w:t>
      </w:r>
      <w:r w:rsidR="008F07B2">
        <w:t>became negligibly different from zero</w:t>
      </w:r>
      <w:r w:rsidR="00061739">
        <w:t xml:space="preserve"> </w:t>
      </w:r>
      <w:r w:rsidR="008F07B2">
        <w:t>when the survival smoother was implemented</w:t>
      </w:r>
      <w:r w:rsidR="00647571">
        <w:t>, which means that</w:t>
      </w:r>
      <w:r w:rsidR="00B745D0">
        <w:t xml:space="preserve"> </w:t>
      </w:r>
      <w:r w:rsidR="00647571">
        <w:t>the state-space model with the survival smoother is more reliable in terms of determining the</w:t>
      </w:r>
      <w:r w:rsidR="00B745D0">
        <w:t xml:space="preserve"> </w:t>
      </w:r>
      <w:r w:rsidR="00EF0F2D">
        <w:t xml:space="preserve">stock and harvest status </w:t>
      </w:r>
      <w:r w:rsidR="00647571">
        <w:t>of SNEMA yellowtail flounder</w:t>
      </w:r>
      <w:r w:rsidR="00EF0F2D">
        <w:t xml:space="preserve">. </w:t>
      </w:r>
      <w:r w:rsidR="002767EC" w:rsidRPr="005F7AC4">
        <w:t xml:space="preserve">Because </w:t>
      </w:r>
      <w:r w:rsidR="00901B2C">
        <w:t xml:space="preserve">the among-year autocorrelation </w:t>
      </w:r>
      <w:r w:rsidR="00CD51F2">
        <w:t>in</w:t>
      </w:r>
      <w:r w:rsidR="00901B2C">
        <w:t xml:space="preserve"> survival deviations</w:t>
      </w:r>
      <w:r w:rsidR="002767EC" w:rsidRPr="005F7AC4">
        <w:t xml:space="preserve"> </w:t>
      </w:r>
      <w:r w:rsidR="00536991">
        <w:rPr>
          <w:lang w:eastAsia="zh-CN"/>
        </w:rPr>
        <w:t xml:space="preserve">was estimated </w:t>
      </w:r>
      <w:r w:rsidR="00CD51F2">
        <w:rPr>
          <w:lang w:eastAsia="zh-CN"/>
        </w:rPr>
        <w:t xml:space="preserve">to be high, </w:t>
      </w:r>
      <w:r w:rsidR="00901B2C">
        <w:t xml:space="preserve">the best </w:t>
      </w:r>
      <w:r w:rsidR="007961AB">
        <w:t xml:space="preserve">predictions for </w:t>
      </w:r>
      <w:r w:rsidR="002767EC" w:rsidRPr="005F7AC4">
        <w:t xml:space="preserve">survival </w:t>
      </w:r>
      <w:r w:rsidR="00901B2C">
        <w:t>deviation</w:t>
      </w:r>
      <w:r w:rsidR="002767EC" w:rsidRPr="005F7AC4">
        <w:t xml:space="preserve"> </w:t>
      </w:r>
      <w:r w:rsidR="00536991">
        <w:t xml:space="preserve">at age </w:t>
      </w:r>
      <w:r w:rsidR="00647571">
        <w:t xml:space="preserve">from </w:t>
      </w:r>
      <w:r w:rsidR="007961AB">
        <w:t>the model with the survival smoother (S</w:t>
      </w:r>
      <w:r w:rsidR="007961AB">
        <w:rPr>
          <w:vertAlign w:val="subscript"/>
        </w:rPr>
        <w:t>0</w:t>
      </w:r>
      <w:r w:rsidR="007961AB">
        <w:t xml:space="preserve">(age, year)) </w:t>
      </w:r>
      <w:r w:rsidR="002767EC" w:rsidRPr="005F7AC4">
        <w:t xml:space="preserve">have the same </w:t>
      </w:r>
      <w:r w:rsidR="00536991">
        <w:t xml:space="preserve">sign as </w:t>
      </w:r>
      <w:r w:rsidR="006C37D7">
        <w:t xml:space="preserve">those estimated for </w:t>
      </w:r>
      <w:r w:rsidR="00536991">
        <w:t>the</w:t>
      </w:r>
      <w:r w:rsidR="003E039C">
        <w:t xml:space="preserve"> </w:t>
      </w:r>
      <w:r w:rsidR="00536991">
        <w:t>terminal year</w:t>
      </w:r>
      <w:r w:rsidR="00A463BC">
        <w:t xml:space="preserve"> and decline exponentially towards zero with slope determined by the autocorrelation coefficient</w:t>
      </w:r>
      <w:r w:rsidR="00536991">
        <w:t xml:space="preserve">. </w:t>
      </w:r>
      <w:r w:rsidR="00897888">
        <w:t>I</w:t>
      </w:r>
      <w:r w:rsidR="00C707B4" w:rsidRPr="005F7AC4">
        <w:t>n contrast</w:t>
      </w:r>
      <w:r w:rsidR="002767EC" w:rsidRPr="005F7AC4">
        <w:t xml:space="preserve">, </w:t>
      </w:r>
      <w:r w:rsidR="00002368">
        <w:t xml:space="preserve">the best </w:t>
      </w:r>
      <w:r w:rsidR="007961AB">
        <w:t xml:space="preserve">predictions for </w:t>
      </w:r>
      <w:r w:rsidR="00002368">
        <w:t>survival deviation</w:t>
      </w:r>
      <w:r w:rsidR="007961AB">
        <w:t xml:space="preserve"> at age</w:t>
      </w:r>
      <w:r w:rsidR="00897888">
        <w:t xml:space="preserve"> </w:t>
      </w:r>
      <w:r w:rsidR="007961AB">
        <w:t>from the model without the survival smoother (S</w:t>
      </w:r>
      <w:r w:rsidR="007961AB">
        <w:rPr>
          <w:vertAlign w:val="subscript"/>
        </w:rPr>
        <w:t>0</w:t>
      </w:r>
      <w:r w:rsidR="007961AB">
        <w:t>(base)) are</w:t>
      </w:r>
      <w:r w:rsidR="00002368">
        <w:t xml:space="preserve"> zero </w:t>
      </w:r>
      <w:r w:rsidR="00897888">
        <w:t>as a result of</w:t>
      </w:r>
      <w:r w:rsidR="00C707B4" w:rsidRPr="005F7AC4">
        <w:t xml:space="preserve"> </w:t>
      </w:r>
      <w:r w:rsidR="00002368">
        <w:t>the</w:t>
      </w:r>
      <w:r w:rsidR="005B50B3">
        <w:t xml:space="preserve"> independent </w:t>
      </w:r>
      <w:r w:rsidR="00E11B3F">
        <w:t>assumption</w:t>
      </w:r>
      <w:r w:rsidR="007961AB">
        <w:t xml:space="preserve"> for survival deviations</w:t>
      </w:r>
      <w:r w:rsidR="002767EC" w:rsidRPr="005F7AC4">
        <w:t xml:space="preserve">. </w:t>
      </w:r>
      <w:r w:rsidR="005B50B3">
        <w:t>T</w:t>
      </w:r>
      <w:r w:rsidR="004C35B6">
        <w:t>herefore</w:t>
      </w:r>
      <w:r w:rsidR="002B4053">
        <w:t xml:space="preserve">, </w:t>
      </w:r>
      <w:r w:rsidR="004C35B6">
        <w:t>S</w:t>
      </w:r>
      <w:r w:rsidR="004C35B6">
        <w:rPr>
          <w:vertAlign w:val="subscript"/>
        </w:rPr>
        <w:t>0</w:t>
      </w:r>
      <w:r w:rsidR="004C35B6">
        <w:t>(age, year</w:t>
      </w:r>
      <w:r w:rsidR="002B4053">
        <w:t xml:space="preserve">) </w:t>
      </w:r>
      <w:r w:rsidR="004C35B6">
        <w:t xml:space="preserve">provided </w:t>
      </w:r>
      <w:r w:rsidR="005B50B3">
        <w:t>lower SSB predictions</w:t>
      </w:r>
      <w:r w:rsidR="002B4053">
        <w:t xml:space="preserve"> </w:t>
      </w:r>
      <w:r w:rsidR="00434DEA">
        <w:t xml:space="preserve">than </w:t>
      </w:r>
      <w:r w:rsidR="004C35B6">
        <w:t>S</w:t>
      </w:r>
      <w:r w:rsidR="004C35B6">
        <w:rPr>
          <w:vertAlign w:val="subscript"/>
        </w:rPr>
        <w:t>0</w:t>
      </w:r>
      <w:r w:rsidR="004C35B6">
        <w:t xml:space="preserve">(base) </w:t>
      </w:r>
      <w:r w:rsidR="00CD16D5">
        <w:t>for</w:t>
      </w:r>
      <w:r w:rsidR="007E7386">
        <w:t xml:space="preserve"> 2012-2014. In additi</w:t>
      </w:r>
      <w:r w:rsidR="003D4A84">
        <w:t>on to the median SSB</w:t>
      </w:r>
      <w:r w:rsidR="00613F0A">
        <w:t>, the associated uncertainty</w:t>
      </w:r>
      <w:r w:rsidR="007E7386">
        <w:t xml:space="preserve"> </w:t>
      </w:r>
      <w:r w:rsidR="00434DEA">
        <w:t>predicted</w:t>
      </w:r>
      <w:r w:rsidR="00613F0A">
        <w:t xml:space="preserve"> </w:t>
      </w:r>
      <w:r w:rsidR="00434DEA">
        <w:t xml:space="preserve">by </w:t>
      </w:r>
      <w:r w:rsidR="00613F0A">
        <w:t>the model with and without the survival smoother</w:t>
      </w:r>
      <w:r w:rsidR="00434DEA">
        <w:t xml:space="preserve"> </w:t>
      </w:r>
      <w:r w:rsidR="007E7386">
        <w:t>w</w:t>
      </w:r>
      <w:r w:rsidR="00613F0A">
        <w:t>as</w:t>
      </w:r>
      <w:r w:rsidR="007E7386">
        <w:t xml:space="preserve"> also notably different</w:t>
      </w:r>
      <w:r w:rsidR="0070101E">
        <w:t>.</w:t>
      </w:r>
      <w:r w:rsidR="007E7386">
        <w:t xml:space="preserve"> </w:t>
      </w:r>
      <w:r w:rsidR="0089421F">
        <w:rPr>
          <w:rFonts w:hint="eastAsia"/>
          <w:lang w:eastAsia="zh-CN"/>
        </w:rPr>
        <w:t>T</w:t>
      </w:r>
      <w:r w:rsidR="002767EC" w:rsidRPr="005F7AC4">
        <w:t xml:space="preserve">he </w:t>
      </w:r>
      <w:r w:rsidR="005C529D">
        <w:t>SSB prediction</w:t>
      </w:r>
      <w:r w:rsidR="00CF023E">
        <w:t>s</w:t>
      </w:r>
      <w:r w:rsidR="002767EC" w:rsidRPr="005F7AC4">
        <w:t xml:space="preserve"> </w:t>
      </w:r>
      <w:r w:rsidR="0070101E">
        <w:t>from</w:t>
      </w:r>
      <w:r w:rsidR="002767EC" w:rsidRPr="005F7AC4">
        <w:t xml:space="preserve"> </w:t>
      </w:r>
      <w:r w:rsidR="00CF023E">
        <w:t>the model with the survival smoother</w:t>
      </w:r>
      <w:r w:rsidR="002767EC" w:rsidRPr="005F7AC4">
        <w:t xml:space="preserve"> ha</w:t>
      </w:r>
      <w:r w:rsidR="00CF023E">
        <w:t>ve</w:t>
      </w:r>
      <w:r w:rsidR="002767EC" w:rsidRPr="005F7AC4">
        <w:t xml:space="preserve"> </w:t>
      </w:r>
      <w:r w:rsidR="003E039C">
        <w:t>wider</w:t>
      </w:r>
      <w:r w:rsidR="002767EC" w:rsidRPr="005F7AC4">
        <w:t xml:space="preserve"> uncer</w:t>
      </w:r>
      <w:r w:rsidR="004D0B32">
        <w:t xml:space="preserve">tainty interval, namely, </w:t>
      </w:r>
      <w:r w:rsidR="001C3EE1">
        <w:t>not accounting for</w:t>
      </w:r>
      <w:r w:rsidR="002767EC" w:rsidRPr="005F7AC4">
        <w:t xml:space="preserve"> the</w:t>
      </w:r>
      <w:r w:rsidR="0070101E">
        <w:t xml:space="preserve"> </w:t>
      </w:r>
      <w:r w:rsidR="00240206">
        <w:t xml:space="preserve">positive </w:t>
      </w:r>
      <w:r w:rsidR="0070101E">
        <w:t>autocorrelation in survival deviations</w:t>
      </w:r>
      <w:r w:rsidR="00C51D2B">
        <w:t xml:space="preserve"> </w:t>
      </w:r>
      <w:r w:rsidR="00D17625">
        <w:t>corresponds to</w:t>
      </w:r>
      <w:r w:rsidR="00C51D2B">
        <w:t xml:space="preserve"> </w:t>
      </w:r>
      <w:r w:rsidR="00365E6B">
        <w:t xml:space="preserve">under-estimating </w:t>
      </w:r>
      <w:r w:rsidR="00240206">
        <w:t xml:space="preserve">the uncertainty </w:t>
      </w:r>
      <w:r w:rsidR="004E68C5">
        <w:t xml:space="preserve">in </w:t>
      </w:r>
      <w:r w:rsidR="00160ABC">
        <w:t xml:space="preserve">near-term </w:t>
      </w:r>
      <w:r w:rsidR="001722C0">
        <w:t>SSB prediction</w:t>
      </w:r>
      <w:r w:rsidR="00230EBF">
        <w:t>s</w:t>
      </w:r>
      <w:r w:rsidR="00816263">
        <w:t>.</w:t>
      </w:r>
    </w:p>
    <w:p w14:paraId="2247624F" w14:textId="6B2AF0FA" w:rsidR="002767EC" w:rsidRDefault="00190D85" w:rsidP="001829AC">
      <w:pPr>
        <w:pStyle w:val="Chapterheading0"/>
        <w:ind w:firstLine="720"/>
        <w:jc w:val="left"/>
      </w:pPr>
      <w:r>
        <w:t>N</w:t>
      </w:r>
      <w:r w:rsidR="001856BF">
        <w:t xml:space="preserve">ear-term SSB predictions </w:t>
      </w:r>
      <w:r w:rsidR="003E039C">
        <w:t>changed</w:t>
      </w:r>
      <w:r w:rsidR="001856BF">
        <w:t xml:space="preserve"> </w:t>
      </w:r>
      <w:r w:rsidR="0070101E">
        <w:t>substantially when</w:t>
      </w:r>
      <w:r w:rsidR="001856BF">
        <w:t xml:space="preserve"> the GSI </w:t>
      </w:r>
      <w:r w:rsidR="0070101E">
        <w:t xml:space="preserve">was incorporated </w:t>
      </w:r>
      <w:r w:rsidR="001856BF">
        <w:t xml:space="preserve">into the stock-recruit function </w:t>
      </w:r>
      <w:r>
        <w:t>or</w:t>
      </w:r>
      <w:r w:rsidR="001856BF">
        <w:t xml:space="preserve"> </w:t>
      </w:r>
      <w:r>
        <w:t>the</w:t>
      </w:r>
      <w:r w:rsidR="0070101E">
        <w:t xml:space="preserve"> </w:t>
      </w:r>
      <w:r w:rsidR="001856BF">
        <w:t xml:space="preserve">2D </w:t>
      </w:r>
      <w:proofErr w:type="gramStart"/>
      <w:r w:rsidR="001856BF">
        <w:t>AR(</w:t>
      </w:r>
      <w:proofErr w:type="gramEnd"/>
      <w:r w:rsidR="001856BF">
        <w:t xml:space="preserve">1) </w:t>
      </w:r>
      <w:r w:rsidR="0070101E">
        <w:t>smoother was implemented</w:t>
      </w:r>
      <w:r>
        <w:t xml:space="preserve"> for survival</w:t>
      </w:r>
      <w:r w:rsidR="001856BF">
        <w:t xml:space="preserve">. </w:t>
      </w:r>
      <w:r w:rsidR="002B49AE">
        <w:t>The reason that</w:t>
      </w:r>
      <w:r w:rsidR="002767EC" w:rsidRPr="00B80BF6">
        <w:t xml:space="preserve"> </w:t>
      </w:r>
      <w:r w:rsidR="002B49AE">
        <w:t>the recruitment covariate (GSI)</w:t>
      </w:r>
      <w:r w:rsidR="00E53406" w:rsidRPr="00B80BF6">
        <w:t xml:space="preserve"> </w:t>
      </w:r>
      <w:r w:rsidR="002767EC" w:rsidRPr="00B80BF6">
        <w:t xml:space="preserve">only </w:t>
      </w:r>
      <w:r w:rsidR="0009110F" w:rsidRPr="00B80BF6">
        <w:t>impacted</w:t>
      </w:r>
      <w:r w:rsidR="000E09A3" w:rsidRPr="00B80BF6">
        <w:t xml:space="preserve"> </w:t>
      </w:r>
      <w:r w:rsidR="0070101E">
        <w:t xml:space="preserve">the </w:t>
      </w:r>
      <w:r w:rsidR="000E1D61">
        <w:t xml:space="preserve">second- and </w:t>
      </w:r>
      <w:proofErr w:type="gramStart"/>
      <w:r w:rsidR="000E1D61">
        <w:t>third-year</w:t>
      </w:r>
      <w:proofErr w:type="gramEnd"/>
      <w:r w:rsidR="000E1D61">
        <w:t xml:space="preserve"> </w:t>
      </w:r>
      <w:r w:rsidR="002767EC" w:rsidRPr="00B80BF6">
        <w:t xml:space="preserve">SSB </w:t>
      </w:r>
      <w:r w:rsidR="00353343">
        <w:t>predictions</w:t>
      </w:r>
      <w:r w:rsidR="002B49AE">
        <w:t xml:space="preserve"> can be found in the maturity pattern</w:t>
      </w:r>
      <w:r w:rsidR="008038DE">
        <w:rPr>
          <w:noProof/>
        </w:rPr>
        <w:t xml:space="preserve">. In </w:t>
      </w:r>
      <w:r w:rsidR="002B49AE">
        <w:rPr>
          <w:noProof/>
        </w:rPr>
        <w:t>2012</w:t>
      </w:r>
      <w:r w:rsidR="008038DE">
        <w:rPr>
          <w:noProof/>
        </w:rPr>
        <w:t>,</w:t>
      </w:r>
      <w:r w:rsidR="002767EC" w:rsidRPr="00B80BF6">
        <w:t xml:space="preserve"> the </w:t>
      </w:r>
      <w:bookmarkStart w:id="29" w:name="OLE_LINK4"/>
      <w:bookmarkStart w:id="30" w:name="OLE_LINK19"/>
      <w:r w:rsidR="002B49AE">
        <w:t>GSI</w:t>
      </w:r>
      <w:r w:rsidR="0009110F" w:rsidRPr="00B80BF6">
        <w:t xml:space="preserve">-induced recruitment signal </w:t>
      </w:r>
      <w:bookmarkEnd w:id="29"/>
      <w:bookmarkEnd w:id="30"/>
      <w:r w:rsidR="005E1961">
        <w:t>d</w:t>
      </w:r>
      <w:r w:rsidR="002B49AE">
        <w:t>oes</w:t>
      </w:r>
      <w:r w:rsidR="008038DE">
        <w:t xml:space="preserve"> not affect SSB </w:t>
      </w:r>
      <w:r w:rsidR="002B49AE">
        <w:t>prediction because the</w:t>
      </w:r>
      <w:r w:rsidR="00262C4B">
        <w:t xml:space="preserve"> maturity </w:t>
      </w:r>
      <w:r w:rsidR="002B49AE">
        <w:t>at</w:t>
      </w:r>
      <w:r w:rsidR="005E1961">
        <w:t xml:space="preserve"> age 1</w:t>
      </w:r>
      <w:r w:rsidR="002B49AE" w:rsidRPr="002B49AE">
        <w:t xml:space="preserve"> </w:t>
      </w:r>
      <w:r w:rsidR="002B49AE">
        <w:t>is zero</w:t>
      </w:r>
      <w:r w:rsidR="00262C4B">
        <w:t xml:space="preserve">. In </w:t>
      </w:r>
      <w:r w:rsidR="002B49AE">
        <w:t>2013 and 2014</w:t>
      </w:r>
      <w:r w:rsidR="00262C4B">
        <w:t xml:space="preserve">, the </w:t>
      </w:r>
      <w:r w:rsidR="002B49AE">
        <w:rPr>
          <w:lang w:eastAsia="zh-CN"/>
        </w:rPr>
        <w:t>GSI</w:t>
      </w:r>
      <w:r w:rsidR="00262C4B" w:rsidRPr="00B80BF6">
        <w:t xml:space="preserve">-induced recruitment signal </w:t>
      </w:r>
      <w:r w:rsidR="002767EC" w:rsidRPr="00B80BF6">
        <w:t>propagate</w:t>
      </w:r>
      <w:r w:rsidR="002B49AE">
        <w:t>s</w:t>
      </w:r>
      <w:r w:rsidR="002767EC" w:rsidRPr="00B80BF6">
        <w:t xml:space="preserve"> to </w:t>
      </w:r>
      <w:r w:rsidR="002B49AE">
        <w:t xml:space="preserve">age 2 and </w:t>
      </w:r>
      <w:r w:rsidR="00E53406" w:rsidRPr="00B80BF6">
        <w:t>3</w:t>
      </w:r>
      <w:r w:rsidR="002767EC" w:rsidRPr="00B80BF6">
        <w:t xml:space="preserve"> </w:t>
      </w:r>
      <w:r w:rsidR="00262C4B">
        <w:t>at which</w:t>
      </w:r>
      <w:r w:rsidR="002A729A">
        <w:t xml:space="preserve"> maturity </w:t>
      </w:r>
      <w:r w:rsidR="00262C4B">
        <w:t xml:space="preserve">is </w:t>
      </w:r>
      <w:r w:rsidR="00B24714">
        <w:t>0.47 and 1, respectively</w:t>
      </w:r>
      <w:r w:rsidR="002B49AE">
        <w:t>, so the</w:t>
      </w:r>
      <w:r w:rsidR="002B49AE">
        <w:rPr>
          <w:lang w:eastAsia="zh-CN"/>
        </w:rPr>
        <w:t xml:space="preserve"> recruitment covariate</w:t>
      </w:r>
      <w:r w:rsidR="00B24714">
        <w:t xml:space="preserve"> made</w:t>
      </w:r>
      <w:r w:rsidR="00262C4B">
        <w:t xml:space="preserve"> a </w:t>
      </w:r>
      <w:r w:rsidR="002A729A">
        <w:t xml:space="preserve">significant </w:t>
      </w:r>
      <w:r w:rsidR="00262C4B">
        <w:t>difference in</w:t>
      </w:r>
      <w:r w:rsidR="002767EC" w:rsidRPr="00B80BF6">
        <w:t xml:space="preserve"> </w:t>
      </w:r>
      <w:r w:rsidR="00B24714">
        <w:t xml:space="preserve">the second </w:t>
      </w:r>
      <w:r w:rsidR="00AE1385">
        <w:t xml:space="preserve">(-8%) </w:t>
      </w:r>
      <w:r w:rsidR="00B24714">
        <w:t xml:space="preserve">and third </w:t>
      </w:r>
      <w:r w:rsidR="00AE1385">
        <w:t xml:space="preserve">(-24%) </w:t>
      </w:r>
      <w:r w:rsidR="002767EC" w:rsidRPr="00B80BF6">
        <w:t>SSB</w:t>
      </w:r>
      <w:r w:rsidR="00262C4B">
        <w:t xml:space="preserve"> predictions</w:t>
      </w:r>
      <w:r w:rsidR="008A1E78">
        <w:t xml:space="preserve">. </w:t>
      </w:r>
      <w:r w:rsidR="002B49AE">
        <w:t xml:space="preserve">It is worth noting that </w:t>
      </w:r>
      <w:r w:rsidR="00EF188F">
        <w:t xml:space="preserve">while the change in maturity from age 1 to older ages is dramatic, </w:t>
      </w:r>
      <w:r w:rsidR="002B49AE">
        <w:t xml:space="preserve">the </w:t>
      </w:r>
      <w:r w:rsidR="002B49AE">
        <w:lastRenderedPageBreak/>
        <w:t xml:space="preserve">increasingly amplified effect of the recruitment covariate on SSB predictions over time is also contributed by much larger weights at </w:t>
      </w:r>
      <w:r w:rsidR="00EF188F">
        <w:t>older ages</w:t>
      </w:r>
      <w:r w:rsidR="002B49AE">
        <w:t xml:space="preserve"> than age 1.</w:t>
      </w:r>
      <w:r w:rsidR="005A0745">
        <w:t xml:space="preserve"> The survival smoother, in contrast, </w:t>
      </w:r>
      <w:r w:rsidR="009D0BCE">
        <w:t>has</w:t>
      </w:r>
      <w:r w:rsidR="005A0745">
        <w:t xml:space="preserve"> notably </w:t>
      </w:r>
      <w:r w:rsidR="00AE1385">
        <w:t xml:space="preserve">(-10%) </w:t>
      </w:r>
      <w:r w:rsidR="005A0745">
        <w:t xml:space="preserve">altered the first SSB prediction in 2012 already because </w:t>
      </w:r>
      <w:r w:rsidR="00A81513">
        <w:rPr>
          <w:lang w:eastAsia="zh-CN"/>
        </w:rPr>
        <w:t>t</w:t>
      </w:r>
      <w:r w:rsidR="00751949">
        <w:t>he</w:t>
      </w:r>
      <w:r w:rsidR="002A729A" w:rsidRPr="00B80BF6">
        <w:t xml:space="preserve"> </w:t>
      </w:r>
      <w:r w:rsidR="005A0745">
        <w:t>change</w:t>
      </w:r>
      <w:r w:rsidR="002A729A" w:rsidRPr="00B80BF6">
        <w:t xml:space="preserve"> in </w:t>
      </w:r>
      <w:r w:rsidR="00BD35A0">
        <w:t xml:space="preserve">predicted survival </w:t>
      </w:r>
      <w:r w:rsidR="005A0745">
        <w:t xml:space="preserve">it induces </w:t>
      </w:r>
      <w:r w:rsidR="002A729A" w:rsidRPr="00B80BF6">
        <w:t xml:space="preserve">are </w:t>
      </w:r>
      <w:r w:rsidR="005A0745">
        <w:t>large</w:t>
      </w:r>
      <w:r w:rsidR="00546AE0">
        <w:t xml:space="preserve"> and </w:t>
      </w:r>
      <w:r w:rsidR="00BD35A0">
        <w:t>even</w:t>
      </w:r>
      <w:r w:rsidR="00546AE0">
        <w:t xml:space="preserve"> </w:t>
      </w:r>
      <w:r w:rsidR="002A729A" w:rsidRPr="00B80BF6">
        <w:t xml:space="preserve">comparable to the </w:t>
      </w:r>
      <m:oMath>
        <m:r>
          <w:rPr>
            <w:rFonts w:ascii="Cambria Math" w:hAnsi="Cambria Math"/>
          </w:rPr>
          <m:t>M</m:t>
        </m:r>
      </m:oMath>
      <w:r w:rsidR="002A729A" w:rsidRPr="00B80BF6">
        <w:rPr>
          <w:lang w:eastAsia="zh-CN"/>
        </w:rPr>
        <w:t xml:space="preserve"> </w:t>
      </w:r>
      <w:r w:rsidR="002A729A" w:rsidRPr="00B80BF6">
        <w:t>specified in the model (0.23-0.41, corre</w:t>
      </w:r>
      <w:r w:rsidR="002A729A" w:rsidRPr="00B80BF6">
        <w:rPr>
          <w:lang w:eastAsia="zh-CN"/>
        </w:rPr>
        <w:t>sponding</w:t>
      </w:r>
      <w:r w:rsidR="002A729A" w:rsidRPr="00B80BF6">
        <w:t xml:space="preserve"> to age </w:t>
      </w:r>
      <w:r w:rsidR="00353343">
        <w:t>6-1</w:t>
      </w:r>
      <w:r w:rsidR="00620DA4">
        <w:t>)</w:t>
      </w:r>
      <w:r w:rsidR="002A729A" w:rsidRPr="00B80BF6">
        <w:t>.</w:t>
      </w:r>
      <w:r w:rsidR="002A729A">
        <w:t xml:space="preserve"> </w:t>
      </w:r>
      <w:proofErr w:type="gramStart"/>
      <w:r w:rsidR="00AE1385">
        <w:t>Later on</w:t>
      </w:r>
      <w:proofErr w:type="gramEnd"/>
      <w:r w:rsidR="00AE1385">
        <w:t xml:space="preserve">, the survival smoother induces even larger changes in the second (-24%) and third (-30%) SSB predictions, both of which are larger than the corresponding ones due to the recruitment covariate. </w:t>
      </w:r>
      <w:r w:rsidR="001D6560" w:rsidRPr="001D6560">
        <w:t xml:space="preserve">In terms of </w:t>
      </w:r>
      <w:r w:rsidR="001D6560">
        <w:t xml:space="preserve">the </w:t>
      </w:r>
      <w:r w:rsidR="0060028E">
        <w:t>accuracy</w:t>
      </w:r>
      <w:r w:rsidR="001D6560">
        <w:t xml:space="preserve"> of </w:t>
      </w:r>
      <w:r w:rsidR="001D6560" w:rsidRPr="001D6560">
        <w:t>near-term SSB predictions</w:t>
      </w:r>
      <w:r w:rsidR="002767EC" w:rsidRPr="001D6560">
        <w:t xml:space="preserve">, </w:t>
      </w:r>
      <w:r w:rsidR="006C7F86" w:rsidRPr="001D6560">
        <w:t xml:space="preserve">implementing the 2D </w:t>
      </w:r>
      <w:proofErr w:type="gramStart"/>
      <w:r w:rsidR="006C7F86" w:rsidRPr="001D6560">
        <w:t>AR(</w:t>
      </w:r>
      <w:proofErr w:type="gramEnd"/>
      <w:r w:rsidR="006C7F86" w:rsidRPr="001D6560">
        <w:t>1) survival smoother</w:t>
      </w:r>
      <w:r w:rsidR="009C0A06" w:rsidRPr="001D6560">
        <w:t xml:space="preserve"> </w:t>
      </w:r>
      <w:r w:rsidR="00956941" w:rsidRPr="001D6560">
        <w:t>is likely to be</w:t>
      </w:r>
      <w:r w:rsidR="006C7F86" w:rsidRPr="001D6560">
        <w:t xml:space="preserve"> more important </w:t>
      </w:r>
      <w:r w:rsidR="001D6560" w:rsidRPr="001D6560">
        <w:t xml:space="preserve">to SNEMA yellowtail flounder </w:t>
      </w:r>
      <w:r w:rsidR="006C7F86" w:rsidRPr="001D6560">
        <w:t xml:space="preserve">than incorporating an environmental </w:t>
      </w:r>
      <w:r w:rsidR="00AE1385" w:rsidRPr="001D6560">
        <w:t>effect on recruitment</w:t>
      </w:r>
      <w:r w:rsidR="002767EC" w:rsidRPr="001D6560">
        <w:t>.</w:t>
      </w:r>
    </w:p>
    <w:p w14:paraId="484D700E" w14:textId="77777777" w:rsidR="00CF271D" w:rsidRDefault="00722659" w:rsidP="001829AC">
      <w:pPr>
        <w:pStyle w:val="Chapterheading0"/>
        <w:ind w:firstLine="720"/>
        <w:jc w:val="left"/>
      </w:pPr>
      <w:r>
        <w:t xml:space="preserve">The 2D </w:t>
      </w:r>
      <w:proofErr w:type="gramStart"/>
      <w:r>
        <w:t>AR(</w:t>
      </w:r>
      <w:proofErr w:type="gramEnd"/>
      <w:r>
        <w:t xml:space="preserve">1) survival smoother, however, does not make calculating biological reference points </w:t>
      </w:r>
      <w:r w:rsidR="00E409F3">
        <w:t xml:space="preserve">(BRPs) </w:t>
      </w:r>
      <w:r>
        <w:t xml:space="preserve">easier. </w:t>
      </w:r>
      <w:r w:rsidR="00A63579" w:rsidRPr="00EB1918">
        <w:t>We envision</w:t>
      </w:r>
      <w:r w:rsidR="00A63579">
        <w:t xml:space="preserve"> </w:t>
      </w:r>
      <w:r w:rsidR="00475529">
        <w:t>two</w:t>
      </w:r>
      <w:r w:rsidR="00A63579">
        <w:t xml:space="preserve"> different ways to calculate </w:t>
      </w:r>
      <w:r w:rsidR="00F90959">
        <w:t xml:space="preserve">BRPs </w:t>
      </w:r>
      <w:r w:rsidR="00A63579">
        <w:t>when using this survival smoother</w:t>
      </w:r>
      <w:r w:rsidR="00CF271D">
        <w:t>:</w:t>
      </w:r>
    </w:p>
    <w:p w14:paraId="2AE2118D" w14:textId="1268B68C" w:rsidR="004F6921" w:rsidRPr="00CF271D" w:rsidRDefault="00CF271D" w:rsidP="001829AC">
      <w:pPr>
        <w:pStyle w:val="Chapterheading0"/>
        <w:numPr>
          <w:ilvl w:val="0"/>
          <w:numId w:val="19"/>
        </w:numPr>
        <w:jc w:val="left"/>
      </w:pPr>
      <w:r w:rsidRPr="00CF271D">
        <w:rPr>
          <w:i/>
        </w:rPr>
        <w:t>Deterministic BRP</w:t>
      </w:r>
      <w:r>
        <w:t xml:space="preserve">: </w:t>
      </w:r>
      <w:r w:rsidR="00323252">
        <w:t>The simplest calculation for BRPs is to ignore the stochastic variation in survival and calculate the yield curve given average survival</w:t>
      </w:r>
      <w:r>
        <w:rPr>
          <w:rFonts w:eastAsiaTheme="minorEastAsia"/>
        </w:rPr>
        <w:t>. This procedure ignores the process error in biological processes and is typically used to calculate BRPs.</w:t>
      </w:r>
    </w:p>
    <w:p w14:paraId="6AAE0F22" w14:textId="7B48370A" w:rsidR="00CF271D" w:rsidRPr="007B76DA" w:rsidRDefault="00CF271D" w:rsidP="001829AC">
      <w:pPr>
        <w:pStyle w:val="Chapterheading0"/>
        <w:numPr>
          <w:ilvl w:val="0"/>
          <w:numId w:val="19"/>
        </w:numPr>
        <w:jc w:val="left"/>
      </w:pPr>
      <w:r w:rsidRPr="00CF271D">
        <w:rPr>
          <w:i/>
        </w:rPr>
        <w:t>Dynamic BRP</w:t>
      </w:r>
      <w:r>
        <w:t xml:space="preserve">: </w:t>
      </w:r>
      <w:r w:rsidR="0078246A">
        <w:rPr>
          <w:rFonts w:eastAsiaTheme="minorEastAsia"/>
        </w:rPr>
        <w:t xml:space="preserve">Regime shifts in recruitment have been shown to trigger rebuilding rules that target biomass levels that are essentially impossible under new recruitment dynamics </w:t>
      </w:r>
      <w:r w:rsidR="007129F8">
        <w:rPr>
          <w:rFonts w:eastAsiaTheme="minorEastAsia"/>
        </w:rPr>
        <w:fldChar w:fldCharType="begin"/>
      </w:r>
      <w:r w:rsidR="007129F8">
        <w:rPr>
          <w:rFonts w:eastAsiaTheme="minorEastAsia"/>
        </w:rPr>
        <w:instrText xml:space="preserve"> ADDIN EN.CITE &lt;EndNote&gt;&lt;Cite&gt;&lt;Author&gt;Szuwalski&lt;/Author&gt;&lt;Year&gt;2015&lt;/Year&gt;&lt;RecNum&gt;211&lt;/RecNum&gt;&lt;DisplayText&gt;(Szuwalski et al. 2015)&lt;/DisplayText&gt;&lt;record&gt;&lt;rec-number&gt;211&lt;/rec-number&gt;&lt;foreign-keys&gt;&lt;key app="EN" db-id="sfrdfvtvbdax5de2svmvr9smwwas0vts2999" timestamp="1473186890"&gt;211&lt;/key&gt;&lt;/foreign-keys&gt;&lt;ref-type name="Journal Article"&gt;17&lt;/ref-type&gt;&lt;contributors&gt;&lt;authors&gt;&lt;author&gt;Szuwalski, Cody S&lt;/author&gt;&lt;author&gt;Vert‐Pre, Katyana A&lt;/author&gt;&lt;author&gt;Punt, André E&lt;/author&gt;&lt;author&gt;Branch, Trevor A&lt;/author&gt;&lt;author&gt;Hilborn, Ray&lt;/author&gt;&lt;/authors&gt;&lt;/contributors&gt;&lt;titles&gt;&lt;title&gt;Examining common assumptions about recruitment: a meta‐analysis of recruitment dynamics for worldwide marine fisheries&lt;/title&gt;&lt;secondary-title&gt;Fish and Fisheries&lt;/secondary-title&gt;&lt;/titles&gt;&lt;periodical&gt;&lt;full-title&gt;Fish and Fisheries&lt;/full-title&gt;&lt;/periodical&gt;&lt;pages&gt;633-648&lt;/pages&gt;&lt;volume&gt;16&lt;/volume&gt;&lt;number&gt;4&lt;/number&gt;&lt;dates&gt;&lt;year&gt;2015&lt;/year&gt;&lt;/dates&gt;&lt;isbn&gt;1467-2979&lt;/isbn&gt;&lt;urls&gt;&lt;/urls&gt;&lt;/record&gt;&lt;/Cite&gt;&lt;/EndNote&gt;</w:instrText>
      </w:r>
      <w:r w:rsidR="007129F8">
        <w:rPr>
          <w:rFonts w:eastAsiaTheme="minorEastAsia"/>
        </w:rPr>
        <w:fldChar w:fldCharType="separate"/>
      </w:r>
      <w:r w:rsidR="007129F8">
        <w:rPr>
          <w:rFonts w:eastAsiaTheme="minorEastAsia"/>
          <w:noProof/>
        </w:rPr>
        <w:t>(Szuwalski et al. 2015)</w:t>
      </w:r>
      <w:r w:rsidR="007129F8">
        <w:rPr>
          <w:rFonts w:eastAsiaTheme="minorEastAsia"/>
        </w:rPr>
        <w:fldChar w:fldCharType="end"/>
      </w:r>
      <w:r w:rsidR="007129F8">
        <w:rPr>
          <w:rFonts w:eastAsiaTheme="minorEastAsia"/>
        </w:rPr>
        <w:t xml:space="preserve">. Therefore, BRPs can </w:t>
      </w:r>
      <w:r w:rsidR="00D42BF6">
        <w:rPr>
          <w:rFonts w:eastAsiaTheme="minorEastAsia"/>
        </w:rPr>
        <w:t xml:space="preserve">vary across time and </w:t>
      </w:r>
      <w:r w:rsidR="007129F8">
        <w:rPr>
          <w:rFonts w:eastAsiaTheme="minorEastAsia"/>
        </w:rPr>
        <w:t xml:space="preserve">be calculated annually based upon the </w:t>
      </w:r>
      <w:r w:rsidR="000E2B01">
        <w:rPr>
          <w:rFonts w:eastAsiaTheme="minorEastAsia"/>
        </w:rPr>
        <w:t>survival deviation estimated for each year</w:t>
      </w:r>
      <w:r w:rsidR="007B76DA">
        <w:rPr>
          <w:rFonts w:eastAsiaTheme="minorEastAsia"/>
        </w:rPr>
        <w:t>.</w:t>
      </w:r>
    </w:p>
    <w:p w14:paraId="2138075A" w14:textId="52308D74" w:rsidR="00D93B2C" w:rsidRDefault="007B76DA" w:rsidP="001829AC">
      <w:pPr>
        <w:pStyle w:val="Chapterheading0"/>
        <w:jc w:val="left"/>
      </w:pPr>
      <w:r>
        <w:t>In the case study</w:t>
      </w:r>
      <w:r w:rsidR="004C099A">
        <w:t>,</w:t>
      </w:r>
      <w:r>
        <w:t xml:space="preserve"> we found that </w:t>
      </w:r>
      <w:r w:rsidR="00097EDE">
        <w:rPr>
          <w:rFonts w:hint="eastAsia"/>
          <w:lang w:eastAsia="zh-CN"/>
        </w:rPr>
        <w:t>the estima</w:t>
      </w:r>
      <w:r w:rsidR="00097EDE">
        <w:rPr>
          <w:lang w:eastAsia="zh-CN"/>
        </w:rPr>
        <w:t xml:space="preserve">ted </w:t>
      </w:r>
      <w:r>
        <w:t>survival deviations wer</w:t>
      </w:r>
      <w:r w:rsidR="00097EDE">
        <w:t>e</w:t>
      </w:r>
      <w:r>
        <w:t xml:space="preserve"> </w:t>
      </w:r>
      <w:r w:rsidR="00896884">
        <w:t xml:space="preserve">predominantly negative </w:t>
      </w:r>
      <w:r w:rsidR="004C099A">
        <w:t xml:space="preserve">since the 1990s, so ignoring this trend in survival </w:t>
      </w:r>
      <w:r w:rsidR="00B22286">
        <w:t>may result</w:t>
      </w:r>
      <w:r w:rsidR="00ED15F7">
        <w:t xml:space="preserve"> in </w:t>
      </w:r>
      <w:r w:rsidR="00B22286">
        <w:t xml:space="preserve">largely biased BRPs estimation for the recent three decades. Whereas </w:t>
      </w:r>
      <w:r w:rsidR="004526DC">
        <w:t>d</w:t>
      </w:r>
      <w:r w:rsidR="00B22286">
        <w:t>ynamic BRPs</w:t>
      </w:r>
      <w:r w:rsidR="004806FA">
        <w:t xml:space="preserve"> seems to be the more appropriate way of </w:t>
      </w:r>
      <w:r w:rsidR="004806FA">
        <w:lastRenderedPageBreak/>
        <w:t>calculating BRPs</w:t>
      </w:r>
      <w:r w:rsidR="00F0659C">
        <w:t xml:space="preserve">, it is </w:t>
      </w:r>
      <w:r w:rsidR="001F32C7">
        <w:t xml:space="preserve">more challenging </w:t>
      </w:r>
      <w:r w:rsidR="00D1175A">
        <w:t xml:space="preserve">because an assumption </w:t>
      </w:r>
      <w:r w:rsidR="001F32C7">
        <w:t>regarding how survival deviations are attributed to f</w:t>
      </w:r>
      <w:r w:rsidR="00D1175A">
        <w:t xml:space="preserve">ishing mortality, natural mortality, and migration is required </w:t>
      </w:r>
      <w:r w:rsidR="004526DC">
        <w:t>before calculating the dynamic BRPs</w:t>
      </w:r>
      <w:r w:rsidR="00D1175A">
        <w:t xml:space="preserve">. </w:t>
      </w:r>
      <w:r w:rsidR="003866F7">
        <w:t xml:space="preserve">These three attributors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t>survival.</w:t>
      </w:r>
      <w:r w:rsidR="007B5925">
        <w:t xml:space="preserve"> </w:t>
      </w:r>
      <w:r w:rsidR="00B70E7D">
        <w:t>W</w:t>
      </w:r>
      <w:r w:rsidR="00D93B2C">
        <w:t>e recommend future research exploring their relative performance when coupled with management procedures and given different forms of time-variation in survival.</w:t>
      </w:r>
    </w:p>
    <w:p w14:paraId="27934512" w14:textId="623B8A5D" w:rsidR="002767EC" w:rsidRDefault="00BD6211" w:rsidP="001829AC">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proofErr w:type="gramStart"/>
      <w:r w:rsidR="003A3DFC">
        <w:t>First of all</w:t>
      </w:r>
      <w:proofErr w:type="gramEnd"/>
      <w:r w:rsidR="003A3DFC">
        <w:t xml:space="preserve">, </w:t>
      </w:r>
      <w:r w:rsidR="00673712">
        <w:t>the survival for the plus group is not strictly survival</w:t>
      </w:r>
      <w:r w:rsidR="00301FFE">
        <w:t>. It can be a caveat in this study c</w:t>
      </w:r>
      <w:r w:rsidR="00673712">
        <w:t xml:space="preserve">onsidering that the </w:t>
      </w:r>
      <w:r w:rsidR="004D6C39">
        <w:t xml:space="preserve">predicted </w:t>
      </w:r>
      <w:r w:rsidR="00673712">
        <w:t xml:space="preserve">survival </w:t>
      </w:r>
      <w:r w:rsidR="004D6C39">
        <w:t>deviation</w:t>
      </w:r>
      <w:r w:rsidR="00262354">
        <w:t>s</w:t>
      </w:r>
      <w:r w:rsidR="00673712">
        <w:t xml:space="preserve"> for the plus group </w:t>
      </w:r>
      <w:r w:rsidR="00301FFE">
        <w:t xml:space="preserve">changed notably as the survival smoother implemented in the state-space model. </w:t>
      </w:r>
      <w:r w:rsidR="00A96379">
        <w:t>Secondly</w:t>
      </w:r>
      <w:r w:rsidR="002767EC" w:rsidRPr="009A4919">
        <w:t xml:space="preserve">, </w:t>
      </w:r>
      <w:r w:rsidR="00301FFE">
        <w:t xml:space="preserve">population </w:t>
      </w:r>
      <w:r w:rsidR="00A463BC">
        <w:t xml:space="preserve">dynamics </w:t>
      </w:r>
      <w:r w:rsidR="00301FFE">
        <w:t>in 2012-2014</w:t>
      </w:r>
      <w:r w:rsidR="004101D1">
        <w:t xml:space="preserve"> </w:t>
      </w:r>
      <w:r w:rsidR="00301FFE">
        <w:t>was</w:t>
      </w:r>
      <w:r w:rsidR="00A463BC">
        <w:t xml:space="preserve"> predicted in the absence of fishing (i.e.,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0</m:t>
        </m:r>
      </m:oMath>
      <w:r w:rsidR="00A463BC">
        <w:t xml:space="preserve"> for </w:t>
      </w:r>
      <m:oMath>
        <m:r>
          <w:rPr>
            <w:rFonts w:ascii="Cambria Math" w:hAnsi="Cambria Math"/>
          </w:rPr>
          <m:t>t&gt;2011</m:t>
        </m:r>
      </m:oMath>
      <w:r w:rsidR="00A463BC">
        <w:t xml:space="preserve">) </w:t>
      </w:r>
      <w:r w:rsidR="002767EC" w:rsidRPr="009A4919">
        <w:t xml:space="preserve">to remove the </w:t>
      </w:r>
      <w:r w:rsidR="00DD1DEC">
        <w:t xml:space="preserve">potential </w:t>
      </w:r>
      <w:r w:rsidR="002767EC" w:rsidRPr="009A4919">
        <w:t xml:space="preserve">impacts of </w:t>
      </w:r>
      <w:r w:rsidR="00DD1DEC">
        <w:t>differing</w:t>
      </w:r>
      <w:r w:rsidR="002767EC" w:rsidRPr="009A4919">
        <w:t xml:space="preserve"> </w:t>
      </w:r>
      <w:r w:rsidR="0055330A">
        <w:t>F scenarios</w:t>
      </w:r>
      <w:r w:rsidR="002767EC" w:rsidRPr="009A4919">
        <w:t xml:space="preserve"> on </w:t>
      </w:r>
      <w:r w:rsidR="00262354">
        <w:t>near-term</w:t>
      </w:r>
      <w:r w:rsidR="00DD1DEC">
        <w:t xml:space="preserve"> </w:t>
      </w:r>
      <w:r w:rsidR="002767EC" w:rsidRPr="009A4919">
        <w:t xml:space="preserve">SSB predictions. </w:t>
      </w:r>
      <w:r w:rsidR="007A2169">
        <w:t>This assumption likely results</w:t>
      </w:r>
      <w:r w:rsidR="002767EC" w:rsidRPr="009A4919">
        <w:t xml:space="preserve"> in an </w:t>
      </w:r>
      <w:r w:rsidR="002767EC" w:rsidRPr="009A4919">
        <w:rPr>
          <w:noProof/>
        </w:rPr>
        <w:t>exaggerated</w:t>
      </w:r>
      <w:r w:rsidR="002767EC" w:rsidRPr="009A4919">
        <w:t xml:space="preserve"> shift </w:t>
      </w:r>
      <w:r w:rsidR="0055330A">
        <w:t>of</w:t>
      </w:r>
      <w:r w:rsidR="002767EC" w:rsidRPr="009A4919">
        <w:t xml:space="preserve"> </w:t>
      </w:r>
      <w:r w:rsidR="0055330A">
        <w:t xml:space="preserve">the </w:t>
      </w:r>
      <w:r w:rsidR="000E09A3">
        <w:t xml:space="preserve">predicted </w:t>
      </w:r>
      <w:r w:rsidR="002767EC" w:rsidRPr="009A4919">
        <w:t xml:space="preserve">age </w:t>
      </w:r>
      <w:r w:rsidR="00DD1DEC">
        <w:t>composition</w:t>
      </w:r>
      <w:r w:rsidR="002767EC" w:rsidRPr="009A4919">
        <w:t xml:space="preserve"> towards older age classes. However, a parallel SSB prediction </w:t>
      </w:r>
      <w:r w:rsidR="00DD1DEC">
        <w:t>run</w:t>
      </w:r>
      <w:r w:rsidR="002767EC" w:rsidRPr="009A4919">
        <w:t xml:space="preserve"> assuming more realistic </w:t>
      </w:r>
      <w:r w:rsidR="00C54ED4">
        <w:t>fishing mortality patterns</w:t>
      </w:r>
      <w:r w:rsidR="002767EC" w:rsidRPr="009A4919">
        <w:t xml:space="preserve"> </w:t>
      </w:r>
      <w:r w:rsidR="00DB67CC">
        <w:t>(status quo fishing mortality) for 2012-2014</w:t>
      </w:r>
      <w:r w:rsidR="00DD1DEC">
        <w:t xml:space="preserve"> provided</w:t>
      </w:r>
      <w:r w:rsidR="002767EC" w:rsidRPr="009A4919">
        <w:t xml:space="preserve"> similar</w:t>
      </w:r>
      <w:r w:rsidR="0055330A">
        <w:t xml:space="preserve"> a</w:t>
      </w:r>
      <w:r w:rsidR="001E5758">
        <w:t>ge structure predictions (</w:t>
      </w:r>
      <w:r w:rsidR="00DB67CC">
        <w:t>not shown</w:t>
      </w:r>
      <w:r w:rsidR="002767EC" w:rsidRPr="009A4919">
        <w:t>), becaus</w:t>
      </w:r>
      <w:r w:rsidR="00DD1DEC">
        <w:t xml:space="preserve">e </w:t>
      </w:r>
      <w:r w:rsidR="00DD1DEC" w:rsidRPr="00DB67CC">
        <w:rPr>
          <w:i/>
        </w:rPr>
        <w:t>F</w:t>
      </w:r>
      <w:r w:rsidR="00DD1DEC">
        <w:t xml:space="preserve"> reached the historically low</w:t>
      </w:r>
      <w:r w:rsidR="002767EC" w:rsidRPr="009A4919">
        <w:t xml:space="preserve"> </w:t>
      </w:r>
      <w:r w:rsidR="00DB67CC">
        <w:t xml:space="preserve">level (~0.2) </w:t>
      </w:r>
      <w:r w:rsidR="00262354">
        <w:t>in</w:t>
      </w:r>
      <w:r w:rsidR="002767EC" w:rsidRPr="009A4919">
        <w:t xml:space="preserve"> </w:t>
      </w:r>
      <w:r w:rsidR="00DB67CC">
        <w:t xml:space="preserve">2011 due to </w:t>
      </w:r>
      <w:r w:rsidR="00E07F95">
        <w:t xml:space="preserve">the </w:t>
      </w:r>
      <w:r w:rsidR="00DB67CC">
        <w:t>low stock productivity</w:t>
      </w:r>
      <w:r w:rsidR="00E07F95">
        <w:t xml:space="preserve"> in recent years</w:t>
      </w:r>
      <w:r w:rsidR="00DB67CC">
        <w:t xml:space="preserve">. </w:t>
      </w:r>
      <w:r w:rsidR="004101D1">
        <w:t>Thus, the conclusions</w:t>
      </w:r>
      <w:r w:rsidR="002767EC" w:rsidRPr="009A4919">
        <w:t xml:space="preserve"> </w:t>
      </w:r>
      <w:r w:rsidR="00DD1DEC">
        <w:t xml:space="preserve">made </w:t>
      </w:r>
      <w:r w:rsidR="00F76EF0">
        <w:t>under</w:t>
      </w:r>
      <w:r w:rsidR="004101D1">
        <w:t xml:space="preserve"> zero </w:t>
      </w:r>
      <w:r w:rsidR="004101D1" w:rsidRPr="00E07F95">
        <w:rPr>
          <w:i/>
        </w:rPr>
        <w:t>F</w:t>
      </w:r>
      <w:r w:rsidR="002767EC" w:rsidRPr="009A4919">
        <w:t xml:space="preserve"> </w:t>
      </w:r>
      <w:r w:rsidR="00E07F95">
        <w:t>for 2012-2014</w:t>
      </w:r>
      <w:r w:rsidR="004101D1">
        <w:t xml:space="preserve"> are </w:t>
      </w:r>
      <w:r w:rsidR="00196AED">
        <w:t xml:space="preserve">robust </w:t>
      </w:r>
      <w:r w:rsidR="00D2214A">
        <w:t>considering the</w:t>
      </w:r>
      <w:r w:rsidR="004101D1">
        <w:t xml:space="preserve"> current SNEMA yellowtail flounder</w:t>
      </w:r>
      <w:r w:rsidR="00DD1DEC">
        <w:t xml:space="preserve"> </w:t>
      </w:r>
      <w:r w:rsidR="00262354">
        <w:t>harvest</w:t>
      </w:r>
      <w:r w:rsidR="00DD1DEC">
        <w:t xml:space="preserve"> </w:t>
      </w:r>
      <w:r w:rsidR="00262354">
        <w:t>status</w:t>
      </w:r>
      <w:r w:rsidR="002767EC" w:rsidRPr="009A4919">
        <w:t xml:space="preserve">. </w:t>
      </w:r>
      <w:r w:rsidR="001E5758">
        <w:t>Lastly</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 xml:space="preserve">are species-specific. </w:t>
      </w:r>
      <w:r w:rsidR="00F75FAE">
        <w:t xml:space="preserve">For example, </w:t>
      </w:r>
      <w:r w:rsidR="002767EC" w:rsidRPr="009A4919">
        <w:t xml:space="preserve">the </w:t>
      </w:r>
      <w:r w:rsidR="00BD38A8">
        <w:t xml:space="preserve">relative importance of </w:t>
      </w:r>
      <w:r w:rsidR="00E07F95">
        <w:t>the recruitment covariate and survival smoother</w:t>
      </w:r>
      <w:r w:rsidR="00BD38A8">
        <w:t xml:space="preserve"> </w:t>
      </w:r>
      <w:r w:rsidR="00E07F95">
        <w:t>to SSB prediction</w:t>
      </w:r>
      <w:r w:rsidR="002767EC" w:rsidRPr="009A4919">
        <w:t xml:space="preserve"> </w:t>
      </w:r>
      <w:r w:rsidR="00BD38A8">
        <w:t xml:space="preserve">is highly </w:t>
      </w:r>
      <w:r w:rsidR="002767EC" w:rsidRPr="009A4919">
        <w:t>depend</w:t>
      </w:r>
      <w:r w:rsidR="00BD38A8">
        <w:t>ent</w:t>
      </w:r>
      <w:r w:rsidR="002767EC" w:rsidRPr="009A4919">
        <w:t xml:space="preserve"> upon the parameters (e.g.,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w:t>
      </w:r>
      <w:proofErr w:type="gramStart"/>
      <w:r w:rsidR="002767EC" w:rsidRPr="009A4919">
        <w:t xml:space="preserve">Generally speaking, </w:t>
      </w:r>
      <w:r w:rsidR="00E07F95">
        <w:t>the</w:t>
      </w:r>
      <w:proofErr w:type="gramEnd"/>
      <w:r w:rsidR="002767EC" w:rsidRPr="009A4919">
        <w:t xml:space="preserve"> </w:t>
      </w:r>
      <w:r w:rsidR="00CC53A4">
        <w:t>survival smoother</w:t>
      </w:r>
      <w:r w:rsidR="00A420DA">
        <w:t xml:space="preserve"> </w:t>
      </w:r>
      <w:r w:rsidR="00E07F95">
        <w:t>can directly impact</w:t>
      </w:r>
      <w:r w:rsidR="00BD38A8">
        <w:t xml:space="preserve"> the predicted survival at all </w:t>
      </w:r>
      <w:r w:rsidR="00BD38A8">
        <w:lastRenderedPageBreak/>
        <w:t xml:space="preserve">ages, </w:t>
      </w:r>
      <w:r w:rsidR="00E07F95">
        <w:t xml:space="preserve">and </w:t>
      </w:r>
      <w:r w:rsidR="009C2459">
        <w:t xml:space="preserve">thereby, </w:t>
      </w:r>
      <w:r w:rsidR="002767EC" w:rsidRPr="009A4919">
        <w:t xml:space="preserve">is </w:t>
      </w:r>
      <w:r w:rsidR="005E7CE8">
        <w:t xml:space="preserve">expected to be </w:t>
      </w:r>
      <w:r w:rsidR="002767EC" w:rsidRPr="009A4919">
        <w:t xml:space="preserve">more important </w:t>
      </w:r>
      <w:r w:rsidR="00196AED">
        <w:t xml:space="preserve">to </w:t>
      </w:r>
      <w:r w:rsidR="009C2459">
        <w:t>near-term SSB prediction</w:t>
      </w:r>
      <w:r w:rsidR="00196AED">
        <w:t xml:space="preserve"> </w:t>
      </w:r>
      <w:r w:rsidR="009C2459">
        <w:t xml:space="preserve">for </w:t>
      </w:r>
      <w:r w:rsidR="00196AED" w:rsidRPr="009A4919">
        <w:t>late-ma</w:t>
      </w:r>
      <w:r w:rsidR="00196AED">
        <w:t xml:space="preserve">tured and long-lived fish stocks. </w:t>
      </w:r>
      <w:r w:rsidR="00BD38A8">
        <w:t xml:space="preserve">While </w:t>
      </w:r>
      <w:r w:rsidR="009C2459">
        <w:t>a recruitment covariate</w:t>
      </w:r>
      <w:r w:rsidR="00196AED">
        <w:t xml:space="preserve"> </w:t>
      </w:r>
      <w:r w:rsidR="009C2459">
        <w:t>can only dir</w:t>
      </w:r>
      <w:r w:rsidR="00CC53A4">
        <w:t>ect</w:t>
      </w:r>
      <w:r w:rsidR="009C2459">
        <w:t>ly</w:t>
      </w:r>
      <w:r w:rsidR="00CC53A4">
        <w:t xml:space="preserve"> impact n</w:t>
      </w:r>
      <w:r w:rsidR="009C2459">
        <w:t>ear-term recruitment prediction. For</w:t>
      </w:r>
      <w:r w:rsidR="00CC53A4">
        <w:t xml:space="preserve"> late-matured and long-lived fish stocks, the </w:t>
      </w:r>
      <w:r w:rsidR="009C2459">
        <w:t>covariate-induced change in recruitment prediction</w:t>
      </w:r>
      <w:r w:rsidR="00CC53A4">
        <w:t xml:space="preserve"> </w:t>
      </w:r>
      <w:r w:rsidR="00FB7C29">
        <w:t>is not able to</w:t>
      </w:r>
      <w:r w:rsidR="00A420DA">
        <w:t xml:space="preserve"> propagate to </w:t>
      </w:r>
      <w:proofErr w:type="gramStart"/>
      <w:r w:rsidR="00A420DA">
        <w:t>the majority of</w:t>
      </w:r>
      <w:proofErr w:type="gramEnd"/>
      <w:r w:rsidR="00A420DA">
        <w:t xml:space="preserve"> </w:t>
      </w:r>
      <w:r w:rsidR="00196AED">
        <w:t>spawning</w:t>
      </w:r>
      <w:r w:rsidR="00D05AD5">
        <w:t xml:space="preserve"> </w:t>
      </w:r>
      <w:r w:rsidR="00196AED">
        <w:t xml:space="preserve">age classes </w:t>
      </w:r>
      <w:r w:rsidR="00D92C22">
        <w:t xml:space="preserve">and </w:t>
      </w:r>
      <w:r w:rsidR="000213F0">
        <w:t>notably impact SSB prediction in the near-term</w:t>
      </w:r>
      <w:r w:rsidR="00BD38A8">
        <w:t>.</w:t>
      </w:r>
    </w:p>
    <w:p w14:paraId="69200E45" w14:textId="0940600C" w:rsidR="006E0CB5" w:rsidRDefault="0040254B" w:rsidP="001829AC">
      <w:pPr>
        <w:pStyle w:val="Chapterheading0"/>
        <w:ind w:firstLine="720"/>
        <w:jc w:val="left"/>
      </w:pPr>
      <w:r w:rsidRPr="0040254B">
        <w:rPr>
          <w:rFonts w:hint="eastAsia"/>
          <w:lang w:eastAsia="zh-CN"/>
        </w:rPr>
        <w:t>Lastly</w:t>
      </w:r>
      <w:r w:rsidRPr="0040254B">
        <w:rPr>
          <w:lang w:eastAsia="zh-CN"/>
        </w:rPr>
        <w:t xml:space="preserve">, </w:t>
      </w:r>
      <w:r w:rsidR="009C0A06">
        <w:rPr>
          <w:lang w:eastAsia="zh-CN"/>
        </w:rPr>
        <w:t>i</w:t>
      </w:r>
      <w:r w:rsidR="00AA5D93">
        <w:rPr>
          <w:lang w:eastAsia="zh-CN"/>
        </w:rPr>
        <w:t xml:space="preserve">t is important to note that implementing the 2D </w:t>
      </w:r>
      <w:proofErr w:type="gramStart"/>
      <w:r w:rsidR="00AA5D93">
        <w:rPr>
          <w:lang w:eastAsia="zh-CN"/>
        </w:rPr>
        <w:t>AR(</w:t>
      </w:r>
      <w:proofErr w:type="gramEnd"/>
      <w:r w:rsidR="00AA5D93">
        <w:rPr>
          <w:lang w:eastAsia="zh-CN"/>
        </w:rPr>
        <w:t>1) survival smoother</w:t>
      </w:r>
      <w:r w:rsidRPr="0040254B">
        <w:rPr>
          <w:lang w:eastAsia="zh-CN"/>
        </w:rPr>
        <w:t xml:space="preserve"> </w:t>
      </w:r>
      <w:r w:rsidR="009C0A06">
        <w:rPr>
          <w:lang w:eastAsia="zh-CN"/>
        </w:rPr>
        <w:t xml:space="preserve">reduced </w:t>
      </w:r>
      <w:r w:rsidR="00D612F3">
        <w:rPr>
          <w:lang w:eastAsia="zh-CN"/>
        </w:rPr>
        <w:t xml:space="preserve">the </w:t>
      </w:r>
      <w:r w:rsidR="009C0A06">
        <w:rPr>
          <w:lang w:eastAsia="zh-CN"/>
        </w:rPr>
        <w:t>computation speed</w:t>
      </w:r>
      <w:r w:rsidRPr="0040254B">
        <w:rPr>
          <w:lang w:eastAsia="zh-CN"/>
        </w:rPr>
        <w:t xml:space="preserve"> </w:t>
      </w:r>
      <w:r w:rsidR="009C0A06">
        <w:rPr>
          <w:lang w:eastAsia="zh-CN"/>
        </w:rPr>
        <w:t>as it broke</w:t>
      </w:r>
      <w:r w:rsidR="002A14AF">
        <w:rPr>
          <w:lang w:eastAsia="zh-CN"/>
        </w:rPr>
        <w:t xml:space="preserve"> the sparseness of the </w:t>
      </w:r>
      <w:r w:rsidR="009C0A06">
        <w:rPr>
          <w:lang w:eastAsia="zh-CN"/>
        </w:rPr>
        <w:t>H</w:t>
      </w:r>
      <w:r w:rsidR="002A14AF">
        <w:rPr>
          <w:lang w:eastAsia="zh-CN"/>
        </w:rPr>
        <w:t xml:space="preserve">essian matrix. </w:t>
      </w:r>
      <w:r w:rsidR="007E4A73">
        <w:rPr>
          <w:lang w:eastAsia="zh-CN"/>
        </w:rPr>
        <w:t>In this case study with 6</w:t>
      </w:r>
      <w:r w:rsidR="009C0A06">
        <w:rPr>
          <w:lang w:eastAsia="zh-CN"/>
        </w:rPr>
        <w:t>9 fixed effects parameters and 287</w:t>
      </w:r>
      <w:r w:rsidR="00A31A75">
        <w:rPr>
          <w:lang w:eastAsia="zh-CN"/>
        </w:rPr>
        <w:t xml:space="preserve"> </w:t>
      </w:r>
      <w:r w:rsidR="009C0A06">
        <w:rPr>
          <w:lang w:eastAsia="zh-CN"/>
        </w:rPr>
        <w:t xml:space="preserve">random effect parameters, </w:t>
      </w:r>
      <w:r w:rsidRPr="0040254B">
        <w:t xml:space="preserve">the implementation increased </w:t>
      </w:r>
      <w:r w:rsidR="00925095">
        <w:t>model convergence</w:t>
      </w:r>
      <w:r w:rsidRPr="0040254B">
        <w:t xml:space="preserve"> time </w:t>
      </w:r>
      <w:r w:rsidR="00925095">
        <w:t>from 10 seconds to 200 seconds</w:t>
      </w:r>
      <w:r w:rsidRPr="0040254B">
        <w:t xml:space="preserve"> </w:t>
      </w:r>
      <w:r w:rsidR="008C118F">
        <w:t>in</w:t>
      </w:r>
      <w:r w:rsidRPr="0040254B">
        <w:t xml:space="preserve"> a laptop computer. </w:t>
      </w:r>
      <w:bookmarkStart w:id="31" w:name="OLE_LINK49"/>
      <w:bookmarkStart w:id="32" w:name="OLE_LINK50"/>
      <w:r w:rsidR="00AA5D93">
        <w:t xml:space="preserve">The extent to which the convergence time increases </w:t>
      </w:r>
      <w:r w:rsidR="009A6DF7">
        <w:t xml:space="preserve">in other cases </w:t>
      </w:r>
      <w:r w:rsidR="00AA5D93">
        <w:t xml:space="preserve">due to the implementation is expected to be positively associated with the </w:t>
      </w:r>
      <w:r w:rsidR="009A6DF7">
        <w:t xml:space="preserve">case-specific </w:t>
      </w:r>
      <w:r w:rsidR="00AA5D93">
        <w:t xml:space="preserve">number of </w:t>
      </w:r>
      <w:r w:rsidR="009A6DF7">
        <w:t>age classes and time steps (</w:t>
      </w:r>
      <w:r w:rsidR="00301FFE">
        <w:t xml:space="preserve">e.g., </w:t>
      </w:r>
      <w:r w:rsidR="009A6DF7">
        <w:t xml:space="preserve">years) </w:t>
      </w:r>
      <w:r w:rsidR="00301FFE">
        <w:t>considered in the model</w:t>
      </w:r>
      <w:r w:rsidR="009A6DF7">
        <w:t xml:space="preserve">. </w:t>
      </w:r>
      <w:r w:rsidR="00A31A75">
        <w:t>T</w:t>
      </w:r>
      <w:r w:rsidR="000B5CC0">
        <w:t xml:space="preserve">he implementation can </w:t>
      </w:r>
      <w:r w:rsidR="00A31A75">
        <w:t xml:space="preserve">actually </w:t>
      </w:r>
      <w:r w:rsidR="000B5CC0">
        <w:t xml:space="preserve">be </w:t>
      </w:r>
      <w:r w:rsidR="001B6D20">
        <w:t xml:space="preserve">even </w:t>
      </w:r>
      <w:r w:rsidR="000B5CC0">
        <w:t xml:space="preserve">more computational expensive </w:t>
      </w:r>
      <w:r w:rsidR="00FD7FAE">
        <w:t xml:space="preserve">when </w:t>
      </w:r>
      <w:r w:rsidR="000B5CC0">
        <w:t xml:space="preserve">a better representation of the </w:t>
      </w:r>
      <w:r w:rsidR="00A31A75">
        <w:t xml:space="preserve">among-age </w:t>
      </w:r>
      <w:r w:rsidR="000B5CC0">
        <w:t xml:space="preserve">survival </w:t>
      </w:r>
      <w:r w:rsidR="00A31A75">
        <w:t>autocorrelation structure</w:t>
      </w:r>
      <w:r w:rsidR="00FD7FAE">
        <w:t xml:space="preserve"> is included</w:t>
      </w:r>
      <w:r w:rsidR="00E9301B">
        <w:t xml:space="preserve">, e.g., the irregular lattice correlation structure </w:t>
      </w:r>
      <w:r w:rsidR="00A31A75">
        <w:t xml:space="preserve">investigated </w:t>
      </w:r>
      <w:r w:rsidR="00C96412">
        <w:t xml:space="preserve">in </w:t>
      </w:r>
      <w:r w:rsidR="00450312">
        <w:fldChar w:fldCharType="begin"/>
      </w:r>
      <w:r w:rsidR="00C96412">
        <w:instrText xml:space="preserve"> ADDIN EN.CITE &lt;EndNote&gt;&lt;Cite AuthorYear="1"&gt;&lt;Author&gt;Berg&lt;/Author&gt;&lt;Year&gt;2016&lt;/Year&gt;&lt;RecNum&gt;210&lt;/RecNum&gt;&lt;DisplayText&gt;Berg and Nielsen (2016)&lt;/DisplayText&gt;&lt;record&gt;&lt;rec-number&gt;210&lt;/rec-number&gt;&lt;foreign-keys&gt;&lt;key app="EN" db-id="sfrdfvtvbdax5de2svmvr9smwwas0vts2999" timestamp="1473184317"&gt;210&lt;/key&gt;&lt;/foreign-keys&gt;&lt;ref-type name="Journal Article"&gt;17&lt;/ref-type&gt;&lt;contributors&gt;&lt;authors&gt;&lt;author&gt;Berg, Casper W&lt;/author&gt;&lt;author&gt;Nielsen, Anders&lt;/author&gt;&lt;/authors&gt;&lt;/contributors&gt;&lt;titles&gt;&lt;title&gt;Accounting for correlated observations in an age-based state-space stock assessment model&lt;/title&gt;&lt;secondary-title&gt;ICES Journal of Marine Science: Journal du Conseil&lt;/secondary-title&gt;&lt;/titles&gt;&lt;periodical&gt;&lt;full-title&gt;ICES Journal of Marine Science: Journal du Conseil&lt;/full-title&gt;&lt;/periodical&gt;&lt;pages&gt;fsw046&lt;/pages&gt;&lt;dates&gt;&lt;year&gt;2016&lt;/year&gt;&lt;/dates&gt;&lt;isbn&gt;1054-3139&lt;/isbn&gt;&lt;urls&gt;&lt;/urls&gt;&lt;/record&gt;&lt;/Cite&gt;&lt;/EndNote&gt;</w:instrText>
      </w:r>
      <w:r w:rsidR="00450312">
        <w:fldChar w:fldCharType="separate"/>
      </w:r>
      <w:r w:rsidR="00C96412">
        <w:rPr>
          <w:noProof/>
        </w:rPr>
        <w:t>Berg and Nielsen (2016)</w:t>
      </w:r>
      <w:r w:rsidR="00450312">
        <w:fldChar w:fldCharType="end"/>
      </w:r>
      <w:r w:rsidR="00E9301B">
        <w:t xml:space="preserve">. </w:t>
      </w:r>
      <w:r w:rsidRPr="0040254B">
        <w:t xml:space="preserve">However, </w:t>
      </w:r>
      <w:r w:rsidR="00FD7FAE">
        <w:t>with</w:t>
      </w:r>
      <w:r w:rsidR="00FD7FAE" w:rsidRPr="0040254B">
        <w:t xml:space="preserve"> continuing </w:t>
      </w:r>
      <w:r w:rsidR="00FD7FAE">
        <w:t>improvement in computation ability,</w:t>
      </w:r>
      <w:r w:rsidR="00FD7FAE" w:rsidRPr="0040254B">
        <w:t xml:space="preserve"> </w:t>
      </w:r>
      <w:r w:rsidRPr="0040254B">
        <w:t xml:space="preserve">the consequence of </w:t>
      </w:r>
      <w:r w:rsidR="00ED2B2E">
        <w:t>reduced</w:t>
      </w:r>
      <w:r w:rsidRPr="0040254B">
        <w:t xml:space="preserve"> </w:t>
      </w:r>
      <w:r w:rsidR="00925095">
        <w:t>convergence</w:t>
      </w:r>
      <w:r w:rsidRPr="0040254B">
        <w:t xml:space="preserve"> </w:t>
      </w:r>
      <w:r w:rsidR="00ED2B2E">
        <w:t>speed</w:t>
      </w:r>
      <w:r w:rsidRPr="0040254B">
        <w:t xml:space="preserve"> is unlikely to be a </w:t>
      </w:r>
      <w:bookmarkStart w:id="33" w:name="OLE_LINK5"/>
      <w:bookmarkStart w:id="34" w:name="OLE_LINK6"/>
      <w:r w:rsidRPr="0040254B">
        <w:t>hurdle</w:t>
      </w:r>
      <w:bookmarkEnd w:id="33"/>
      <w:bookmarkEnd w:id="34"/>
      <w:r w:rsidRPr="0040254B">
        <w:t xml:space="preserve"> in implementing this method</w:t>
      </w:r>
      <w:r w:rsidR="006F538D">
        <w:t xml:space="preserve"> in the future</w:t>
      </w:r>
      <w:r w:rsidR="00CC772F">
        <w:t>.</w:t>
      </w:r>
      <w:bookmarkStart w:id="35" w:name="_Toc465598054"/>
      <w:bookmarkEnd w:id="31"/>
      <w:bookmarkEnd w:id="32"/>
      <w:r w:rsidR="005E7CE8">
        <w:br w:type="page"/>
      </w:r>
      <w:bookmarkStart w:id="36" w:name="OLE_LINK1"/>
      <w:bookmarkStart w:id="37" w:name="OLE_LINK2"/>
      <w:bookmarkEnd w:id="35"/>
    </w:p>
    <w:p w14:paraId="769849C2" w14:textId="77777777" w:rsidR="004753A9" w:rsidRPr="004C096C" w:rsidRDefault="004753A9" w:rsidP="004753A9">
      <w:pPr>
        <w:pStyle w:val="Heading1"/>
        <w:rPr>
          <w:b w:val="0"/>
        </w:rPr>
      </w:pPr>
      <w:bookmarkStart w:id="38" w:name="table-1.-naa-only-models-where-only-naa-"/>
      <w:r w:rsidRPr="004C096C">
        <w:rPr>
          <w:rFonts w:hint="eastAsia"/>
        </w:rPr>
        <w:lastRenderedPageBreak/>
        <w:t>Refer</w:t>
      </w:r>
      <w:r w:rsidRPr="004C096C">
        <w:t>ences</w:t>
      </w:r>
    </w:p>
    <w:p w14:paraId="4EED52CD" w14:textId="6B17445E" w:rsidR="003402DE" w:rsidRDefault="003402DE" w:rsidP="004753A9">
      <w:pPr>
        <w:ind w:left="720" w:hanging="720"/>
        <w:rPr>
          <w:rFonts w:ascii="Times New Roman" w:hAnsi="Times New Roman" w:cs="Times New Roman"/>
        </w:rPr>
      </w:pPr>
      <w:proofErr w:type="spellStart"/>
      <w:r w:rsidRPr="003402DE">
        <w:rPr>
          <w:rFonts w:ascii="Times New Roman" w:hAnsi="Times New Roman" w:cs="Times New Roman"/>
        </w:rPr>
        <w:t>Aeberhard</w:t>
      </w:r>
      <w:proofErr w:type="spellEnd"/>
      <w:r w:rsidRPr="003402DE">
        <w:rPr>
          <w:rFonts w:ascii="Times New Roman" w:hAnsi="Times New Roman" w:cs="Times New Roman"/>
        </w:rPr>
        <w:t xml:space="preserve">, W. H., Mills </w:t>
      </w:r>
      <w:proofErr w:type="spellStart"/>
      <w:r w:rsidRPr="003402DE">
        <w:rPr>
          <w:rFonts w:ascii="Times New Roman" w:hAnsi="Times New Roman" w:cs="Times New Roman"/>
        </w:rPr>
        <w:t>Flemming</w:t>
      </w:r>
      <w:proofErr w:type="spellEnd"/>
      <w:r w:rsidRPr="003402DE">
        <w:rPr>
          <w:rFonts w:ascii="Times New Roman" w:hAnsi="Times New Roman" w:cs="Times New Roman"/>
        </w:rPr>
        <w:t xml:space="preserve">, J., and Nielsen, A. 2018. Review of State-Space Models for Fisheries Science. Annual Review of Statistics and Its Application, 5: 215–235. </w:t>
      </w:r>
    </w:p>
    <w:p w14:paraId="76A6C5ED" w14:textId="1822FE55" w:rsidR="008A373A" w:rsidRDefault="008A373A" w:rsidP="008A373A">
      <w:pPr>
        <w:ind w:left="720" w:hanging="720"/>
        <w:rPr>
          <w:rFonts w:ascii="Times New Roman" w:hAnsi="Times New Roman" w:cs="Times New Roman"/>
        </w:rPr>
      </w:pPr>
      <w:r w:rsidRPr="008A373A">
        <w:rPr>
          <w:rFonts w:ascii="Times New Roman" w:hAnsi="Times New Roman" w:cs="Times New Roman"/>
        </w:rPr>
        <w:t>Akaike, H. 1973. Information theory and an extension of the maximum likelihood principle. In</w:t>
      </w:r>
      <w:r>
        <w:rPr>
          <w:rFonts w:ascii="Times New Roman" w:hAnsi="Times New Roman" w:cs="Times New Roman"/>
        </w:rPr>
        <w:t xml:space="preserve"> </w:t>
      </w:r>
      <w:r w:rsidRPr="008A373A">
        <w:rPr>
          <w:rFonts w:ascii="Times New Roman" w:hAnsi="Times New Roman" w:cs="Times New Roman"/>
        </w:rPr>
        <w:t>Proceedings of the Second International Symposium on Information Theory, ed. B. N. Petrov</w:t>
      </w:r>
      <w:r>
        <w:rPr>
          <w:rFonts w:ascii="Times New Roman" w:hAnsi="Times New Roman" w:cs="Times New Roman"/>
        </w:rPr>
        <w:t xml:space="preserve"> </w:t>
      </w:r>
      <w:r w:rsidRPr="008A373A">
        <w:rPr>
          <w:rFonts w:ascii="Times New Roman" w:hAnsi="Times New Roman" w:cs="Times New Roman"/>
        </w:rPr>
        <w:t xml:space="preserve">and F. </w:t>
      </w:r>
      <w:proofErr w:type="spellStart"/>
      <w:r w:rsidRPr="008A373A">
        <w:rPr>
          <w:rFonts w:ascii="Times New Roman" w:hAnsi="Times New Roman" w:cs="Times New Roman"/>
        </w:rPr>
        <w:t>Csaki</w:t>
      </w:r>
      <w:proofErr w:type="spellEnd"/>
      <w:r w:rsidRPr="008A373A">
        <w:rPr>
          <w:rFonts w:ascii="Times New Roman" w:hAnsi="Times New Roman" w:cs="Times New Roman"/>
        </w:rPr>
        <w:t xml:space="preserve">, 267–281. Budapest: </w:t>
      </w:r>
      <w:proofErr w:type="spellStart"/>
      <w:r w:rsidRPr="008A373A">
        <w:rPr>
          <w:rFonts w:ascii="Times New Roman" w:hAnsi="Times New Roman" w:cs="Times New Roman"/>
        </w:rPr>
        <w:t>Akademiai</w:t>
      </w:r>
      <w:proofErr w:type="spellEnd"/>
      <w:r w:rsidRPr="008A373A">
        <w:rPr>
          <w:rFonts w:ascii="Times New Roman" w:hAnsi="Times New Roman" w:cs="Times New Roman"/>
        </w:rPr>
        <w:t xml:space="preserve"> </w:t>
      </w:r>
      <w:proofErr w:type="spellStart"/>
      <w:r w:rsidRPr="008A373A">
        <w:rPr>
          <w:rFonts w:ascii="Times New Roman" w:hAnsi="Times New Roman" w:cs="Times New Roman"/>
        </w:rPr>
        <w:t>Kiado</w:t>
      </w:r>
      <w:proofErr w:type="spellEnd"/>
      <w:r w:rsidRPr="008A373A">
        <w:rPr>
          <w:rFonts w:ascii="Times New Roman" w:hAnsi="Times New Roman" w:cs="Times New Roman"/>
        </w:rPr>
        <w:t>. Reprinted in Breakthroughs in Statistics,</w:t>
      </w:r>
      <w:r>
        <w:rPr>
          <w:rFonts w:ascii="Times New Roman" w:hAnsi="Times New Roman" w:cs="Times New Roman"/>
        </w:rPr>
        <w:t xml:space="preserve"> </w:t>
      </w:r>
      <w:r w:rsidRPr="008A373A">
        <w:rPr>
          <w:rFonts w:ascii="Times New Roman" w:hAnsi="Times New Roman" w:cs="Times New Roman"/>
        </w:rPr>
        <w:t xml:space="preserve">ed. S. </w:t>
      </w:r>
      <w:proofErr w:type="spellStart"/>
      <w:r w:rsidRPr="008A373A">
        <w:rPr>
          <w:rFonts w:ascii="Times New Roman" w:hAnsi="Times New Roman" w:cs="Times New Roman"/>
        </w:rPr>
        <w:t>Kotz</w:t>
      </w:r>
      <w:proofErr w:type="spellEnd"/>
      <w:r w:rsidRPr="008A373A">
        <w:rPr>
          <w:rFonts w:ascii="Times New Roman" w:hAnsi="Times New Roman" w:cs="Times New Roman"/>
        </w:rPr>
        <w:t>, 610–624. New York: Springer (1992).</w:t>
      </w:r>
    </w:p>
    <w:p w14:paraId="1183C558" w14:textId="754C7C2D" w:rsidR="00FE2CEE" w:rsidRDefault="00FE2CEE" w:rsidP="008A373A">
      <w:pPr>
        <w:ind w:left="720" w:hanging="720"/>
        <w:rPr>
          <w:rFonts w:ascii="Times New Roman" w:hAnsi="Times New Roman" w:cs="Times New Roman"/>
        </w:rPr>
      </w:pPr>
      <w:r w:rsidRPr="00FE2CEE">
        <w:rPr>
          <w:rFonts w:ascii="Times New Roman" w:hAnsi="Times New Roman" w:cs="Times New Roman"/>
        </w:rPr>
        <w:t xml:space="preserve">Aldrin, M., </w:t>
      </w:r>
      <w:proofErr w:type="spellStart"/>
      <w:r w:rsidRPr="00FE2CEE">
        <w:rPr>
          <w:rFonts w:ascii="Times New Roman" w:hAnsi="Times New Roman" w:cs="Times New Roman"/>
        </w:rPr>
        <w:t>Tvete</w:t>
      </w:r>
      <w:proofErr w:type="spellEnd"/>
      <w:r w:rsidRPr="00FE2CEE">
        <w:rPr>
          <w:rFonts w:ascii="Times New Roman" w:hAnsi="Times New Roman" w:cs="Times New Roman"/>
        </w:rPr>
        <w:t xml:space="preserve">, I. F., </w:t>
      </w:r>
      <w:proofErr w:type="spellStart"/>
      <w:r w:rsidRPr="00FE2CEE">
        <w:rPr>
          <w:rFonts w:ascii="Times New Roman" w:hAnsi="Times New Roman" w:cs="Times New Roman"/>
        </w:rPr>
        <w:t>Aanes</w:t>
      </w:r>
      <w:proofErr w:type="spellEnd"/>
      <w:r w:rsidRPr="00FE2CEE">
        <w:rPr>
          <w:rFonts w:ascii="Times New Roman" w:hAnsi="Times New Roman" w:cs="Times New Roman"/>
        </w:rPr>
        <w:t xml:space="preserve">, S., and </w:t>
      </w:r>
      <w:proofErr w:type="spellStart"/>
      <w:r w:rsidRPr="00FE2CEE">
        <w:rPr>
          <w:rFonts w:ascii="Times New Roman" w:hAnsi="Times New Roman" w:cs="Times New Roman"/>
        </w:rPr>
        <w:t>Subbey</w:t>
      </w:r>
      <w:proofErr w:type="spellEnd"/>
      <w:r w:rsidRPr="00FE2CEE">
        <w:rPr>
          <w:rFonts w:ascii="Times New Roman" w:hAnsi="Times New Roman" w:cs="Times New Roman"/>
        </w:rPr>
        <w:t>, S. 2020. The specification of the data model part in the SAM model matters. Fisheries Research, 229: 105585.</w:t>
      </w:r>
    </w:p>
    <w:p w14:paraId="4B5290C9" w14:textId="7EEC6BB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fldChar w:fldCharType="begin"/>
      </w:r>
      <w:r w:rsidRPr="00165EF1">
        <w:rPr>
          <w:rFonts w:ascii="Times New Roman" w:hAnsi="Times New Roman" w:cs="Times New Roman"/>
        </w:rPr>
        <w:instrText xml:space="preserve"> ADDIN EN.REFLIST </w:instrText>
      </w:r>
      <w:r w:rsidRPr="00165EF1">
        <w:rPr>
          <w:rFonts w:ascii="Times New Roman" w:hAnsi="Times New Roman" w:cs="Times New Roman"/>
        </w:rPr>
        <w:fldChar w:fldCharType="separate"/>
      </w:r>
      <w:r w:rsidRPr="00165EF1">
        <w:rPr>
          <w:rFonts w:ascii="Times New Roman" w:hAnsi="Times New Roman" w:cs="Times New Roman"/>
        </w:rPr>
        <w:t>Atchison, J.; Shen, S.M. Logistic-normal distributions: Some properties and uses. Biometrika. 67:261-272; 1980</w:t>
      </w:r>
    </w:p>
    <w:p w14:paraId="39894BDB"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Berg, C.W.; Nielsen, A. Accounting for correlated observations in an age-based state-space stock assessment model. ICES Journal of Marine Science: Journal du Conseil:fsw046; 2016</w:t>
      </w:r>
    </w:p>
    <w:p w14:paraId="2E02866C" w14:textId="77777777" w:rsidR="00F96875" w:rsidRDefault="00F96875" w:rsidP="004753A9">
      <w:pPr>
        <w:ind w:left="720" w:hanging="720"/>
        <w:rPr>
          <w:rFonts w:ascii="Times New Roman" w:hAnsi="Times New Roman" w:cs="Times New Roman"/>
        </w:rPr>
      </w:pPr>
      <w:r w:rsidRPr="00F96875">
        <w:rPr>
          <w:rFonts w:ascii="Times New Roman" w:hAnsi="Times New Roman" w:cs="Times New Roman"/>
        </w:rPr>
        <w:t xml:space="preserve">Brooks, E. N., and Legault, C. M. 2016. Retrospective forecasting — evaluating performance of stock projections for New England groundfish stocks. Canadian Journal of Fisheries and Aquatic Sciences, 73: 935–950. </w:t>
      </w:r>
    </w:p>
    <w:p w14:paraId="632FEC6B" w14:textId="525F5311"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Burnham, K.P.; Anderson, D.R. Model selection and multimodel inference: a practical information-theoretic approach: Springer Science &amp; Business Media; 2002</w:t>
      </w:r>
    </w:p>
    <w:p w14:paraId="48FAE6CD" w14:textId="126DB19F" w:rsidR="00882D03" w:rsidRDefault="00882D03" w:rsidP="004753A9">
      <w:pPr>
        <w:ind w:left="720" w:hanging="720"/>
        <w:rPr>
          <w:rFonts w:ascii="Times New Roman" w:hAnsi="Times New Roman" w:cs="Times New Roman"/>
        </w:rPr>
      </w:pPr>
      <w:r w:rsidRPr="00882D03">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490E69BA"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Cadrin, S.X. Stock structure of yellowtail flounder off the northeastern United States. 2003</w:t>
      </w:r>
    </w:p>
    <w:p w14:paraId="085AF512"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Deroba, J.J.; Schueller, A.M. Performance of stock assessments with misspecified age-and time-varying natural mortality. Fisheries Research. 146:27-40; 2013</w:t>
      </w:r>
    </w:p>
    <w:p w14:paraId="24786CF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Fournier, D.A.; Skaug, H.J.; Ancheta, J.; Ianelli, J.; Magnusson, A.; Maunder, M.N.; Nielsen, A.; Sibert, J. AD Model Builder: using automatic differentiation for statistical inference of highly parameterized complex nonlinear models. Optimization Methods and Software. 27:233-249; 2012</w:t>
      </w:r>
    </w:p>
    <w:p w14:paraId="3AF7EBE9"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Goethel, D.R.; Legault, C.M.; Cadrin, S.X. Demonstration of a spatially explicit, tag-integrated stock assessment model with application to three interconnected stocks of yellowtail flounder off of New England. ICES Journal of Marine Science: Journal du Conseil. 72:164-177; 2015</w:t>
      </w:r>
    </w:p>
    <w:p w14:paraId="5422106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Gudmundsson, G.; Gunnlaugsson, T. Selection and estimation of sequential catch-at-age models. Canadian Journal of Fisheries and Aquatic Sciences. 69:1760-1772; 2012</w:t>
      </w:r>
    </w:p>
    <w:p w14:paraId="39DB1EB3"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lastRenderedPageBreak/>
        <w:t>Hurtado-Ferro, F.; Szuwalski, C.S.; Valero, J.L.; Anderson, S.C.; Cunningham, C.J.; Johnson, K.F.; Licandeo, R.; McGilliard, C.R.; Monnahan, C.C.; Muradian, M.L. Looking in the rear-view mirror: bias and retrospective patterns in integrated, age-structured stock assessment models. ICES Journal of Marine Science: Journal du Conseil:fsu198; 2014</w:t>
      </w:r>
    </w:p>
    <w:p w14:paraId="26357B1E"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Johnson, K.F.; Councill, E.; Thorson, J.T.; Brooks, E.; Methot, R.D.; Punt, A.E. Can autocorrelated recruitment be estimated using integrated assessment models and how does it affect population forecasts? Fisheries Research. 183:222-232; 2016</w:t>
      </w:r>
    </w:p>
    <w:p w14:paraId="6CC0E95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Johnson, K.F.; Monnahan, C.C.; McGilliard, C.R.; Vert-pre, K.A.; Anderson, S.C.; Cunningham, C.J.; Hurtado-Ferro, F.; Licandeo, R.R.; Muradian, M.L.; Ono, K. Time-varying natural mortality in fisheries stock assessment models: identifying a default approach. ICES Journal of Marine Science: Journal du Conseil. 72:137-150; 2015</w:t>
      </w:r>
    </w:p>
    <w:p w14:paraId="3329EF1A" w14:textId="78E345C7" w:rsidR="00986FA6" w:rsidRDefault="00986FA6" w:rsidP="004753A9">
      <w:pPr>
        <w:ind w:left="720" w:hanging="720"/>
        <w:rPr>
          <w:rFonts w:ascii="Times New Roman" w:hAnsi="Times New Roman" w:cs="Times New Roman"/>
        </w:rPr>
      </w:pPr>
      <w:r w:rsidRPr="00986FA6">
        <w:rPr>
          <w:rFonts w:ascii="Times New Roman" w:hAnsi="Times New Roman" w:cs="Times New Roman"/>
        </w:rPr>
        <w:t>Kristensen, K., Nielsen, A., Berg, C., Skaug, H., and Bell, B. M. 2016. TMB: Automatic differentiation and Laplace approximation. Journal of Statistical Software, 70: 1–21.</w:t>
      </w:r>
    </w:p>
    <w:p w14:paraId="4F7139A9" w14:textId="438DD4CF"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Report of the retrospective working group. NOAA NMFS Northeast Fisheries Science Center Reference Document:09-01; 2009</w:t>
      </w:r>
    </w:p>
    <w:p w14:paraId="45BDD7F8"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Alade, L.; Stone, H.H.; Gross, W.E. Stock assessment of Georges Bank yellowtail flounder for 2012. TRAC Ref Doc. 2:133; 2012</w:t>
      </w:r>
    </w:p>
    <w:p w14:paraId="1F131B3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Palmer, M.C. In what direction should the fishing mortality target change when natural mortality increases within an assessment? Canadian Journal of Fisheries and Aquatic Sciences. 73:1-9; 2015</w:t>
      </w:r>
    </w:p>
    <w:p w14:paraId="3B06CEF7" w14:textId="6B1AA8C5"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Restrepo, V.R. A flexible forward age-structured assessment program. ICCAT Col Vol Sci Pap. 49:246-253; 199</w:t>
      </w:r>
      <w:r w:rsidR="00F96875">
        <w:rPr>
          <w:rFonts w:ascii="Times New Roman" w:hAnsi="Times New Roman" w:cs="Times New Roman"/>
        </w:rPr>
        <w:t>9.</w:t>
      </w:r>
    </w:p>
    <w:p w14:paraId="0F3E9AFF"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orenzen, K. The relationship between body weight and natural mortality in juvenile and adult fish: a comparison of natural ecosystems and aquaculture. Journal of fish biology. 49:627-642; 1996</w:t>
      </w:r>
    </w:p>
    <w:p w14:paraId="6FCCE421" w14:textId="29B06D6E" w:rsidR="004753A9" w:rsidRDefault="004753A9" w:rsidP="004753A9">
      <w:pPr>
        <w:ind w:left="720" w:hanging="720"/>
        <w:rPr>
          <w:rFonts w:ascii="Times New Roman" w:hAnsi="Times New Roman" w:cs="Times New Roman"/>
        </w:rPr>
      </w:pPr>
      <w:r w:rsidRPr="00165EF1">
        <w:rPr>
          <w:rFonts w:ascii="Times New Roman" w:hAnsi="Times New Roman" w:cs="Times New Roman"/>
        </w:rPr>
        <w:t>Miller, T.J.; Hare, J.A.; Alade, L.A. A state-space approach to incorporating environmental effects on recruitment in an age-structured assessment model with an application to Southern New England yellowtail flounder. Canadian Journal of Fisheries and Aquatic Sciences. 73:1261-1270; 2016</w:t>
      </w:r>
    </w:p>
    <w:p w14:paraId="7062D8D8" w14:textId="0234C052" w:rsidR="003402DE" w:rsidRPr="00165EF1" w:rsidRDefault="003402DE" w:rsidP="004753A9">
      <w:pPr>
        <w:ind w:left="720" w:hanging="720"/>
        <w:rPr>
          <w:rFonts w:ascii="Times New Roman" w:hAnsi="Times New Roman" w:cs="Times New Roman"/>
        </w:rPr>
      </w:pPr>
      <w:r w:rsidRPr="003402DE">
        <w:rPr>
          <w:rFonts w:ascii="Times New Roman" w:hAnsi="Times New Roman" w:cs="Times New Roman"/>
        </w:rPr>
        <w:t>Miller, T.J., and Hyun, S.-Y. 2018. Evaluating evidence for alternative natural mortality and process error assumptions using a state-space, age-structured assessment model. Canadian Journal of Fisheries and Aquatic Sciences, 75: 691–703.</w:t>
      </w:r>
    </w:p>
    <w:p w14:paraId="2258A85F" w14:textId="36561584" w:rsidR="004753A9" w:rsidRDefault="004753A9" w:rsidP="004753A9">
      <w:pPr>
        <w:ind w:left="720" w:hanging="720"/>
        <w:rPr>
          <w:rFonts w:ascii="Times New Roman" w:hAnsi="Times New Roman" w:cs="Times New Roman"/>
        </w:rPr>
      </w:pPr>
      <w:r w:rsidRPr="00165EF1">
        <w:rPr>
          <w:rFonts w:ascii="Times New Roman" w:hAnsi="Times New Roman" w:cs="Times New Roman"/>
        </w:rPr>
        <w:t>Miller, T.J.</w:t>
      </w:r>
      <w:r w:rsidR="003402DE">
        <w:rPr>
          <w:rFonts w:ascii="Times New Roman" w:hAnsi="Times New Roman" w:cs="Times New Roman"/>
        </w:rPr>
        <w:t xml:space="preserve"> and </w:t>
      </w:r>
      <w:r w:rsidRPr="00165EF1">
        <w:rPr>
          <w:rFonts w:ascii="Times New Roman" w:hAnsi="Times New Roman" w:cs="Times New Roman"/>
        </w:rPr>
        <w:t xml:space="preserve">Legault, C.M. </w:t>
      </w:r>
      <w:r w:rsidR="00036C2C">
        <w:rPr>
          <w:rFonts w:ascii="Times New Roman" w:hAnsi="Times New Roman" w:cs="Times New Roman"/>
        </w:rPr>
        <w:t xml:space="preserve">2017. </w:t>
      </w:r>
      <w:r w:rsidRPr="00165EF1">
        <w:rPr>
          <w:rFonts w:ascii="Times New Roman" w:hAnsi="Times New Roman" w:cs="Times New Roman"/>
        </w:rPr>
        <w:t>Statistical behavior of retrospective patterns and their effects on estimation of stock and harvest status. Fisheries Research. 186:109-120</w:t>
      </w:r>
      <w:r w:rsidR="00036C2C">
        <w:rPr>
          <w:rFonts w:ascii="Times New Roman" w:hAnsi="Times New Roman" w:cs="Times New Roman"/>
        </w:rPr>
        <w:t>.</w:t>
      </w:r>
    </w:p>
    <w:p w14:paraId="1F842FD6" w14:textId="5C0C9797" w:rsidR="00036C2C" w:rsidRPr="00165EF1" w:rsidRDefault="00036C2C" w:rsidP="004753A9">
      <w:pPr>
        <w:ind w:left="720" w:hanging="720"/>
        <w:rPr>
          <w:rFonts w:ascii="Times New Roman" w:hAnsi="Times New Roman" w:cs="Times New Roman"/>
        </w:rPr>
      </w:pPr>
      <w:r>
        <w:rPr>
          <w:rFonts w:ascii="Times New Roman" w:hAnsi="Times New Roman" w:cs="Times New Roman"/>
        </w:rPr>
        <w:t xml:space="preserve">Miller, T.J. and Stock, B.C. 2020. The Woods Hole Assessment Model (WHAM). </w:t>
      </w:r>
      <w:r w:rsidRPr="00036C2C">
        <w:rPr>
          <w:rFonts w:ascii="Times New Roman" w:hAnsi="Times New Roman" w:cs="Times New Roman"/>
        </w:rPr>
        <w:t xml:space="preserve">Version </w:t>
      </w:r>
      <w:r>
        <w:rPr>
          <w:rFonts w:ascii="Times New Roman" w:hAnsi="Times New Roman" w:cs="Times New Roman"/>
        </w:rPr>
        <w:t xml:space="preserve">1.0. </w:t>
      </w:r>
      <w:r w:rsidRPr="00036C2C">
        <w:rPr>
          <w:rFonts w:ascii="Times New Roman" w:hAnsi="Times New Roman" w:cs="Times New Roman"/>
        </w:rPr>
        <w:t>https://timjmiller.github.io/wham/</w:t>
      </w:r>
      <w:r>
        <w:rPr>
          <w:rFonts w:ascii="Times New Roman" w:hAnsi="Times New Roman" w:cs="Times New Roman"/>
        </w:rPr>
        <w:t>.</w:t>
      </w:r>
    </w:p>
    <w:p w14:paraId="3E400B05" w14:textId="3A814EE6"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 xml:space="preserve">Mohn, R. </w:t>
      </w:r>
      <w:r w:rsidR="00036C2C">
        <w:rPr>
          <w:rFonts w:ascii="Times New Roman" w:hAnsi="Times New Roman" w:cs="Times New Roman"/>
        </w:rPr>
        <w:t xml:space="preserve">1999. </w:t>
      </w:r>
      <w:r w:rsidRPr="00165EF1">
        <w:rPr>
          <w:rFonts w:ascii="Times New Roman" w:hAnsi="Times New Roman" w:cs="Times New Roman"/>
        </w:rPr>
        <w:t>The retrospective problem in sequential population analysis: An investigation using cod fishery and simulated data. ICES Journal of Marine Science: Journal du Conseil. 56:473-488</w:t>
      </w:r>
      <w:r w:rsidR="00036C2C">
        <w:rPr>
          <w:rFonts w:ascii="Times New Roman" w:hAnsi="Times New Roman" w:cs="Times New Roman"/>
        </w:rPr>
        <w:t>.</w:t>
      </w:r>
    </w:p>
    <w:p w14:paraId="39F395BC" w14:textId="23F1076A"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lastRenderedPageBreak/>
        <w:t xml:space="preserve">NEFSC. </w:t>
      </w:r>
      <w:r w:rsidR="0094661D">
        <w:rPr>
          <w:rFonts w:ascii="Times New Roman" w:hAnsi="Times New Roman" w:cs="Times New Roman"/>
        </w:rPr>
        <w:t xml:space="preserve">2012. </w:t>
      </w:r>
      <w:r w:rsidRPr="00165EF1">
        <w:rPr>
          <w:rFonts w:ascii="Times New Roman" w:hAnsi="Times New Roman" w:cs="Times New Roman"/>
        </w:rPr>
        <w:t>54th Northeast Regional Stock Assessment Workshop (54th SAW) Assessment Report. US Dept Commer, Northeast Fish Sci Cent Ref Doc 12-18; 600 p</w:t>
      </w:r>
      <w:r w:rsidR="0094661D">
        <w:rPr>
          <w:rFonts w:ascii="Times New Roman" w:hAnsi="Times New Roman" w:cs="Times New Roman"/>
        </w:rPr>
        <w:t>.</w:t>
      </w:r>
    </w:p>
    <w:p w14:paraId="50C41BBF" w14:textId="289E7478" w:rsidR="004753A9" w:rsidRDefault="004753A9" w:rsidP="004753A9">
      <w:pPr>
        <w:ind w:left="720" w:hanging="720"/>
        <w:rPr>
          <w:rFonts w:ascii="Times New Roman" w:hAnsi="Times New Roman" w:cs="Times New Roman"/>
        </w:rPr>
      </w:pPr>
      <w:r w:rsidRPr="00165EF1">
        <w:rPr>
          <w:rFonts w:ascii="Times New Roman" w:hAnsi="Times New Roman" w:cs="Times New Roman"/>
        </w:rPr>
        <w:t xml:space="preserve">NEFSC. </w:t>
      </w:r>
      <w:r w:rsidR="0094661D">
        <w:rPr>
          <w:rFonts w:ascii="Times New Roman" w:hAnsi="Times New Roman" w:cs="Times New Roman"/>
        </w:rPr>
        <w:t xml:space="preserve">2013. </w:t>
      </w:r>
      <w:r w:rsidRPr="00165EF1">
        <w:rPr>
          <w:rFonts w:ascii="Times New Roman" w:hAnsi="Times New Roman" w:cs="Times New Roman"/>
        </w:rPr>
        <w:t>57th Northeast Regional Stock Assessment Workshop (57th SAW) Assessment Report. US Deptartment of Commerce, Northeast Fisheries Science Center Reference Document</w:t>
      </w:r>
      <w:r w:rsidR="0094661D">
        <w:rPr>
          <w:rFonts w:ascii="Times New Roman" w:hAnsi="Times New Roman" w:cs="Times New Roman"/>
        </w:rPr>
        <w:t>.</w:t>
      </w:r>
    </w:p>
    <w:p w14:paraId="2D91EB3F" w14:textId="6A5A5007" w:rsidR="00B4606B" w:rsidRDefault="00B4606B" w:rsidP="004753A9">
      <w:pPr>
        <w:ind w:left="720" w:hanging="720"/>
        <w:rPr>
          <w:rFonts w:ascii="Times New Roman" w:hAnsi="Times New Roman" w:cs="Times New Roman"/>
        </w:rPr>
      </w:pPr>
      <w:r w:rsidRPr="00B4606B">
        <w:rPr>
          <w:rFonts w:ascii="Times New Roman" w:hAnsi="Times New Roman" w:cs="Times New Roman"/>
        </w:rPr>
        <w:t xml:space="preserve">NEFSC. </w:t>
      </w:r>
      <w:r>
        <w:rPr>
          <w:rFonts w:ascii="Times New Roman" w:hAnsi="Times New Roman" w:cs="Times New Roman"/>
        </w:rPr>
        <w:t>2020</w:t>
      </w:r>
      <w:r w:rsidRPr="00B4606B">
        <w:rPr>
          <w:rFonts w:ascii="Times New Roman" w:hAnsi="Times New Roman" w:cs="Times New Roman"/>
        </w:rPr>
        <w:t>. Operational Assessment of 14 Northeast Groundfish Stocks, Updated Through 2018</w:t>
      </w:r>
      <w:r>
        <w:rPr>
          <w:rFonts w:ascii="Times New Roman" w:hAnsi="Times New Roman" w:cs="Times New Roman"/>
        </w:rPr>
        <w:t xml:space="preserve">. </w:t>
      </w:r>
      <w:r w:rsidR="00B753FB">
        <w:rPr>
          <w:rFonts w:ascii="Times New Roman" w:hAnsi="Times New Roman" w:cs="Times New Roman"/>
        </w:rPr>
        <w:t>*will update citation when officially published.</w:t>
      </w:r>
    </w:p>
    <w:p w14:paraId="0E694F0C" w14:textId="6F97CC9F"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Nielsen, A.; Berg, C.W. Estimation of time-varying selectivity in stock assessments using state-space models. Fisheries Research. 158:96-101; 2014</w:t>
      </w:r>
    </w:p>
    <w:p w14:paraId="790A3EF8"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Ono, K.; Punt, A.E.; Rivot, E. Model performance analysis for Bayesian biomass dynamics models using bias, precision and reliability metrics. Fisheries Research. 125:173-183; 2012</w:t>
      </w:r>
    </w:p>
    <w:p w14:paraId="204A3AA3" w14:textId="51360513" w:rsidR="0094661D" w:rsidRDefault="0094661D" w:rsidP="0094661D">
      <w:pPr>
        <w:ind w:left="720" w:hanging="720"/>
        <w:rPr>
          <w:rFonts w:ascii="Times New Roman" w:hAnsi="Times New Roman" w:cs="Times New Roman"/>
        </w:rPr>
      </w:pPr>
      <w:r w:rsidRPr="0094661D">
        <w:rPr>
          <w:rFonts w:ascii="Times New Roman" w:hAnsi="Times New Roman" w:cs="Times New Roman"/>
        </w:rPr>
        <w:t>R Core Team</w:t>
      </w:r>
      <w:r>
        <w:rPr>
          <w:rFonts w:ascii="Times New Roman" w:hAnsi="Times New Roman" w:cs="Times New Roman"/>
        </w:rPr>
        <w:t xml:space="preserve">. 2020. </w:t>
      </w:r>
      <w:r w:rsidRPr="0094661D">
        <w:rPr>
          <w:rFonts w:ascii="Times New Roman" w:hAnsi="Times New Roman" w:cs="Times New Roman"/>
        </w:rPr>
        <w:t>R: A language and environment for statistical computing. R Foundation for Statistical Computing, Vienna, Austria. https://www.R-project.org/.</w:t>
      </w:r>
    </w:p>
    <w:p w14:paraId="206D96DA" w14:textId="683C9EF5" w:rsidR="0094034C" w:rsidRDefault="0094034C" w:rsidP="0094661D">
      <w:pPr>
        <w:ind w:left="720" w:hanging="720"/>
        <w:rPr>
          <w:rFonts w:ascii="Times New Roman" w:hAnsi="Times New Roman" w:cs="Times New Roman"/>
        </w:rPr>
      </w:pPr>
      <w:r>
        <w:rPr>
          <w:rFonts w:ascii="Times New Roman" w:hAnsi="Times New Roman" w:cs="Times New Roman"/>
        </w:rPr>
        <w:t>Stock, B.C. and Miller, T.J. this issue. WHAM description and simulation test.</w:t>
      </w:r>
    </w:p>
    <w:p w14:paraId="4A97772F" w14:textId="60D32BF5" w:rsidR="004753A9" w:rsidRPr="00165EF1" w:rsidRDefault="004753A9" w:rsidP="0094661D">
      <w:pPr>
        <w:ind w:left="720" w:hanging="720"/>
        <w:rPr>
          <w:rFonts w:ascii="Times New Roman" w:hAnsi="Times New Roman" w:cs="Times New Roman"/>
        </w:rPr>
      </w:pPr>
      <w:r w:rsidRPr="00165EF1">
        <w:rPr>
          <w:rFonts w:ascii="Times New Roman" w:hAnsi="Times New Roman" w:cs="Times New Roman"/>
        </w:rPr>
        <w:t>Stone, H.H.; Gavaris, S.; Legault, C.M.; Neilson, J.D.; Cadrin, S.X. Collapse and recovery of the yellowtail flounder (Limanda ferruginea) fishery on Georges Bank. Journal of Sea Research. 51:261-270; 2004</w:t>
      </w:r>
    </w:p>
    <w:p w14:paraId="2FC42AA1"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Szuwalski, C.S.; Vert</w:t>
      </w:r>
      <w:r w:rsidRPr="00165EF1">
        <w:rPr>
          <w:rFonts w:ascii="Cambria Math" w:hAnsi="Cambria Math" w:cs="Cambria Math"/>
        </w:rPr>
        <w:t>‐</w:t>
      </w:r>
      <w:r w:rsidRPr="00165EF1">
        <w:rPr>
          <w:rFonts w:ascii="Times New Roman" w:hAnsi="Times New Roman" w:cs="Times New Roman"/>
        </w:rPr>
        <w:t>Pre, K.A.; Punt, A.E.; Branch, T.A.; Hilborn, R. Examining common assumptions about recruitment: a meta</w:t>
      </w:r>
      <w:r w:rsidRPr="00165EF1">
        <w:rPr>
          <w:rFonts w:ascii="Cambria Math" w:hAnsi="Cambria Math" w:cs="Cambria Math"/>
        </w:rPr>
        <w:t>‐</w:t>
      </w:r>
      <w:r w:rsidRPr="00165EF1">
        <w:rPr>
          <w:rFonts w:ascii="Times New Roman" w:hAnsi="Times New Roman" w:cs="Times New Roman"/>
        </w:rPr>
        <w:t>analysis of recruitment dynamics for worldwide marine fisheries. Fish and Fisheries. 16:633-648; 2015</w:t>
      </w:r>
    </w:p>
    <w:p w14:paraId="13A4333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Thorson, J.T.; Jensen, O.P.; Zipkin, E.F. How variable is recruitment for exploited marine fishes? A hierarchical model for testing life history theory. Canadian Journal of Fisheries and Aquatic Sciences. 71:973-983; 2014</w:t>
      </w:r>
    </w:p>
    <w:p w14:paraId="1D4C83F8" w14:textId="14492806" w:rsidR="004753A9" w:rsidRDefault="004753A9" w:rsidP="004753A9">
      <w:pPr>
        <w:ind w:left="720" w:hanging="720"/>
        <w:rPr>
          <w:rFonts w:ascii="Times New Roman" w:hAnsi="Times New Roman" w:cs="Times New Roman"/>
        </w:rPr>
      </w:pPr>
      <w:r w:rsidRPr="00165EF1">
        <w:rPr>
          <w:rFonts w:ascii="Times New Roman" w:hAnsi="Times New Roman" w:cs="Times New Roman"/>
        </w:rPr>
        <w:t>Thorson, J.T.; Monnahan, C.C.; Cope, J.M. The potential impact of time-variation in vital rates on fisheries management targets for marine fishes. Fisheries Research. 169:8-17; 2015</w:t>
      </w:r>
    </w:p>
    <w:p w14:paraId="55911FDB" w14:textId="31DBFE63" w:rsidR="00EA7EA4" w:rsidRPr="00165EF1" w:rsidRDefault="00EA7EA4" w:rsidP="004753A9">
      <w:pPr>
        <w:ind w:left="720" w:hanging="720"/>
        <w:rPr>
          <w:rFonts w:ascii="Times New Roman" w:hAnsi="Times New Roman" w:cs="Times New Roman"/>
        </w:rPr>
      </w:pPr>
      <w:r w:rsidRPr="00EA7EA4">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 27: 85–95.</w:t>
      </w:r>
    </w:p>
    <w:p w14:paraId="159D1C54" w14:textId="0BC0069B" w:rsidR="004753A9" w:rsidRDefault="004753A9" w:rsidP="004753A9">
      <w:pPr>
        <w:ind w:left="720" w:hanging="720"/>
        <w:rPr>
          <w:rFonts w:ascii="Times New Roman" w:hAnsi="Times New Roman" w:cs="Times New Roman"/>
        </w:rPr>
      </w:pPr>
      <w:r w:rsidRPr="00165EF1">
        <w:rPr>
          <w:rFonts w:ascii="Times New Roman" w:hAnsi="Times New Roman" w:cs="Times New Roman"/>
        </w:rPr>
        <w:fldChar w:fldCharType="end"/>
      </w:r>
      <w:r w:rsidRPr="00EA75F0">
        <w:rPr>
          <w:rFonts w:ascii="Times New Roman" w:hAnsi="Times New Roman" w:cs="Times New Roman"/>
        </w:rPr>
        <w:fldChar w:fldCharType="begin"/>
      </w:r>
      <w:r w:rsidRPr="00EA75F0">
        <w:rPr>
          <w:rFonts w:ascii="Times New Roman" w:hAnsi="Times New Roman" w:cs="Times New Roman"/>
        </w:rPr>
        <w:instrText xml:space="preserve"> ADDIN </w:instrText>
      </w:r>
      <w:r w:rsidRPr="00EA75F0">
        <w:rPr>
          <w:rFonts w:ascii="Times New Roman" w:hAnsi="Times New Roman" w:cs="Times New Roman"/>
        </w:rPr>
        <w:fldChar w:fldCharType="end"/>
      </w:r>
      <w:r>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10"/>
          <w:pgSz w:w="12240" w:h="15840"/>
          <w:pgMar w:top="1440" w:right="1440" w:bottom="1440" w:left="1440" w:header="720" w:footer="720" w:gutter="0"/>
          <w:lnNumType w:countBy="1" w:restart="continuous"/>
          <w:cols w:space="720"/>
          <w:docGrid w:linePitch="360"/>
        </w:sectPr>
      </w:pPr>
    </w:p>
    <w:p w14:paraId="01564745" w14:textId="0E6405B6" w:rsidR="00EC3D49" w:rsidRPr="00A53D54" w:rsidRDefault="00EC3D49" w:rsidP="00EC3D49">
      <w:pPr>
        <w:ind w:firstLine="0"/>
        <w:rPr>
          <w:rFonts w:ascii="Times New Roman" w:hAnsi="Times New Roman" w:cs="Times New Roman"/>
        </w:rPr>
      </w:pPr>
      <w:r w:rsidRPr="00A53D54">
        <w:rPr>
          <w:rFonts w:ascii="Times New Roman" w:hAnsi="Times New Roman" w:cs="Times New Roman"/>
        </w:rPr>
        <w:lastRenderedPageBreak/>
        <w:t xml:space="preserve">Table 1. </w:t>
      </w:r>
      <w:r>
        <w:rPr>
          <w:rFonts w:ascii="Times New Roman" w:hAnsi="Times New Roman" w:cs="Times New Roman"/>
        </w:rPr>
        <w:t>Descriptions of models with only numbers-at-age (NAA) estimated as random effects</w:t>
      </w:r>
      <w:r w:rsidR="00C23217">
        <w:rPr>
          <w:rFonts w:ascii="Times New Roman" w:hAnsi="Times New Roman" w:cs="Times New Roman"/>
        </w:rPr>
        <w:t xml:space="preserve">. In other words, these models estimated deviations in survival by year and ag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a,y</m:t>
            </m:r>
          </m:sub>
        </m:sSub>
      </m:oMath>
      <w:r w:rsidR="00C23217">
        <w:rPr>
          <w:rFonts w:ascii="Times New Roman" w:hAnsi="Times New Roman" w:cs="Times New Roman"/>
        </w:rPr>
        <w:t xml:space="preserve">, with the covariance given by Eq. 5. NAA-1 is most </w:t>
      </w:r>
      <w:proofErr w:type="gramStart"/>
      <w:r w:rsidR="00C23217">
        <w:rPr>
          <w:rFonts w:ascii="Times New Roman" w:hAnsi="Times New Roman" w:cs="Times New Roman"/>
        </w:rPr>
        <w:t>similar to</w:t>
      </w:r>
      <w:proofErr w:type="gramEnd"/>
      <w:r w:rsidR="00C23217">
        <w:rPr>
          <w:rFonts w:ascii="Times New Roman" w:hAnsi="Times New Roman" w:cs="Times New Roman"/>
        </w:rPr>
        <w:t xml:space="preserve"> a statistical catch-at-age model, where recruitment is typically estimated independently by year and survival is deterministic.</w:t>
      </w:r>
    </w:p>
    <w:tbl>
      <w:tblPr>
        <w:tblStyle w:val="Table"/>
        <w:tblW w:w="0" w:type="auto"/>
        <w:tblInd w:w="18" w:type="dxa"/>
        <w:tblLook w:val="07E0" w:firstRow="1" w:lastRow="1" w:firstColumn="1" w:lastColumn="1" w:noHBand="1" w:noVBand="1"/>
      </w:tblPr>
      <w:tblGrid>
        <w:gridCol w:w="1080"/>
        <w:gridCol w:w="1800"/>
        <w:gridCol w:w="1620"/>
        <w:gridCol w:w="2070"/>
        <w:gridCol w:w="2070"/>
      </w:tblGrid>
      <w:tr w:rsidR="00EB68BC" w:rsidRPr="00A53D54" w14:paraId="60235592" w14:textId="000336BB" w:rsidTr="00EB68BC">
        <w:trPr>
          <w:trHeight w:val="360"/>
        </w:trPr>
        <w:tc>
          <w:tcPr>
            <w:tcW w:w="1080" w:type="dxa"/>
            <w:tcBorders>
              <w:top w:val="single" w:sz="4" w:space="0" w:color="auto"/>
              <w:bottom w:val="single" w:sz="0" w:space="0" w:color="auto"/>
            </w:tcBorders>
            <w:vAlign w:val="center"/>
          </w:tcPr>
          <w:p w14:paraId="65D82207"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800" w:type="dxa"/>
            <w:tcBorders>
              <w:top w:val="single" w:sz="4" w:space="0" w:color="auto"/>
              <w:bottom w:val="single" w:sz="0" w:space="0" w:color="auto"/>
            </w:tcBorders>
            <w:vAlign w:val="center"/>
          </w:tcPr>
          <w:p w14:paraId="2F9E653F" w14:textId="430CEFB6"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s treated as random effects</w:t>
            </w:r>
          </w:p>
        </w:tc>
        <w:tc>
          <w:tcPr>
            <w:tcW w:w="1620" w:type="dxa"/>
            <w:tcBorders>
              <w:top w:val="single" w:sz="4" w:space="0" w:color="auto"/>
              <w:bottom w:val="single" w:sz="0" w:space="0" w:color="auto"/>
            </w:tcBorders>
            <w:vAlign w:val="center"/>
          </w:tcPr>
          <w:p w14:paraId="6A9F01A5" w14:textId="3AFFB58F"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Correlation structure</w:t>
            </w:r>
          </w:p>
        </w:tc>
        <w:tc>
          <w:tcPr>
            <w:tcW w:w="2070" w:type="dxa"/>
            <w:tcBorders>
              <w:top w:val="single" w:sz="4" w:space="0" w:color="auto"/>
              <w:bottom w:val="single" w:sz="0" w:space="0" w:color="auto"/>
            </w:tcBorders>
            <w:vAlign w:val="center"/>
          </w:tcPr>
          <w:p w14:paraId="66013146" w14:textId="7320A201"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Estimated parameters</w:t>
            </w:r>
          </w:p>
        </w:tc>
        <w:tc>
          <w:tcPr>
            <w:tcW w:w="2070" w:type="dxa"/>
            <w:tcBorders>
              <w:top w:val="single" w:sz="4" w:space="0" w:color="auto"/>
              <w:bottom w:val="single" w:sz="0" w:space="0" w:color="auto"/>
            </w:tcBorders>
            <w:vAlign w:val="center"/>
          </w:tcPr>
          <w:p w14:paraId="16574761" w14:textId="3663B1E4" w:rsidR="00EB68BC" w:rsidRDefault="00EB68BC" w:rsidP="00EB68BC">
            <w:pPr>
              <w:spacing w:after="0"/>
              <w:ind w:firstLine="0"/>
              <w:jc w:val="center"/>
              <w:rPr>
                <w:rFonts w:ascii="Times New Roman" w:hAnsi="Times New Roman" w:cs="Times New Roman"/>
              </w:rPr>
            </w:pPr>
            <w:r>
              <w:rPr>
                <w:rFonts w:ascii="Times New Roman" w:hAnsi="Times New Roman" w:cs="Times New Roman"/>
              </w:rPr>
              <w:t>Notes</w:t>
            </w:r>
          </w:p>
        </w:tc>
      </w:tr>
      <w:tr w:rsidR="00EB68BC" w:rsidRPr="00A53D54" w14:paraId="109B3CB8" w14:textId="2D5A047F" w:rsidTr="00EB68BC">
        <w:trPr>
          <w:trHeight w:val="504"/>
        </w:trPr>
        <w:tc>
          <w:tcPr>
            <w:tcW w:w="1080" w:type="dxa"/>
            <w:vAlign w:val="center"/>
          </w:tcPr>
          <w:p w14:paraId="4696B787"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1</w:t>
            </w:r>
          </w:p>
        </w:tc>
        <w:tc>
          <w:tcPr>
            <w:tcW w:w="1800" w:type="dxa"/>
            <w:vAlign w:val="center"/>
          </w:tcPr>
          <w:p w14:paraId="1F0B88B1" w14:textId="5D90AC54"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1 (recruits)</w:t>
            </w:r>
          </w:p>
        </w:tc>
        <w:tc>
          <w:tcPr>
            <w:tcW w:w="1620" w:type="dxa"/>
            <w:vAlign w:val="center"/>
          </w:tcPr>
          <w:p w14:paraId="1887AF31" w14:textId="4F18EBA0" w:rsidR="00EB68BC" w:rsidRPr="00A53D54" w:rsidRDefault="00EB68BC" w:rsidP="00EB68B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070" w:type="dxa"/>
            <w:vAlign w:val="center"/>
          </w:tcPr>
          <w:p w14:paraId="6C77878C" w14:textId="38A350FB" w:rsidR="00EB68BC" w:rsidRPr="00A53D54" w:rsidRDefault="00EB68BC" w:rsidP="00EB68BC">
            <w:pPr>
              <w:spacing w:after="0"/>
              <w:ind w:firstLine="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m:oMathPara>
          </w:p>
        </w:tc>
        <w:tc>
          <w:tcPr>
            <w:tcW w:w="2070" w:type="dxa"/>
            <w:vAlign w:val="center"/>
          </w:tcPr>
          <w:p w14:paraId="716B3C89" w14:textId="0AC2E479"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base</w:t>
            </w:r>
          </w:p>
        </w:tc>
      </w:tr>
      <w:tr w:rsidR="00EB68BC" w:rsidRPr="00A53D54" w14:paraId="1F7AA5C8" w14:textId="39FE4566" w:rsidTr="00EB68BC">
        <w:trPr>
          <w:trHeight w:val="504"/>
        </w:trPr>
        <w:tc>
          <w:tcPr>
            <w:tcW w:w="1080" w:type="dxa"/>
            <w:vAlign w:val="center"/>
          </w:tcPr>
          <w:p w14:paraId="2E752979"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2</w:t>
            </w:r>
          </w:p>
        </w:tc>
        <w:tc>
          <w:tcPr>
            <w:tcW w:w="1800" w:type="dxa"/>
            <w:vAlign w:val="center"/>
          </w:tcPr>
          <w:p w14:paraId="5FC4DD7F" w14:textId="00F3EA01"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1 (recruits)</w:t>
            </w:r>
          </w:p>
        </w:tc>
        <w:tc>
          <w:tcPr>
            <w:tcW w:w="1620" w:type="dxa"/>
            <w:vAlign w:val="center"/>
          </w:tcPr>
          <w:p w14:paraId="1E724979" w14:textId="139AD18C" w:rsidR="00EB68BC" w:rsidRPr="00A53D54" w:rsidRDefault="00EB68BC" w:rsidP="00EB68B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070" w:type="dxa"/>
            <w:vAlign w:val="center"/>
          </w:tcPr>
          <w:p w14:paraId="4BAB36AA" w14:textId="0995F772" w:rsidR="00EB68BC" w:rsidRPr="00A53D54" w:rsidRDefault="00EB68BC"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p>
        </w:tc>
        <w:tc>
          <w:tcPr>
            <w:tcW w:w="2070" w:type="dxa"/>
            <w:vAlign w:val="center"/>
          </w:tcPr>
          <w:p w14:paraId="6AB93265"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5F5565D5" w14:textId="5DCF2C73" w:rsidTr="00EB68BC">
        <w:trPr>
          <w:trHeight w:val="504"/>
        </w:trPr>
        <w:tc>
          <w:tcPr>
            <w:tcW w:w="1080" w:type="dxa"/>
            <w:vAlign w:val="center"/>
          </w:tcPr>
          <w:p w14:paraId="3F36B423"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3</w:t>
            </w:r>
          </w:p>
        </w:tc>
        <w:tc>
          <w:tcPr>
            <w:tcW w:w="1800" w:type="dxa"/>
            <w:vAlign w:val="center"/>
          </w:tcPr>
          <w:p w14:paraId="30A96B52" w14:textId="46E74254"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6E870300" w14:textId="4BA1650E" w:rsidR="00EB68BC" w:rsidRPr="00A53D54" w:rsidRDefault="00EB68BC" w:rsidP="00EB68B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070" w:type="dxa"/>
            <w:vAlign w:val="center"/>
          </w:tcPr>
          <w:p w14:paraId="0D458BD1" w14:textId="3AA7A13F" w:rsidR="00EB68BC" w:rsidRPr="00A53D54" w:rsidRDefault="00EB68BC"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2070" w:type="dxa"/>
            <w:vAlign w:val="center"/>
          </w:tcPr>
          <w:p w14:paraId="6FE916DC" w14:textId="30DAF913"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Miller et al. (2016)</w:t>
            </w:r>
          </w:p>
        </w:tc>
      </w:tr>
      <w:tr w:rsidR="00EB68BC" w:rsidRPr="00A53D54" w14:paraId="5044AF0B" w14:textId="5C1EE304" w:rsidTr="00EB68BC">
        <w:trPr>
          <w:trHeight w:val="504"/>
        </w:trPr>
        <w:tc>
          <w:tcPr>
            <w:tcW w:w="1080" w:type="dxa"/>
            <w:vAlign w:val="center"/>
          </w:tcPr>
          <w:p w14:paraId="6A3078B0"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4</w:t>
            </w:r>
          </w:p>
        </w:tc>
        <w:tc>
          <w:tcPr>
            <w:tcW w:w="1800" w:type="dxa"/>
            <w:vAlign w:val="center"/>
          </w:tcPr>
          <w:p w14:paraId="6092EFBF" w14:textId="2457D07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00045D3D" w14:textId="5D74DA27" w:rsidR="00EB68BC" w:rsidRPr="00A53D54" w:rsidRDefault="00EB68BC" w:rsidP="00EB68B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2070" w:type="dxa"/>
            <w:vAlign w:val="center"/>
          </w:tcPr>
          <w:p w14:paraId="4F311D98" w14:textId="13FCE542" w:rsidR="00EB68BC" w:rsidRPr="00A53D54" w:rsidRDefault="00EB68BC"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2070" w:type="dxa"/>
            <w:vAlign w:val="center"/>
          </w:tcPr>
          <w:p w14:paraId="27F7FC47"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4EA0D235" w14:textId="6F95F1E1" w:rsidTr="00EB68BC">
        <w:trPr>
          <w:trHeight w:val="504"/>
        </w:trPr>
        <w:tc>
          <w:tcPr>
            <w:tcW w:w="1080" w:type="dxa"/>
            <w:vAlign w:val="center"/>
          </w:tcPr>
          <w:p w14:paraId="75FC2663"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5</w:t>
            </w:r>
          </w:p>
        </w:tc>
        <w:tc>
          <w:tcPr>
            <w:tcW w:w="1800" w:type="dxa"/>
            <w:vAlign w:val="center"/>
          </w:tcPr>
          <w:p w14:paraId="6559ABA8" w14:textId="60EEE917"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3C1B4A70" w14:textId="5B9ADAF0" w:rsidR="00EB68BC" w:rsidRPr="00A53D54" w:rsidRDefault="00EB68BC" w:rsidP="00EB68B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070" w:type="dxa"/>
            <w:vAlign w:val="center"/>
          </w:tcPr>
          <w:p w14:paraId="64B5C69B" w14:textId="00A83857" w:rsidR="00EB68BC" w:rsidRPr="00A53D54" w:rsidRDefault="00EB68BC"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p>
        </w:tc>
        <w:tc>
          <w:tcPr>
            <w:tcW w:w="2070" w:type="dxa"/>
            <w:vAlign w:val="center"/>
          </w:tcPr>
          <w:p w14:paraId="666D2685"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022E84FA" w14:textId="046B97CF" w:rsidTr="00EB68BC">
        <w:trPr>
          <w:trHeight w:val="504"/>
        </w:trPr>
        <w:tc>
          <w:tcPr>
            <w:tcW w:w="1080" w:type="dxa"/>
            <w:tcBorders>
              <w:bottom w:val="single" w:sz="4" w:space="0" w:color="auto"/>
            </w:tcBorders>
            <w:vAlign w:val="center"/>
          </w:tcPr>
          <w:p w14:paraId="0AAD0A62"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6</w:t>
            </w:r>
          </w:p>
        </w:tc>
        <w:tc>
          <w:tcPr>
            <w:tcW w:w="1800" w:type="dxa"/>
            <w:tcBorders>
              <w:bottom w:val="single" w:sz="4" w:space="0" w:color="auto"/>
            </w:tcBorders>
            <w:vAlign w:val="center"/>
          </w:tcPr>
          <w:p w14:paraId="2B73FDE3" w14:textId="73F9C7DE"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tcBorders>
              <w:bottom w:val="single" w:sz="4" w:space="0" w:color="auto"/>
            </w:tcBorders>
            <w:vAlign w:val="center"/>
          </w:tcPr>
          <w:p w14:paraId="1BDFAE5B" w14:textId="18D0195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2070" w:type="dxa"/>
            <w:tcBorders>
              <w:bottom w:val="single" w:sz="4" w:space="0" w:color="auto"/>
            </w:tcBorders>
            <w:vAlign w:val="center"/>
          </w:tcPr>
          <w:p w14:paraId="3646E187" w14:textId="3498E04F" w:rsidR="00EB68BC" w:rsidRPr="00A53D54" w:rsidRDefault="00EB68BC"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2070" w:type="dxa"/>
            <w:tcBorders>
              <w:bottom w:val="single" w:sz="4" w:space="0" w:color="auto"/>
            </w:tcBorders>
            <w:vAlign w:val="center"/>
          </w:tcPr>
          <w:p w14:paraId="2EAB8B5C" w14:textId="11257BDA" w:rsidR="00EB68BC" w:rsidRPr="00A53D54" w:rsidRDefault="00EB68BC" w:rsidP="00EB68BC">
            <w:pPr>
              <w:spacing w:after="0"/>
              <w:ind w:firstLine="0"/>
              <w:jc w:val="center"/>
              <w:rPr>
                <w:rFonts w:ascii="Times New Roman" w:hAnsi="Times New Roman" w:cs="Times New Roman"/>
              </w:rPr>
            </w:pPr>
          </w:p>
        </w:tc>
      </w:tr>
    </w:tbl>
    <w:p w14:paraId="4DB02903" w14:textId="77777777" w:rsidR="00EC3D49" w:rsidRDefault="00EC3D49" w:rsidP="00EC3D49">
      <w:pPr>
        <w:ind w:firstLine="0"/>
        <w:rPr>
          <w:rFonts w:ascii="Times New Roman" w:hAnsi="Times New Roman" w:cs="Times New Roman"/>
        </w:rPr>
      </w:pPr>
      <w:r>
        <w:rPr>
          <w:rFonts w:ascii="Times New Roman" w:hAnsi="Times New Roman" w:cs="Times New Roman"/>
        </w:rPr>
        <w:br w:type="page"/>
      </w:r>
    </w:p>
    <w:p w14:paraId="402FA23D" w14:textId="59500748" w:rsidR="00587B01" w:rsidRPr="00A53D54" w:rsidRDefault="00587B01" w:rsidP="00587B01">
      <w:pPr>
        <w:ind w:firstLine="0"/>
        <w:rPr>
          <w:rFonts w:ascii="Times New Roman" w:hAnsi="Times New Roman" w:cs="Times New Roman"/>
        </w:rPr>
      </w:pPr>
      <w:r w:rsidRPr="00A53D54">
        <w:rPr>
          <w:rFonts w:ascii="Times New Roman" w:hAnsi="Times New Roman" w:cs="Times New Roman"/>
        </w:rPr>
        <w:lastRenderedPageBreak/>
        <w:t xml:space="preserve">Table </w:t>
      </w:r>
      <w:r>
        <w:rPr>
          <w:rFonts w:ascii="Times New Roman" w:hAnsi="Times New Roman" w:cs="Times New Roman"/>
        </w:rPr>
        <w:t>2</w:t>
      </w:r>
      <w:r w:rsidRPr="00A53D54">
        <w:rPr>
          <w:rFonts w:ascii="Times New Roman" w:hAnsi="Times New Roman" w:cs="Times New Roman"/>
        </w:rPr>
        <w:t xml:space="preserve">. </w:t>
      </w:r>
      <w:r>
        <w:rPr>
          <w:rFonts w:ascii="Times New Roman" w:hAnsi="Times New Roman" w:cs="Times New Roman"/>
        </w:rPr>
        <w:t>Descriptions of models with only natural mortality (</w:t>
      </w:r>
      <w:r w:rsidRPr="00587B01">
        <w:rPr>
          <w:rFonts w:ascii="Times New Roman" w:hAnsi="Times New Roman" w:cs="Times New Roman"/>
          <w:i/>
          <w:iCs/>
        </w:rPr>
        <w:t>M</w:t>
      </w:r>
      <w:r>
        <w:rPr>
          <w:rFonts w:ascii="Times New Roman" w:hAnsi="Times New Roman" w:cs="Times New Roman"/>
        </w:rPr>
        <w:t xml:space="preserve">) estimated as random effects. </w:t>
      </w:r>
      <w:r w:rsidR="00284312">
        <w:rPr>
          <w:rFonts w:ascii="Times New Roman" w:hAnsi="Times New Roman" w:cs="Times New Roman"/>
        </w:rPr>
        <w:t>T</w:t>
      </w:r>
      <w:r>
        <w:rPr>
          <w:rFonts w:ascii="Times New Roman" w:hAnsi="Times New Roman" w:cs="Times New Roman"/>
        </w:rPr>
        <w:t xml:space="preserve">hese models estimated deviations in </w:t>
      </w:r>
      <w:r w:rsidR="00284312" w:rsidRPr="00284312">
        <w:rPr>
          <w:rFonts w:ascii="Times New Roman" w:hAnsi="Times New Roman" w:cs="Times New Roman"/>
          <w:i/>
          <w:iCs/>
        </w:rPr>
        <w:t>M</w:t>
      </w:r>
      <w:r>
        <w:rPr>
          <w:rFonts w:ascii="Times New Roman" w:hAnsi="Times New Roman" w:cs="Times New Roman"/>
        </w:rPr>
        <w:t xml:space="preserve"> by year and ag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a,y</m:t>
            </m:r>
          </m:sub>
        </m:sSub>
      </m:oMath>
      <w:r>
        <w:rPr>
          <w:rFonts w:ascii="Times New Roman" w:hAnsi="Times New Roman" w:cs="Times New Roman"/>
        </w:rPr>
        <w:t xml:space="preserve">, with the covariance given by Eq. </w:t>
      </w:r>
      <w:r w:rsidR="00284312">
        <w:rPr>
          <w:rFonts w:ascii="Times New Roman" w:hAnsi="Times New Roman" w:cs="Times New Roman"/>
        </w:rPr>
        <w:t>6</w:t>
      </w:r>
      <w:r>
        <w:rPr>
          <w:rFonts w:ascii="Times New Roman" w:hAnsi="Times New Roman" w:cs="Times New Roman"/>
        </w:rPr>
        <w:t xml:space="preserve">. </w:t>
      </w:r>
      <w:r w:rsidR="00284312">
        <w:rPr>
          <w:rFonts w:ascii="Times New Roman" w:hAnsi="Times New Roman" w:cs="Times New Roman"/>
        </w:rPr>
        <w:t xml:space="preserve">All models treated the numbers-at-age as in the base model, </w:t>
      </w:r>
      <w:r>
        <w:rPr>
          <w:rFonts w:ascii="Times New Roman" w:hAnsi="Times New Roman" w:cs="Times New Roman"/>
        </w:rPr>
        <w:t>NAA-1</w:t>
      </w:r>
      <w:r w:rsidR="00284312">
        <w:rPr>
          <w:rFonts w:ascii="Times New Roman" w:hAnsi="Times New Roman" w:cs="Times New Roman"/>
        </w:rPr>
        <w:t xml:space="preserve"> (</w:t>
      </w:r>
      <w:r>
        <w:rPr>
          <w:rFonts w:ascii="Times New Roman" w:hAnsi="Times New Roman" w:cs="Times New Roman"/>
        </w:rPr>
        <w:t xml:space="preserve">recruitment </w:t>
      </w:r>
      <w:r w:rsidR="00284312">
        <w:rPr>
          <w:rFonts w:ascii="Times New Roman" w:hAnsi="Times New Roman" w:cs="Times New Roman"/>
        </w:rPr>
        <w:t>i</w:t>
      </w:r>
      <w:r>
        <w:rPr>
          <w:rFonts w:ascii="Times New Roman" w:hAnsi="Times New Roman" w:cs="Times New Roman"/>
        </w:rPr>
        <w:t>ndependent</w:t>
      </w:r>
      <w:r w:rsidR="00284312">
        <w:rPr>
          <w:rFonts w:ascii="Times New Roman" w:hAnsi="Times New Roman" w:cs="Times New Roman"/>
        </w:rPr>
        <w:t xml:space="preserve"> </w:t>
      </w:r>
      <w:r>
        <w:rPr>
          <w:rFonts w:ascii="Times New Roman" w:hAnsi="Times New Roman" w:cs="Times New Roman"/>
        </w:rPr>
        <w:t>by year</w:t>
      </w:r>
      <w:r w:rsidR="00284312">
        <w:rPr>
          <w:rFonts w:ascii="Times New Roman" w:hAnsi="Times New Roman" w:cs="Times New Roman"/>
        </w:rPr>
        <w:t xml:space="preserve">, deterministic </w:t>
      </w:r>
      <w:r>
        <w:rPr>
          <w:rFonts w:ascii="Times New Roman" w:hAnsi="Times New Roman" w:cs="Times New Roman"/>
        </w:rPr>
        <w:t>survival</w:t>
      </w:r>
      <w:r w:rsidR="00284312">
        <w:rPr>
          <w:rFonts w:ascii="Times New Roman" w:hAnsi="Times New Roman" w:cs="Times New Roman"/>
        </w:rPr>
        <w:t>).</w:t>
      </w:r>
      <w:r w:rsidR="0092249C">
        <w:rPr>
          <w:rFonts w:ascii="Times New Roman" w:hAnsi="Times New Roman" w:cs="Times New Roman"/>
        </w:rPr>
        <w:t xml:space="preserve"> M-1 was also equivalent to the base model and did not estimate any </w:t>
      </w:r>
      <w:r w:rsidR="0092249C" w:rsidRPr="0092249C">
        <w:rPr>
          <w:rFonts w:ascii="Times New Roman" w:hAnsi="Times New Roman" w:cs="Times New Roman"/>
          <w:i/>
          <w:iCs/>
        </w:rPr>
        <w:t>M</w:t>
      </w:r>
      <w:r w:rsidR="0092249C">
        <w:rPr>
          <w:rFonts w:ascii="Times New Roman" w:hAnsi="Times New Roman" w:cs="Times New Roman"/>
        </w:rPr>
        <w:t xml:space="preserve"> parameters.</w:t>
      </w:r>
    </w:p>
    <w:tbl>
      <w:tblPr>
        <w:tblStyle w:val="Table"/>
        <w:tblW w:w="0" w:type="auto"/>
        <w:tblInd w:w="18" w:type="dxa"/>
        <w:tblLook w:val="07E0" w:firstRow="1" w:lastRow="1" w:firstColumn="1" w:lastColumn="1" w:noHBand="1" w:noVBand="1"/>
      </w:tblPr>
      <w:tblGrid>
        <w:gridCol w:w="1080"/>
        <w:gridCol w:w="1800"/>
        <w:gridCol w:w="1620"/>
        <w:gridCol w:w="2250"/>
        <w:gridCol w:w="1890"/>
      </w:tblGrid>
      <w:tr w:rsidR="00587B01" w:rsidRPr="00A53D54" w14:paraId="247974B9" w14:textId="77777777" w:rsidTr="0092249C">
        <w:trPr>
          <w:trHeight w:val="360"/>
        </w:trPr>
        <w:tc>
          <w:tcPr>
            <w:tcW w:w="1080" w:type="dxa"/>
            <w:tcBorders>
              <w:top w:val="single" w:sz="4" w:space="0" w:color="auto"/>
              <w:bottom w:val="single" w:sz="0" w:space="0" w:color="auto"/>
            </w:tcBorders>
            <w:vAlign w:val="center"/>
          </w:tcPr>
          <w:p w14:paraId="7E6FD12D" w14:textId="77777777" w:rsidR="00587B01" w:rsidRPr="00A53D54" w:rsidRDefault="00587B01" w:rsidP="00587B0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800" w:type="dxa"/>
            <w:tcBorders>
              <w:top w:val="single" w:sz="4" w:space="0" w:color="auto"/>
              <w:bottom w:val="single" w:sz="0" w:space="0" w:color="auto"/>
            </w:tcBorders>
            <w:vAlign w:val="center"/>
          </w:tcPr>
          <w:p w14:paraId="38D6354B" w14:textId="131FF1E3" w:rsidR="00464E6D" w:rsidRDefault="00464E6D" w:rsidP="00587B01">
            <w:pPr>
              <w:spacing w:after="0"/>
              <w:ind w:firstLine="0"/>
              <w:jc w:val="center"/>
              <w:rPr>
                <w:rFonts w:ascii="Times New Roman" w:hAnsi="Times New Roman" w:cs="Times New Roman"/>
              </w:rPr>
            </w:pPr>
            <w:r>
              <w:rPr>
                <w:rFonts w:ascii="Times New Roman" w:hAnsi="Times New Roman" w:cs="Times New Roman"/>
              </w:rPr>
              <w:t xml:space="preserve">Estimate </w:t>
            </w: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Pr>
                <w:rFonts w:ascii="Times New Roman" w:eastAsiaTheme="minorEastAsia" w:hAnsi="Times New Roman" w:cs="Times New Roman"/>
                <w:iCs/>
              </w:rPr>
              <w:t>,</w:t>
            </w:r>
          </w:p>
          <w:p w14:paraId="22B8B571" w14:textId="5A707F1B" w:rsidR="00587B01" w:rsidRPr="00464E6D" w:rsidRDefault="00464E6D" w:rsidP="00587B01">
            <w:pPr>
              <w:spacing w:after="0"/>
              <w:ind w:firstLine="0"/>
              <w:jc w:val="center"/>
              <w:rPr>
                <w:rFonts w:ascii="Times New Roman" w:hAnsi="Times New Roman" w:cs="Times New Roman"/>
              </w:rPr>
            </w:pPr>
            <w:r>
              <w:rPr>
                <w:rFonts w:ascii="Times New Roman" w:hAnsi="Times New Roman" w:cs="Times New Roman"/>
              </w:rPr>
              <w:t xml:space="preserve">mean </w:t>
            </w:r>
            <w:r w:rsidRPr="00464E6D">
              <w:rPr>
                <w:rFonts w:ascii="Times New Roman" w:hAnsi="Times New Roman" w:cs="Times New Roman"/>
                <w:i/>
                <w:iCs/>
              </w:rPr>
              <w:t>M</w:t>
            </w:r>
          </w:p>
        </w:tc>
        <w:tc>
          <w:tcPr>
            <w:tcW w:w="1620" w:type="dxa"/>
            <w:tcBorders>
              <w:top w:val="single" w:sz="4" w:space="0" w:color="auto"/>
              <w:bottom w:val="single" w:sz="0" w:space="0" w:color="auto"/>
            </w:tcBorders>
            <w:vAlign w:val="center"/>
          </w:tcPr>
          <w:p w14:paraId="231580E7"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Correlation structure</w:t>
            </w:r>
          </w:p>
        </w:tc>
        <w:tc>
          <w:tcPr>
            <w:tcW w:w="2250" w:type="dxa"/>
            <w:tcBorders>
              <w:top w:val="single" w:sz="4" w:space="0" w:color="auto"/>
              <w:bottom w:val="single" w:sz="0" w:space="0" w:color="auto"/>
            </w:tcBorders>
            <w:vAlign w:val="center"/>
          </w:tcPr>
          <w:p w14:paraId="0AFED106"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Estimated parameters</w:t>
            </w:r>
          </w:p>
        </w:tc>
        <w:tc>
          <w:tcPr>
            <w:tcW w:w="1890" w:type="dxa"/>
            <w:tcBorders>
              <w:top w:val="single" w:sz="4" w:space="0" w:color="auto"/>
              <w:bottom w:val="single" w:sz="0" w:space="0" w:color="auto"/>
            </w:tcBorders>
            <w:vAlign w:val="center"/>
          </w:tcPr>
          <w:p w14:paraId="6CA58202" w14:textId="77777777" w:rsidR="00587B01" w:rsidRDefault="00587B01" w:rsidP="00587B01">
            <w:pPr>
              <w:spacing w:after="0"/>
              <w:ind w:firstLine="0"/>
              <w:jc w:val="center"/>
              <w:rPr>
                <w:rFonts w:ascii="Times New Roman" w:hAnsi="Times New Roman" w:cs="Times New Roman"/>
              </w:rPr>
            </w:pPr>
            <w:r>
              <w:rPr>
                <w:rFonts w:ascii="Times New Roman" w:hAnsi="Times New Roman" w:cs="Times New Roman"/>
              </w:rPr>
              <w:t>Notes</w:t>
            </w:r>
          </w:p>
        </w:tc>
      </w:tr>
      <w:tr w:rsidR="00587B01" w:rsidRPr="00A53D54" w14:paraId="66462FF4" w14:textId="77777777" w:rsidTr="0092249C">
        <w:trPr>
          <w:trHeight w:val="504"/>
        </w:trPr>
        <w:tc>
          <w:tcPr>
            <w:tcW w:w="1080" w:type="dxa"/>
            <w:vAlign w:val="center"/>
          </w:tcPr>
          <w:p w14:paraId="627FA98F" w14:textId="2B819E05" w:rsidR="00587B01" w:rsidRPr="00A53D54" w:rsidRDefault="00464E6D" w:rsidP="00587B01">
            <w:pPr>
              <w:spacing w:after="0"/>
              <w:ind w:firstLine="0"/>
              <w:jc w:val="center"/>
              <w:rPr>
                <w:rFonts w:ascii="Times New Roman" w:hAnsi="Times New Roman" w:cs="Times New Roman"/>
              </w:rPr>
            </w:pPr>
            <w:r>
              <w:rPr>
                <w:rFonts w:ascii="Times New Roman" w:hAnsi="Times New Roman" w:cs="Times New Roman"/>
              </w:rPr>
              <w:t>M</w:t>
            </w:r>
            <w:r w:rsidR="00587B01" w:rsidRPr="00A53D54">
              <w:rPr>
                <w:rFonts w:ascii="Times New Roman" w:hAnsi="Times New Roman" w:cs="Times New Roman"/>
              </w:rPr>
              <w:t>-1</w:t>
            </w:r>
          </w:p>
        </w:tc>
        <w:tc>
          <w:tcPr>
            <w:tcW w:w="1800" w:type="dxa"/>
            <w:vAlign w:val="center"/>
          </w:tcPr>
          <w:p w14:paraId="5698B04F" w14:textId="5665039F" w:rsidR="00587B01" w:rsidRPr="00A53D54" w:rsidRDefault="0092249C" w:rsidP="00587B01">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3AB0ACFA" w14:textId="3086C5F8" w:rsidR="00587B01" w:rsidRPr="00A53D54" w:rsidRDefault="00464E6D" w:rsidP="00587B01">
            <w:pPr>
              <w:spacing w:after="0"/>
              <w:ind w:firstLine="0"/>
              <w:jc w:val="center"/>
              <w:rPr>
                <w:rFonts w:ascii="Times New Roman" w:hAnsi="Times New Roman" w:cs="Times New Roman"/>
              </w:rPr>
            </w:pPr>
            <w:r>
              <w:rPr>
                <w:rFonts w:ascii="Times New Roman" w:hAnsi="Times New Roman" w:cs="Times New Roman"/>
              </w:rPr>
              <w:t>---</w:t>
            </w:r>
          </w:p>
        </w:tc>
        <w:tc>
          <w:tcPr>
            <w:tcW w:w="2250" w:type="dxa"/>
            <w:vAlign w:val="center"/>
          </w:tcPr>
          <w:p w14:paraId="26E8CA57" w14:textId="7A674219" w:rsidR="00587B01" w:rsidRPr="00A53D54" w:rsidRDefault="0092249C" w:rsidP="00587B01">
            <w:pPr>
              <w:spacing w:after="0"/>
              <w:ind w:firstLine="0"/>
              <w:jc w:val="center"/>
              <w:rPr>
                <w:rFonts w:ascii="Times New Roman" w:hAnsi="Times New Roman" w:cs="Times New Roman"/>
              </w:rPr>
            </w:pPr>
            <w:r>
              <w:rPr>
                <w:rFonts w:ascii="Times New Roman" w:hAnsi="Times New Roman" w:cs="Times New Roman"/>
              </w:rPr>
              <w:t>---</w:t>
            </w:r>
          </w:p>
        </w:tc>
        <w:tc>
          <w:tcPr>
            <w:tcW w:w="1890" w:type="dxa"/>
            <w:vAlign w:val="center"/>
          </w:tcPr>
          <w:p w14:paraId="4BA72513"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base</w:t>
            </w:r>
          </w:p>
        </w:tc>
      </w:tr>
      <w:tr w:rsidR="0092249C" w:rsidRPr="00A53D54" w14:paraId="0115B747" w14:textId="77777777" w:rsidTr="0092249C">
        <w:trPr>
          <w:trHeight w:val="504"/>
        </w:trPr>
        <w:tc>
          <w:tcPr>
            <w:tcW w:w="1080" w:type="dxa"/>
            <w:vAlign w:val="center"/>
          </w:tcPr>
          <w:p w14:paraId="2DAA8C9E" w14:textId="5601D8A5"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2</w:t>
            </w:r>
          </w:p>
        </w:tc>
        <w:tc>
          <w:tcPr>
            <w:tcW w:w="1800" w:type="dxa"/>
            <w:vAlign w:val="center"/>
          </w:tcPr>
          <w:p w14:paraId="02E14F3C" w14:textId="306CAD31"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18A96F5D" w14:textId="1EC4A645" w:rsidR="0092249C" w:rsidRPr="00A53D54"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250" w:type="dxa"/>
            <w:vAlign w:val="center"/>
          </w:tcPr>
          <w:p w14:paraId="37220FF7" w14:textId="095B0845" w:rsidR="0092249C" w:rsidRPr="00A53D54" w:rsidRDefault="0092249C" w:rsidP="009224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890" w:type="dxa"/>
            <w:vAlign w:val="center"/>
          </w:tcPr>
          <w:p w14:paraId="30CB44A8"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1D5A5FA2" w14:textId="77777777" w:rsidTr="0092249C">
        <w:trPr>
          <w:trHeight w:val="504"/>
        </w:trPr>
        <w:tc>
          <w:tcPr>
            <w:tcW w:w="1080" w:type="dxa"/>
            <w:vAlign w:val="center"/>
          </w:tcPr>
          <w:p w14:paraId="3924D4E4" w14:textId="3C1893B9"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3</w:t>
            </w:r>
          </w:p>
        </w:tc>
        <w:tc>
          <w:tcPr>
            <w:tcW w:w="1800" w:type="dxa"/>
            <w:vAlign w:val="center"/>
          </w:tcPr>
          <w:p w14:paraId="55080E36" w14:textId="34017961"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31161BB0" w14:textId="792B746A" w:rsidR="0092249C" w:rsidRPr="00A53D54"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2250" w:type="dxa"/>
            <w:vAlign w:val="center"/>
          </w:tcPr>
          <w:p w14:paraId="38310242" w14:textId="538C0466" w:rsidR="0092249C" w:rsidRPr="00A53D54" w:rsidRDefault="0092249C" w:rsidP="009224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1890" w:type="dxa"/>
            <w:vAlign w:val="center"/>
          </w:tcPr>
          <w:p w14:paraId="4B307737" w14:textId="692E4FD1" w:rsidR="0092249C" w:rsidRPr="00A53D54" w:rsidRDefault="0092249C" w:rsidP="0092249C">
            <w:pPr>
              <w:spacing w:after="0"/>
              <w:ind w:firstLine="0"/>
              <w:jc w:val="center"/>
              <w:rPr>
                <w:rFonts w:ascii="Times New Roman" w:hAnsi="Times New Roman" w:cs="Times New Roman"/>
              </w:rPr>
            </w:pPr>
          </w:p>
        </w:tc>
      </w:tr>
      <w:tr w:rsidR="0092249C" w:rsidRPr="00A53D54" w14:paraId="02E6192B" w14:textId="77777777" w:rsidTr="0092249C">
        <w:trPr>
          <w:trHeight w:val="504"/>
        </w:trPr>
        <w:tc>
          <w:tcPr>
            <w:tcW w:w="1080" w:type="dxa"/>
            <w:vAlign w:val="center"/>
          </w:tcPr>
          <w:p w14:paraId="2F139DD9" w14:textId="38B07EAB"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4</w:t>
            </w:r>
          </w:p>
        </w:tc>
        <w:tc>
          <w:tcPr>
            <w:tcW w:w="1800" w:type="dxa"/>
            <w:vAlign w:val="center"/>
          </w:tcPr>
          <w:p w14:paraId="1E9B5910" w14:textId="33D92F7A"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48B47C60" w14:textId="131DEE10" w:rsidR="0092249C" w:rsidRPr="00A53D54"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250" w:type="dxa"/>
            <w:vAlign w:val="center"/>
          </w:tcPr>
          <w:p w14:paraId="4F14463E" w14:textId="7A9E2766" w:rsidR="0092249C" w:rsidRPr="00A53D54" w:rsidRDefault="0092249C" w:rsidP="0092249C">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p>
        </w:tc>
        <w:tc>
          <w:tcPr>
            <w:tcW w:w="1890" w:type="dxa"/>
            <w:vAlign w:val="center"/>
          </w:tcPr>
          <w:p w14:paraId="57D78A6B"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08507670" w14:textId="77777777" w:rsidTr="0092249C">
        <w:trPr>
          <w:trHeight w:val="504"/>
        </w:trPr>
        <w:tc>
          <w:tcPr>
            <w:tcW w:w="1080" w:type="dxa"/>
            <w:vAlign w:val="center"/>
          </w:tcPr>
          <w:p w14:paraId="5060487B" w14:textId="7D729BEF"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5</w:t>
            </w:r>
          </w:p>
        </w:tc>
        <w:tc>
          <w:tcPr>
            <w:tcW w:w="1800" w:type="dxa"/>
            <w:vAlign w:val="center"/>
          </w:tcPr>
          <w:p w14:paraId="18C989EE" w14:textId="4F3D8966"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06BD2184" w14:textId="7E42907C"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2250" w:type="dxa"/>
            <w:vAlign w:val="center"/>
          </w:tcPr>
          <w:p w14:paraId="20BB8552" w14:textId="458783A0" w:rsidR="0092249C" w:rsidRPr="00A53D54" w:rsidRDefault="0092249C" w:rsidP="0092249C">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vAlign w:val="center"/>
          </w:tcPr>
          <w:p w14:paraId="54F64F63" w14:textId="768E8269" w:rsidR="0092249C" w:rsidRPr="00A53D54"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Cadigan</w:t>
            </w:r>
            <w:proofErr w:type="spellEnd"/>
            <w:r>
              <w:rPr>
                <w:rFonts w:ascii="Times New Roman" w:hAnsi="Times New Roman" w:cs="Times New Roman"/>
              </w:rPr>
              <w:t xml:space="preserve"> (2016)</w:t>
            </w:r>
          </w:p>
        </w:tc>
      </w:tr>
      <w:tr w:rsidR="0092249C" w:rsidRPr="00A53D54" w14:paraId="4036B6D5" w14:textId="77777777" w:rsidTr="0092249C">
        <w:trPr>
          <w:trHeight w:val="504"/>
        </w:trPr>
        <w:tc>
          <w:tcPr>
            <w:tcW w:w="1080" w:type="dxa"/>
            <w:vAlign w:val="center"/>
          </w:tcPr>
          <w:p w14:paraId="11DC68A1" w14:textId="4A6CBD96"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6</w:t>
            </w:r>
          </w:p>
        </w:tc>
        <w:tc>
          <w:tcPr>
            <w:tcW w:w="1800" w:type="dxa"/>
            <w:vAlign w:val="center"/>
          </w:tcPr>
          <w:p w14:paraId="4FA695F8" w14:textId="54D62517"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44D42EC0" w14:textId="31CC1BCD"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2250" w:type="dxa"/>
            <w:vAlign w:val="center"/>
          </w:tcPr>
          <w:p w14:paraId="1B12458F" w14:textId="10AB8583" w:rsidR="0092249C" w:rsidRPr="00A53D54" w:rsidRDefault="0092249C" w:rsidP="0092249C">
            <w:pPr>
              <w:spacing w:after="0"/>
              <w:ind w:firstLine="0"/>
              <w:jc w:val="center"/>
              <w:rPr>
                <w:rFonts w:ascii="Times New Roman" w:hAnsi="Times New Roman" w:cs="Times New Roman"/>
              </w:rPr>
            </w:pPr>
            <m:oMathPara>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m:oMathPara>
          </w:p>
        </w:tc>
        <w:tc>
          <w:tcPr>
            <w:tcW w:w="1890" w:type="dxa"/>
            <w:vAlign w:val="center"/>
          </w:tcPr>
          <w:p w14:paraId="27032F34"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503A8D52" w14:textId="77777777" w:rsidTr="0092249C">
        <w:trPr>
          <w:trHeight w:val="504"/>
        </w:trPr>
        <w:tc>
          <w:tcPr>
            <w:tcW w:w="1080" w:type="dxa"/>
            <w:vAlign w:val="center"/>
          </w:tcPr>
          <w:p w14:paraId="02B29E97" w14:textId="3774760B"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7</w:t>
            </w:r>
          </w:p>
        </w:tc>
        <w:tc>
          <w:tcPr>
            <w:tcW w:w="1800" w:type="dxa"/>
            <w:vAlign w:val="center"/>
          </w:tcPr>
          <w:p w14:paraId="197ABB4F" w14:textId="687BFBB7"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14707EE0" w14:textId="32B607E0" w:rsidR="0092249C"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250" w:type="dxa"/>
            <w:vAlign w:val="center"/>
          </w:tcPr>
          <w:p w14:paraId="3AC01232" w14:textId="1039F961" w:rsidR="0092249C" w:rsidRPr="00727266" w:rsidRDefault="0092249C"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p>
        </w:tc>
        <w:tc>
          <w:tcPr>
            <w:tcW w:w="1890" w:type="dxa"/>
            <w:vAlign w:val="center"/>
          </w:tcPr>
          <w:p w14:paraId="7586D231" w14:textId="297E3119" w:rsidR="0092249C" w:rsidRPr="00A53D54" w:rsidRDefault="0092249C" w:rsidP="0092249C">
            <w:pPr>
              <w:spacing w:after="0"/>
              <w:ind w:firstLine="0"/>
              <w:jc w:val="center"/>
              <w:rPr>
                <w:rFonts w:ascii="Times New Roman" w:hAnsi="Times New Roman" w:cs="Times New Roman"/>
              </w:rPr>
            </w:pPr>
          </w:p>
        </w:tc>
      </w:tr>
      <w:tr w:rsidR="0092249C" w:rsidRPr="00A53D54" w14:paraId="1202C4CA" w14:textId="77777777" w:rsidTr="0092249C">
        <w:trPr>
          <w:trHeight w:val="504"/>
        </w:trPr>
        <w:tc>
          <w:tcPr>
            <w:tcW w:w="1080" w:type="dxa"/>
            <w:vAlign w:val="center"/>
          </w:tcPr>
          <w:p w14:paraId="52EF5B7A" w14:textId="26B2B2B0"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7</w:t>
            </w:r>
          </w:p>
        </w:tc>
        <w:tc>
          <w:tcPr>
            <w:tcW w:w="1800" w:type="dxa"/>
            <w:vAlign w:val="center"/>
          </w:tcPr>
          <w:p w14:paraId="43954A43" w14:textId="11088EEE"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514EB83E" w14:textId="22440BAB" w:rsidR="0092249C"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2250" w:type="dxa"/>
            <w:vAlign w:val="center"/>
          </w:tcPr>
          <w:p w14:paraId="53FEFC70" w14:textId="2949C262" w:rsidR="0092249C" w:rsidRPr="00727266" w:rsidRDefault="0092249C"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vAlign w:val="center"/>
          </w:tcPr>
          <w:p w14:paraId="78272D53"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279775B5" w14:textId="77777777" w:rsidTr="0092249C">
        <w:trPr>
          <w:trHeight w:val="504"/>
        </w:trPr>
        <w:tc>
          <w:tcPr>
            <w:tcW w:w="1080" w:type="dxa"/>
            <w:vAlign w:val="center"/>
          </w:tcPr>
          <w:p w14:paraId="694FC6D5" w14:textId="686A1D08"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9</w:t>
            </w:r>
          </w:p>
        </w:tc>
        <w:tc>
          <w:tcPr>
            <w:tcW w:w="1800" w:type="dxa"/>
            <w:vAlign w:val="center"/>
          </w:tcPr>
          <w:p w14:paraId="348BC0B5" w14:textId="710F948D"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706CA5BC" w14:textId="47063A90" w:rsidR="0092249C"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250" w:type="dxa"/>
            <w:vAlign w:val="center"/>
          </w:tcPr>
          <w:p w14:paraId="131F102A" w14:textId="52961558" w:rsidR="0092249C" w:rsidRPr="00727266" w:rsidRDefault="0092249C"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p>
        </w:tc>
        <w:tc>
          <w:tcPr>
            <w:tcW w:w="1890" w:type="dxa"/>
            <w:vAlign w:val="center"/>
          </w:tcPr>
          <w:p w14:paraId="29BBE045"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3912901B" w14:textId="77777777" w:rsidTr="0092249C">
        <w:trPr>
          <w:trHeight w:val="504"/>
        </w:trPr>
        <w:tc>
          <w:tcPr>
            <w:tcW w:w="1080" w:type="dxa"/>
            <w:tcBorders>
              <w:bottom w:val="single" w:sz="4" w:space="0" w:color="auto"/>
            </w:tcBorders>
            <w:vAlign w:val="center"/>
          </w:tcPr>
          <w:p w14:paraId="345B5388" w14:textId="7812DF41"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10</w:t>
            </w:r>
          </w:p>
        </w:tc>
        <w:tc>
          <w:tcPr>
            <w:tcW w:w="1800" w:type="dxa"/>
            <w:tcBorders>
              <w:bottom w:val="single" w:sz="4" w:space="0" w:color="auto"/>
            </w:tcBorders>
            <w:vAlign w:val="center"/>
          </w:tcPr>
          <w:p w14:paraId="2EA065B1" w14:textId="01F5EC86"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tcBorders>
              <w:bottom w:val="single" w:sz="4" w:space="0" w:color="auto"/>
            </w:tcBorders>
            <w:vAlign w:val="center"/>
          </w:tcPr>
          <w:p w14:paraId="5A6A169C" w14:textId="24A52C4A" w:rsidR="0092249C" w:rsidRDefault="0092249C" w:rsidP="0092249C">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2250" w:type="dxa"/>
            <w:tcBorders>
              <w:bottom w:val="single" w:sz="4" w:space="0" w:color="auto"/>
            </w:tcBorders>
            <w:vAlign w:val="center"/>
          </w:tcPr>
          <w:p w14:paraId="32F23A4F" w14:textId="4D72C92F" w:rsidR="0092249C" w:rsidRPr="00727266" w:rsidRDefault="0092249C"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tcBorders>
              <w:bottom w:val="single" w:sz="4" w:space="0" w:color="auto"/>
            </w:tcBorders>
            <w:vAlign w:val="center"/>
          </w:tcPr>
          <w:p w14:paraId="11B3C829" w14:textId="77777777" w:rsidR="0092249C" w:rsidRPr="00A53D54" w:rsidRDefault="0092249C" w:rsidP="0092249C">
            <w:pPr>
              <w:spacing w:after="0"/>
              <w:ind w:firstLine="0"/>
              <w:jc w:val="center"/>
              <w:rPr>
                <w:rFonts w:ascii="Times New Roman" w:hAnsi="Times New Roman" w:cs="Times New Roman"/>
              </w:rPr>
            </w:pPr>
          </w:p>
        </w:tc>
      </w:tr>
    </w:tbl>
    <w:p w14:paraId="0E10D429" w14:textId="77777777" w:rsidR="00587B01" w:rsidRDefault="00587B01" w:rsidP="00587B01">
      <w:pPr>
        <w:ind w:firstLine="0"/>
        <w:rPr>
          <w:rFonts w:ascii="Times New Roman" w:hAnsi="Times New Roman" w:cs="Times New Roman"/>
        </w:rPr>
      </w:pPr>
      <w:r>
        <w:rPr>
          <w:rFonts w:ascii="Times New Roman" w:hAnsi="Times New Roman" w:cs="Times New Roman"/>
        </w:rPr>
        <w:br w:type="page"/>
      </w:r>
    </w:p>
    <w:p w14:paraId="5495ED5D" w14:textId="77777777" w:rsidR="00EC3D49" w:rsidRDefault="00EC3D49" w:rsidP="00A53D54">
      <w:pPr>
        <w:ind w:firstLine="0"/>
        <w:rPr>
          <w:rFonts w:ascii="Times New Roman" w:hAnsi="Times New Roman" w:cs="Times New Roman"/>
        </w:rPr>
        <w:sectPr w:rsidR="00EC3D49" w:rsidSect="00EC3D49">
          <w:pgSz w:w="12240" w:h="15840"/>
          <w:pgMar w:top="1440" w:right="1440" w:bottom="1440" w:left="1440" w:header="720" w:footer="720" w:gutter="0"/>
          <w:lnNumType w:countBy="1" w:restart="continuous"/>
          <w:cols w:space="720"/>
          <w:docGrid w:linePitch="360"/>
        </w:sectPr>
      </w:pPr>
    </w:p>
    <w:p w14:paraId="0C472F39" w14:textId="710C66F3"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3</w:t>
      </w:r>
      <w:r w:rsidRPr="00A53D54">
        <w:rPr>
          <w:rFonts w:ascii="Times New Roman" w:hAnsi="Times New Roman" w:cs="Times New Roman"/>
        </w:rPr>
        <w:t xml:space="preserve">. </w:t>
      </w:r>
      <w:r>
        <w:rPr>
          <w:rFonts w:ascii="Times New Roman" w:hAnsi="Times New Roman" w:cs="Times New Roman"/>
        </w:rPr>
        <w:t xml:space="preserve">Model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38"/>
      <w:r w:rsidR="00660ABD">
        <w:rPr>
          <w:rFonts w:ascii="Times New Roman" w:hAnsi="Times New Roman" w:cs="Times New Roman"/>
        </w:rPr>
        <w:t xml:space="preserve"> NAA-6, where survival is a 2D AR1 process across years and ages, had the lowest AIC and </w:t>
      </w:r>
      <w:proofErr w:type="spellStart"/>
      <w:r w:rsidR="00660ABD">
        <w:rPr>
          <w:rFonts w:ascii="Times New Roman" w:hAnsi="Times New Roman" w:cs="Times New Roman"/>
        </w:rPr>
        <w:t>Mohn’s</w:t>
      </w:r>
      <w:proofErr w:type="spellEnd"/>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Mohn’s </w:t>
      </w:r>
      <m:oMath>
        <m:r>
          <w:rPr>
            <w:rFonts w:ascii="Cambria Math" w:hAnsi="Cambria Math" w:cs="Times New Roman"/>
          </w:rPr>
          <m:t>ρ</m:t>
        </m:r>
      </m:oMath>
      <w:r w:rsidR="00660ABD">
        <w:rPr>
          <w:rFonts w:ascii="Times New Roman" w:hAnsi="Times New Roman" w:cs="Times New Roman"/>
        </w:rPr>
        <w:t xml:space="preserve"> abbreviations: </w:t>
      </w:r>
      <w:r w:rsidR="00660ABD" w:rsidRPr="00660ABD">
        <w:rPr>
          <w:rFonts w:ascii="Times New Roman" w:hAnsi="Times New Roman" w:cs="Times New Roman"/>
          <w:i/>
          <w:iCs/>
        </w:rPr>
        <w:t>R</w:t>
      </w:r>
      <w:r w:rsidR="00660ABD">
        <w:rPr>
          <w:rFonts w:ascii="Times New Roman" w:hAnsi="Times New Roman" w:cs="Times New Roman"/>
        </w:rPr>
        <w:t xml:space="preserve"> = recruitment, </w:t>
      </w:r>
      <w:r w:rsidR="00660ABD" w:rsidRPr="00660ABD">
        <w:rPr>
          <w:rFonts w:ascii="Times New Roman" w:hAnsi="Times New Roman" w:cs="Times New Roman"/>
          <w:i/>
          <w:iCs/>
        </w:rPr>
        <w:t>SSB</w:t>
      </w:r>
      <w:r w:rsidR="00660ABD">
        <w:rPr>
          <w:rFonts w:ascii="Times New Roman" w:hAnsi="Times New Roman" w:cs="Times New Roman"/>
        </w:rPr>
        <w:t xml:space="preserve"> = spawning stock biomass, and </w:t>
      </w:r>
      <w:r w:rsidR="00660ABD" w:rsidRPr="00660ABD">
        <w:rPr>
          <w:rFonts w:ascii="Times New Roman" w:hAnsi="Times New Roman" w:cs="Times New Roman"/>
          <w:i/>
          <w:iCs/>
        </w:rPr>
        <w:t>F</w:t>
      </w:r>
      <w:r w:rsidR="00660ABD">
        <w:rPr>
          <w:rFonts w:ascii="Times New Roman" w:hAnsi="Times New Roman" w:cs="Times New Roman"/>
        </w:rPr>
        <w:t xml:space="preserve"> = fishing mortality averaged over ages 4-5.</w:t>
      </w:r>
      <w:r w:rsidR="002A322C">
        <w:rPr>
          <w:rFonts w:ascii="Times New Roman" w:hAnsi="Times New Roman" w:cs="Times New Roman"/>
        </w:rPr>
        <w:t xml:space="preserve">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0" w:type="auto"/>
        <w:tblInd w:w="18" w:type="dxa"/>
        <w:tblLook w:val="07E0" w:firstRow="1" w:lastRow="1" w:firstColumn="1" w:lastColumn="1" w:noHBand="1" w:noVBand="1"/>
      </w:tblPr>
      <w:tblGrid>
        <w:gridCol w:w="936"/>
        <w:gridCol w:w="1276"/>
        <w:gridCol w:w="1276"/>
        <w:gridCol w:w="1276"/>
        <w:gridCol w:w="1276"/>
        <w:gridCol w:w="222"/>
        <w:gridCol w:w="1196"/>
        <w:gridCol w:w="956"/>
        <w:gridCol w:w="760"/>
        <w:gridCol w:w="222"/>
        <w:gridCol w:w="798"/>
        <w:gridCol w:w="798"/>
        <w:gridCol w:w="798"/>
      </w:tblGrid>
      <w:tr w:rsidR="00113C9C" w:rsidRPr="00A53D54" w14:paraId="4CCF7C2C" w14:textId="77777777" w:rsidTr="00660ABD">
        <w:trPr>
          <w:trHeight w:val="360"/>
        </w:trPr>
        <w:tc>
          <w:tcPr>
            <w:tcW w:w="0" w:type="auto"/>
            <w:tcBorders>
              <w:top w:val="single" w:sz="4" w:space="0" w:color="auto"/>
            </w:tcBorders>
            <w:vAlign w:val="center"/>
          </w:tcPr>
          <w:p w14:paraId="0F7DF300" w14:textId="77777777" w:rsidR="00113C9C" w:rsidRPr="00A53D54" w:rsidRDefault="00113C9C" w:rsidP="00113C9C">
            <w:pPr>
              <w:spacing w:after="0"/>
              <w:ind w:firstLine="0"/>
              <w:jc w:val="center"/>
              <w:rPr>
                <w:rFonts w:ascii="Times New Roman" w:hAnsi="Times New Roman" w:cs="Times New Roman"/>
              </w:rPr>
            </w:pPr>
          </w:p>
        </w:tc>
        <w:tc>
          <w:tcPr>
            <w:tcW w:w="0" w:type="auto"/>
            <w:gridSpan w:val="4"/>
            <w:tcBorders>
              <w:top w:val="single" w:sz="4" w:space="0" w:color="auto"/>
              <w:bottom w:val="single" w:sz="4" w:space="0" w:color="auto"/>
            </w:tcBorders>
            <w:vAlign w:val="center"/>
          </w:tcPr>
          <w:p w14:paraId="68251B43" w14:textId="4D5B12FA" w:rsidR="00113C9C" w:rsidRPr="00A53D54" w:rsidRDefault="00113C9C"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0" w:type="auto"/>
            <w:tcBorders>
              <w:top w:val="single" w:sz="4" w:space="0" w:color="auto"/>
            </w:tcBorders>
          </w:tcPr>
          <w:p w14:paraId="3395048C" w14:textId="77777777" w:rsidR="00113C9C" w:rsidRDefault="00113C9C" w:rsidP="00113C9C">
            <w:pPr>
              <w:spacing w:after="0"/>
              <w:ind w:firstLine="0"/>
              <w:rPr>
                <w:rFonts w:ascii="Times New Roman" w:hAnsi="Times New Roman" w:cs="Times New Roman"/>
              </w:rPr>
            </w:pPr>
          </w:p>
        </w:tc>
        <w:tc>
          <w:tcPr>
            <w:tcW w:w="0" w:type="auto"/>
            <w:gridSpan w:val="3"/>
            <w:tcBorders>
              <w:top w:val="single" w:sz="4" w:space="0" w:color="auto"/>
              <w:bottom w:val="single" w:sz="4" w:space="0" w:color="auto"/>
            </w:tcBorders>
            <w:vAlign w:val="center"/>
          </w:tcPr>
          <w:p w14:paraId="7D8536B6" w14:textId="2908042D" w:rsidR="00113C9C" w:rsidRPr="00A53D54" w:rsidRDefault="00113C9C"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0" w:type="auto"/>
            <w:tcBorders>
              <w:top w:val="single" w:sz="4" w:space="0" w:color="auto"/>
            </w:tcBorders>
          </w:tcPr>
          <w:p w14:paraId="2518B73E" w14:textId="77777777" w:rsidR="00113C9C" w:rsidRPr="00A53D54" w:rsidRDefault="00113C9C" w:rsidP="00113C9C">
            <w:pPr>
              <w:spacing w:after="0"/>
              <w:ind w:firstLine="0"/>
              <w:rPr>
                <w:rFonts w:ascii="Times New Roman" w:hAnsi="Times New Roman" w:cs="Times New Roman"/>
              </w:rPr>
            </w:pPr>
          </w:p>
        </w:tc>
        <w:tc>
          <w:tcPr>
            <w:tcW w:w="2394" w:type="dxa"/>
            <w:gridSpan w:val="3"/>
            <w:tcBorders>
              <w:top w:val="single" w:sz="4" w:space="0" w:color="auto"/>
              <w:bottom w:val="single" w:sz="4" w:space="0" w:color="auto"/>
            </w:tcBorders>
            <w:vAlign w:val="center"/>
          </w:tcPr>
          <w:p w14:paraId="06FDAC81" w14:textId="64DA4868" w:rsidR="00113C9C" w:rsidRPr="00A53D54" w:rsidRDefault="00113C9C" w:rsidP="00113C9C">
            <w:pPr>
              <w:spacing w:after="0"/>
              <w:ind w:firstLine="0"/>
              <w:rPr>
                <w:rFonts w:ascii="Times New Roman" w:hAnsi="Times New Roman" w:cs="Times New Roman"/>
              </w:rPr>
            </w:pPr>
            <w:proofErr w:type="spellStart"/>
            <w:r w:rsidRPr="00A53D54">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113C9C" w:rsidRPr="00A53D54" w14:paraId="57667DA4" w14:textId="77777777" w:rsidTr="00660ABD">
        <w:trPr>
          <w:trHeight w:val="360"/>
        </w:trPr>
        <w:tc>
          <w:tcPr>
            <w:tcW w:w="0" w:type="auto"/>
            <w:tcBorders>
              <w:bottom w:val="single" w:sz="0" w:space="0" w:color="auto"/>
            </w:tcBorders>
            <w:vAlign w:val="center"/>
          </w:tcPr>
          <w:p w14:paraId="21EB456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276" w:type="dxa"/>
            <w:tcBorders>
              <w:top w:val="single" w:sz="4" w:space="0" w:color="auto"/>
              <w:bottom w:val="single" w:sz="0" w:space="0" w:color="auto"/>
            </w:tcBorders>
            <w:vAlign w:val="center"/>
          </w:tcPr>
          <w:p w14:paraId="59D2FE0D" w14:textId="77777777" w:rsidR="00113C9C" w:rsidRPr="00A53D54" w:rsidRDefault="00E41C85"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1276" w:type="dxa"/>
            <w:tcBorders>
              <w:top w:val="single" w:sz="4" w:space="0" w:color="auto"/>
              <w:bottom w:val="single" w:sz="0" w:space="0" w:color="auto"/>
            </w:tcBorders>
            <w:vAlign w:val="center"/>
          </w:tcPr>
          <w:p w14:paraId="0E690CF2" w14:textId="77777777" w:rsidR="00113C9C" w:rsidRPr="00A53D54" w:rsidRDefault="00E41C85"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1276" w:type="dxa"/>
            <w:tcBorders>
              <w:top w:val="single" w:sz="4" w:space="0" w:color="auto"/>
              <w:bottom w:val="single" w:sz="0" w:space="0" w:color="auto"/>
            </w:tcBorders>
            <w:vAlign w:val="center"/>
          </w:tcPr>
          <w:p w14:paraId="6F2259AE" w14:textId="77777777" w:rsidR="00113C9C" w:rsidRPr="00A53D54" w:rsidRDefault="00E41C85"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1276" w:type="dxa"/>
            <w:tcBorders>
              <w:top w:val="single" w:sz="4" w:space="0" w:color="auto"/>
              <w:bottom w:val="single" w:sz="0" w:space="0" w:color="auto"/>
            </w:tcBorders>
            <w:vAlign w:val="center"/>
          </w:tcPr>
          <w:p w14:paraId="13D76A24" w14:textId="77777777" w:rsidR="00113C9C" w:rsidRPr="00A53D54" w:rsidRDefault="00E41C85"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0" w:type="auto"/>
            <w:tcBorders>
              <w:bottom w:val="single" w:sz="0" w:space="0" w:color="auto"/>
            </w:tcBorders>
          </w:tcPr>
          <w:p w14:paraId="779C5DB6" w14:textId="77777777" w:rsidR="00113C9C" w:rsidRPr="00A53D54" w:rsidRDefault="00113C9C" w:rsidP="00113C9C">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4A0F995B" w14:textId="76DC2C4C"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top w:val="single" w:sz="4" w:space="0" w:color="auto"/>
              <w:bottom w:val="single" w:sz="0" w:space="0" w:color="auto"/>
            </w:tcBorders>
            <w:vAlign w:val="center"/>
          </w:tcPr>
          <w:p w14:paraId="537B0D53"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32BB1E1E" w14:textId="77777777" w:rsidR="00113C9C" w:rsidRPr="00A53D54" w:rsidRDefault="00113C9C" w:rsidP="00113C9C">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tcPr>
          <w:p w14:paraId="20C78993" w14:textId="77777777" w:rsidR="00113C9C" w:rsidRPr="00A53D54" w:rsidRDefault="00113C9C" w:rsidP="00113C9C">
            <w:pPr>
              <w:spacing w:after="0"/>
              <w:ind w:firstLine="0"/>
              <w:jc w:val="center"/>
              <w:rPr>
                <w:rFonts w:ascii="Times New Roman" w:eastAsia="DengXian" w:hAnsi="Times New Roman" w:cs="Times New Roman"/>
              </w:rPr>
            </w:pPr>
          </w:p>
        </w:tc>
        <w:tc>
          <w:tcPr>
            <w:tcW w:w="798" w:type="dxa"/>
            <w:tcBorders>
              <w:top w:val="single" w:sz="4" w:space="0" w:color="auto"/>
              <w:bottom w:val="single" w:sz="0" w:space="0" w:color="auto"/>
            </w:tcBorders>
            <w:vAlign w:val="center"/>
          </w:tcPr>
          <w:p w14:paraId="4F7F2D21" w14:textId="403A89DC" w:rsidR="00113C9C" w:rsidRPr="00A53D54" w:rsidRDefault="00E41C85"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98" w:type="dxa"/>
            <w:tcBorders>
              <w:top w:val="single" w:sz="4" w:space="0" w:color="auto"/>
              <w:bottom w:val="single" w:sz="0" w:space="0" w:color="auto"/>
            </w:tcBorders>
            <w:vAlign w:val="center"/>
          </w:tcPr>
          <w:p w14:paraId="5CF328B9" w14:textId="4E1AA26B" w:rsidR="00113C9C" w:rsidRPr="00A53D54" w:rsidRDefault="00E41C85"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98" w:type="dxa"/>
            <w:tcBorders>
              <w:top w:val="single" w:sz="4" w:space="0" w:color="auto"/>
              <w:bottom w:val="single" w:sz="0" w:space="0" w:color="auto"/>
            </w:tcBorders>
            <w:vAlign w:val="center"/>
          </w:tcPr>
          <w:p w14:paraId="776E23F6" w14:textId="7CE3F4F7" w:rsidR="00113C9C" w:rsidRPr="00A53D54" w:rsidRDefault="00E41C85"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113C9C" w:rsidRPr="00A53D54" w14:paraId="140D0130" w14:textId="77777777" w:rsidTr="00660ABD">
        <w:trPr>
          <w:trHeight w:val="504"/>
        </w:trPr>
        <w:tc>
          <w:tcPr>
            <w:tcW w:w="0" w:type="auto"/>
            <w:vAlign w:val="center"/>
          </w:tcPr>
          <w:p w14:paraId="11EEDE5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1</w:t>
            </w:r>
          </w:p>
        </w:tc>
        <w:tc>
          <w:tcPr>
            <w:tcW w:w="1276" w:type="dxa"/>
            <w:vAlign w:val="center"/>
          </w:tcPr>
          <w:p w14:paraId="13D54AD6"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18 (0.13)</w:t>
            </w:r>
          </w:p>
        </w:tc>
        <w:tc>
          <w:tcPr>
            <w:tcW w:w="1276" w:type="dxa"/>
            <w:vAlign w:val="center"/>
          </w:tcPr>
          <w:p w14:paraId="78A4BE4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6325392E"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260F965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2ED7A232"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3F067DE3" w14:textId="44C403E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0" w:type="auto"/>
            <w:vAlign w:val="center"/>
          </w:tcPr>
          <w:p w14:paraId="77184CD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12.0</w:t>
            </w:r>
          </w:p>
        </w:tc>
        <w:tc>
          <w:tcPr>
            <w:tcW w:w="0" w:type="auto"/>
            <w:vAlign w:val="center"/>
          </w:tcPr>
          <w:p w14:paraId="7A49036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221.6</w:t>
            </w:r>
          </w:p>
        </w:tc>
        <w:tc>
          <w:tcPr>
            <w:tcW w:w="0" w:type="auto"/>
          </w:tcPr>
          <w:p w14:paraId="66EC1638"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5E15BB06" w14:textId="21F59F46"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5.8</w:t>
            </w:r>
            <w:r>
              <w:rPr>
                <w:rFonts w:ascii="Times New Roman" w:hAnsi="Times New Roman" w:cs="Times New Roman"/>
              </w:rPr>
              <w:t>6</w:t>
            </w:r>
          </w:p>
        </w:tc>
        <w:tc>
          <w:tcPr>
            <w:tcW w:w="798" w:type="dxa"/>
            <w:vAlign w:val="center"/>
          </w:tcPr>
          <w:p w14:paraId="02B4BF35" w14:textId="01DF1CE4"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98" w:type="dxa"/>
            <w:vAlign w:val="center"/>
          </w:tcPr>
          <w:p w14:paraId="6B18088D" w14:textId="29734E8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113C9C" w:rsidRPr="00A53D54" w14:paraId="16E652DF" w14:textId="77777777" w:rsidTr="00660ABD">
        <w:trPr>
          <w:trHeight w:val="504"/>
        </w:trPr>
        <w:tc>
          <w:tcPr>
            <w:tcW w:w="0" w:type="auto"/>
            <w:vAlign w:val="center"/>
          </w:tcPr>
          <w:p w14:paraId="51F3517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2</w:t>
            </w:r>
          </w:p>
        </w:tc>
        <w:tc>
          <w:tcPr>
            <w:tcW w:w="1276" w:type="dxa"/>
            <w:vAlign w:val="center"/>
          </w:tcPr>
          <w:p w14:paraId="7E8A64C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66 (0.08)</w:t>
            </w:r>
          </w:p>
        </w:tc>
        <w:tc>
          <w:tcPr>
            <w:tcW w:w="1276" w:type="dxa"/>
            <w:vAlign w:val="center"/>
          </w:tcPr>
          <w:p w14:paraId="1E4918D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754B7F6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2 (0.05)</w:t>
            </w:r>
          </w:p>
        </w:tc>
        <w:tc>
          <w:tcPr>
            <w:tcW w:w="1276" w:type="dxa"/>
            <w:vAlign w:val="center"/>
          </w:tcPr>
          <w:p w14:paraId="6C64215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4B866346"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58609911" w14:textId="21761EC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957.164</w:t>
            </w:r>
          </w:p>
        </w:tc>
        <w:tc>
          <w:tcPr>
            <w:tcW w:w="0" w:type="auto"/>
            <w:vAlign w:val="center"/>
          </w:tcPr>
          <w:p w14:paraId="0CDD0881"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56.3</w:t>
            </w:r>
          </w:p>
        </w:tc>
        <w:tc>
          <w:tcPr>
            <w:tcW w:w="0" w:type="auto"/>
            <w:vAlign w:val="center"/>
          </w:tcPr>
          <w:p w14:paraId="169C02D9"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7.3</w:t>
            </w:r>
          </w:p>
        </w:tc>
        <w:tc>
          <w:tcPr>
            <w:tcW w:w="0" w:type="auto"/>
          </w:tcPr>
          <w:p w14:paraId="243AC7F5"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7A260B55" w14:textId="0A1D61BA"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4.5</w:t>
            </w:r>
            <w:r>
              <w:rPr>
                <w:rFonts w:ascii="Times New Roman" w:hAnsi="Times New Roman" w:cs="Times New Roman"/>
              </w:rPr>
              <w:t>6</w:t>
            </w:r>
          </w:p>
        </w:tc>
        <w:tc>
          <w:tcPr>
            <w:tcW w:w="798" w:type="dxa"/>
            <w:vAlign w:val="center"/>
          </w:tcPr>
          <w:p w14:paraId="208DA72E" w14:textId="671E1A2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0</w:t>
            </w:r>
          </w:p>
        </w:tc>
        <w:tc>
          <w:tcPr>
            <w:tcW w:w="798" w:type="dxa"/>
            <w:vAlign w:val="center"/>
          </w:tcPr>
          <w:p w14:paraId="75534761" w14:textId="42C6B23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8</w:t>
            </w:r>
          </w:p>
        </w:tc>
      </w:tr>
      <w:tr w:rsidR="00113C9C" w:rsidRPr="00A53D54" w14:paraId="67833C2E" w14:textId="77777777" w:rsidTr="00660ABD">
        <w:trPr>
          <w:trHeight w:val="504"/>
        </w:trPr>
        <w:tc>
          <w:tcPr>
            <w:tcW w:w="0" w:type="auto"/>
            <w:vAlign w:val="center"/>
          </w:tcPr>
          <w:p w14:paraId="1D05E79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3</w:t>
            </w:r>
          </w:p>
        </w:tc>
        <w:tc>
          <w:tcPr>
            <w:tcW w:w="1276" w:type="dxa"/>
            <w:vAlign w:val="center"/>
          </w:tcPr>
          <w:p w14:paraId="069256A3"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1 (0.12)</w:t>
            </w:r>
          </w:p>
        </w:tc>
        <w:tc>
          <w:tcPr>
            <w:tcW w:w="1276" w:type="dxa"/>
            <w:vAlign w:val="center"/>
          </w:tcPr>
          <w:p w14:paraId="3712695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8 (0.05)</w:t>
            </w:r>
          </w:p>
        </w:tc>
        <w:tc>
          <w:tcPr>
            <w:tcW w:w="1276" w:type="dxa"/>
            <w:vAlign w:val="center"/>
          </w:tcPr>
          <w:p w14:paraId="585FAB9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69474F5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47C37982"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6FBAD9D9" w14:textId="7D9B3EC1"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27.684</w:t>
            </w:r>
          </w:p>
        </w:tc>
        <w:tc>
          <w:tcPr>
            <w:tcW w:w="0" w:type="auto"/>
            <w:vAlign w:val="center"/>
          </w:tcPr>
          <w:p w14:paraId="6E444A99"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897.4</w:t>
            </w:r>
          </w:p>
        </w:tc>
        <w:tc>
          <w:tcPr>
            <w:tcW w:w="0" w:type="auto"/>
            <w:vAlign w:val="center"/>
          </w:tcPr>
          <w:p w14:paraId="4CEEB7A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36.2</w:t>
            </w:r>
          </w:p>
        </w:tc>
        <w:tc>
          <w:tcPr>
            <w:tcW w:w="0" w:type="auto"/>
          </w:tcPr>
          <w:p w14:paraId="22DA161B"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7D088D68" w14:textId="7E15BBFF"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7</w:t>
            </w:r>
          </w:p>
        </w:tc>
        <w:tc>
          <w:tcPr>
            <w:tcW w:w="798" w:type="dxa"/>
            <w:vAlign w:val="center"/>
          </w:tcPr>
          <w:p w14:paraId="4C25C5C4" w14:textId="4E78D689"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c>
          <w:tcPr>
            <w:tcW w:w="798" w:type="dxa"/>
            <w:vAlign w:val="center"/>
          </w:tcPr>
          <w:p w14:paraId="6020DB20" w14:textId="5EEBFEC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r>
      <w:tr w:rsidR="00113C9C" w:rsidRPr="00A53D54" w14:paraId="26D49222" w14:textId="77777777" w:rsidTr="00660ABD">
        <w:trPr>
          <w:trHeight w:val="504"/>
        </w:trPr>
        <w:tc>
          <w:tcPr>
            <w:tcW w:w="0" w:type="auto"/>
            <w:vAlign w:val="center"/>
          </w:tcPr>
          <w:p w14:paraId="30A89D9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4</w:t>
            </w:r>
          </w:p>
        </w:tc>
        <w:tc>
          <w:tcPr>
            <w:tcW w:w="1276" w:type="dxa"/>
            <w:vAlign w:val="center"/>
          </w:tcPr>
          <w:p w14:paraId="4FB2340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86 (0.12)</w:t>
            </w:r>
          </w:p>
        </w:tc>
        <w:tc>
          <w:tcPr>
            <w:tcW w:w="1276" w:type="dxa"/>
            <w:vAlign w:val="center"/>
          </w:tcPr>
          <w:p w14:paraId="02837ED0"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3 (0.05)</w:t>
            </w:r>
          </w:p>
        </w:tc>
        <w:tc>
          <w:tcPr>
            <w:tcW w:w="1276" w:type="dxa"/>
            <w:vAlign w:val="center"/>
          </w:tcPr>
          <w:p w14:paraId="09A4ABD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0D61D68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6 (0.10)</w:t>
            </w:r>
          </w:p>
        </w:tc>
        <w:tc>
          <w:tcPr>
            <w:tcW w:w="0" w:type="auto"/>
          </w:tcPr>
          <w:p w14:paraId="3388B0D9"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7D703EC4" w14:textId="311952C2"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36.859</w:t>
            </w:r>
          </w:p>
        </w:tc>
        <w:tc>
          <w:tcPr>
            <w:tcW w:w="0" w:type="auto"/>
            <w:vAlign w:val="center"/>
          </w:tcPr>
          <w:p w14:paraId="5624E39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13.7</w:t>
            </w:r>
          </w:p>
        </w:tc>
        <w:tc>
          <w:tcPr>
            <w:tcW w:w="0" w:type="auto"/>
            <w:vAlign w:val="center"/>
          </w:tcPr>
          <w:p w14:paraId="603B2BB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9</w:t>
            </w:r>
          </w:p>
        </w:tc>
        <w:tc>
          <w:tcPr>
            <w:tcW w:w="0" w:type="auto"/>
          </w:tcPr>
          <w:p w14:paraId="39B50084"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5909A103" w14:textId="238ED603"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5</w:t>
            </w:r>
          </w:p>
        </w:tc>
        <w:tc>
          <w:tcPr>
            <w:tcW w:w="798" w:type="dxa"/>
            <w:vAlign w:val="center"/>
          </w:tcPr>
          <w:p w14:paraId="6172E87F" w14:textId="7573FD15"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2</w:t>
            </w:r>
          </w:p>
        </w:tc>
        <w:tc>
          <w:tcPr>
            <w:tcW w:w="798" w:type="dxa"/>
            <w:vAlign w:val="center"/>
          </w:tcPr>
          <w:p w14:paraId="104E4C5F" w14:textId="012732F5"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6</w:t>
            </w:r>
          </w:p>
        </w:tc>
      </w:tr>
      <w:tr w:rsidR="00113C9C" w:rsidRPr="00A53D54" w14:paraId="02B6510E" w14:textId="77777777" w:rsidTr="002A322C">
        <w:trPr>
          <w:trHeight w:val="504"/>
        </w:trPr>
        <w:tc>
          <w:tcPr>
            <w:tcW w:w="0" w:type="auto"/>
            <w:vAlign w:val="center"/>
          </w:tcPr>
          <w:p w14:paraId="43F6EFFA"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5</w:t>
            </w:r>
          </w:p>
        </w:tc>
        <w:tc>
          <w:tcPr>
            <w:tcW w:w="1276" w:type="dxa"/>
            <w:vAlign w:val="center"/>
          </w:tcPr>
          <w:p w14:paraId="73612A8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6 (0.11)</w:t>
            </w:r>
          </w:p>
        </w:tc>
        <w:tc>
          <w:tcPr>
            <w:tcW w:w="1276" w:type="dxa"/>
            <w:vAlign w:val="center"/>
          </w:tcPr>
          <w:p w14:paraId="71AA502A"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8 (0.05)</w:t>
            </w:r>
          </w:p>
        </w:tc>
        <w:tc>
          <w:tcPr>
            <w:tcW w:w="1276" w:type="dxa"/>
            <w:vAlign w:val="center"/>
          </w:tcPr>
          <w:p w14:paraId="2DD25FA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60 (0.09)</w:t>
            </w:r>
          </w:p>
        </w:tc>
        <w:tc>
          <w:tcPr>
            <w:tcW w:w="1276" w:type="dxa"/>
            <w:vAlign w:val="center"/>
          </w:tcPr>
          <w:p w14:paraId="7AAC885E"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64204D74"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47F88445" w14:textId="1DF53C8A"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44.252</w:t>
            </w:r>
          </w:p>
        </w:tc>
        <w:tc>
          <w:tcPr>
            <w:tcW w:w="0" w:type="auto"/>
            <w:vAlign w:val="center"/>
          </w:tcPr>
          <w:p w14:paraId="23F72A4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28.5</w:t>
            </w:r>
          </w:p>
        </w:tc>
        <w:tc>
          <w:tcPr>
            <w:tcW w:w="0" w:type="auto"/>
            <w:vAlign w:val="center"/>
          </w:tcPr>
          <w:p w14:paraId="5C1EA0A4"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5.1</w:t>
            </w:r>
          </w:p>
        </w:tc>
        <w:tc>
          <w:tcPr>
            <w:tcW w:w="0" w:type="auto"/>
          </w:tcPr>
          <w:p w14:paraId="3B6258F1"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1E059729" w14:textId="6FE1901B"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w:t>
            </w:r>
            <w:r>
              <w:rPr>
                <w:rFonts w:ascii="Times New Roman" w:hAnsi="Times New Roman" w:cs="Times New Roman"/>
              </w:rPr>
              <w:t>3</w:t>
            </w:r>
          </w:p>
        </w:tc>
        <w:tc>
          <w:tcPr>
            <w:tcW w:w="798" w:type="dxa"/>
            <w:vAlign w:val="center"/>
          </w:tcPr>
          <w:p w14:paraId="5784C2BB" w14:textId="2111830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4</w:t>
            </w:r>
          </w:p>
        </w:tc>
        <w:tc>
          <w:tcPr>
            <w:tcW w:w="798" w:type="dxa"/>
            <w:vAlign w:val="center"/>
          </w:tcPr>
          <w:p w14:paraId="1B2F5AAD" w14:textId="106CA85C"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8</w:t>
            </w:r>
          </w:p>
        </w:tc>
      </w:tr>
      <w:tr w:rsidR="00113C9C" w:rsidRPr="00A53D54" w14:paraId="6D4A9CF0" w14:textId="77777777" w:rsidTr="002A322C">
        <w:trPr>
          <w:trHeight w:val="504"/>
        </w:trPr>
        <w:tc>
          <w:tcPr>
            <w:tcW w:w="0" w:type="auto"/>
            <w:tcBorders>
              <w:bottom w:val="single" w:sz="4" w:space="0" w:color="auto"/>
            </w:tcBorders>
            <w:vAlign w:val="center"/>
          </w:tcPr>
          <w:p w14:paraId="27502E06"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6</w:t>
            </w:r>
          </w:p>
        </w:tc>
        <w:tc>
          <w:tcPr>
            <w:tcW w:w="1276" w:type="dxa"/>
            <w:tcBorders>
              <w:bottom w:val="single" w:sz="4" w:space="0" w:color="auto"/>
            </w:tcBorders>
            <w:vAlign w:val="center"/>
          </w:tcPr>
          <w:p w14:paraId="4A026EE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2 (0.10)</w:t>
            </w:r>
          </w:p>
        </w:tc>
        <w:tc>
          <w:tcPr>
            <w:tcW w:w="1276" w:type="dxa"/>
            <w:tcBorders>
              <w:bottom w:val="single" w:sz="4" w:space="0" w:color="auto"/>
            </w:tcBorders>
            <w:vAlign w:val="center"/>
          </w:tcPr>
          <w:p w14:paraId="5A6572C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7 (0.05)</w:t>
            </w:r>
          </w:p>
        </w:tc>
        <w:tc>
          <w:tcPr>
            <w:tcW w:w="1276" w:type="dxa"/>
            <w:tcBorders>
              <w:bottom w:val="single" w:sz="4" w:space="0" w:color="auto"/>
            </w:tcBorders>
            <w:vAlign w:val="center"/>
          </w:tcPr>
          <w:p w14:paraId="00F1147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2 (0.10)</w:t>
            </w:r>
          </w:p>
        </w:tc>
        <w:tc>
          <w:tcPr>
            <w:tcW w:w="1276" w:type="dxa"/>
            <w:tcBorders>
              <w:bottom w:val="single" w:sz="4" w:space="0" w:color="auto"/>
            </w:tcBorders>
            <w:vAlign w:val="center"/>
          </w:tcPr>
          <w:p w14:paraId="3BABAAD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34 (0.12)</w:t>
            </w:r>
          </w:p>
        </w:tc>
        <w:tc>
          <w:tcPr>
            <w:tcW w:w="0" w:type="auto"/>
            <w:tcBorders>
              <w:bottom w:val="single" w:sz="4" w:space="0" w:color="auto"/>
            </w:tcBorders>
          </w:tcPr>
          <w:p w14:paraId="5B0E53E4" w14:textId="77777777" w:rsidR="00113C9C" w:rsidRPr="00A53D54" w:rsidRDefault="00113C9C" w:rsidP="00113C9C">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3C6EDFA" w14:textId="46483461"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47.803</w:t>
            </w:r>
          </w:p>
        </w:tc>
        <w:tc>
          <w:tcPr>
            <w:tcW w:w="0" w:type="auto"/>
            <w:tcBorders>
              <w:bottom w:val="single" w:sz="4" w:space="0" w:color="auto"/>
            </w:tcBorders>
            <w:vAlign w:val="center"/>
          </w:tcPr>
          <w:p w14:paraId="41A4614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33.6</w:t>
            </w:r>
          </w:p>
        </w:tc>
        <w:tc>
          <w:tcPr>
            <w:tcW w:w="0" w:type="auto"/>
            <w:tcBorders>
              <w:bottom w:val="single" w:sz="4" w:space="0" w:color="auto"/>
            </w:tcBorders>
            <w:vAlign w:val="center"/>
          </w:tcPr>
          <w:p w14:paraId="5A34588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tcBorders>
              <w:bottom w:val="single" w:sz="4" w:space="0" w:color="auto"/>
            </w:tcBorders>
          </w:tcPr>
          <w:p w14:paraId="1FF8CC75" w14:textId="77777777" w:rsidR="00113C9C" w:rsidRPr="00A53D54" w:rsidRDefault="00113C9C" w:rsidP="00113C9C">
            <w:pPr>
              <w:spacing w:after="0"/>
              <w:ind w:firstLine="0"/>
              <w:jc w:val="center"/>
              <w:rPr>
                <w:rFonts w:ascii="Times New Roman" w:hAnsi="Times New Roman" w:cs="Times New Roman"/>
              </w:rPr>
            </w:pPr>
          </w:p>
        </w:tc>
        <w:tc>
          <w:tcPr>
            <w:tcW w:w="798" w:type="dxa"/>
            <w:tcBorders>
              <w:bottom w:val="single" w:sz="4" w:space="0" w:color="auto"/>
            </w:tcBorders>
            <w:vAlign w:val="center"/>
          </w:tcPr>
          <w:p w14:paraId="2535F3D0" w14:textId="46FAD63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6</w:t>
            </w:r>
          </w:p>
        </w:tc>
        <w:tc>
          <w:tcPr>
            <w:tcW w:w="798" w:type="dxa"/>
            <w:tcBorders>
              <w:bottom w:val="single" w:sz="4" w:space="0" w:color="auto"/>
            </w:tcBorders>
            <w:vAlign w:val="center"/>
          </w:tcPr>
          <w:p w14:paraId="21D73D31" w14:textId="6412A09F"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9</w:t>
            </w:r>
          </w:p>
        </w:tc>
        <w:tc>
          <w:tcPr>
            <w:tcW w:w="798" w:type="dxa"/>
            <w:tcBorders>
              <w:bottom w:val="single" w:sz="4" w:space="0" w:color="auto"/>
            </w:tcBorders>
            <w:vAlign w:val="center"/>
          </w:tcPr>
          <w:p w14:paraId="59535757" w14:textId="5865D38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3</w:t>
            </w:r>
          </w:p>
        </w:tc>
      </w:tr>
    </w:tbl>
    <w:p w14:paraId="15C54C68" w14:textId="77777777" w:rsidR="00A53D54" w:rsidRDefault="00A53D54">
      <w:pPr>
        <w:ind w:firstLine="0"/>
        <w:rPr>
          <w:rFonts w:ascii="Times New Roman" w:hAnsi="Times New Roman" w:cs="Times New Roman"/>
        </w:rPr>
      </w:pPr>
      <w:bookmarkStart w:id="39" w:name="table-2.-m-only-models-where-only-m-is-a"/>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25B2A4F9"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4</w:t>
      </w:r>
      <w:r w:rsidRPr="00A53D54">
        <w:rPr>
          <w:rFonts w:ascii="Times New Roman" w:hAnsi="Times New Roman" w:cs="Times New Roman"/>
        </w:rPr>
        <w:t xml:space="preserve">. </w:t>
      </w:r>
      <w:r w:rsidR="00660ABD">
        <w:rPr>
          <w:rFonts w:ascii="Times New Roman" w:hAnsi="Times New Roman" w:cs="Times New Roman"/>
        </w:rPr>
        <w:t>Model results where only</w:t>
      </w:r>
      <w:r w:rsidR="00C958E4">
        <w:rPr>
          <w:rFonts w:ascii="Times New Roman" w:hAnsi="Times New Roman" w:cs="Times New Roman"/>
        </w:rPr>
        <w:t xml:space="preserve"> recruitment and </w:t>
      </w:r>
      <w:r w:rsidR="00660ABD">
        <w:rPr>
          <w:rFonts w:ascii="Times New Roman" w:hAnsi="Times New Roman" w:cs="Times New Roman"/>
        </w:rPr>
        <w:t xml:space="preserve">natural mortality (M)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C958E4">
        <w:rPr>
          <w:rFonts w:ascii="Times New Roman" w:hAnsi="Times New Roman" w:cs="Times New Roman"/>
        </w:rPr>
        <w:t>M-10</w:t>
      </w:r>
      <w:r w:rsidR="00660ABD">
        <w:rPr>
          <w:rFonts w:ascii="Times New Roman" w:hAnsi="Times New Roman" w:cs="Times New Roman"/>
        </w:rPr>
        <w:t xml:space="preserve">, </w:t>
      </w:r>
      <w:r w:rsidR="00C958E4">
        <w:rPr>
          <w:rFonts w:ascii="Times New Roman" w:hAnsi="Times New Roman" w:cs="Times New Roman"/>
        </w:rPr>
        <w:t xml:space="preserve">which estimated mean M,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w:r w:rsidR="00C958E4">
        <w:rPr>
          <w:rFonts w:ascii="Times New Roman" w:hAnsi="Times New Roman" w:cs="Times New Roman"/>
        </w:rPr>
        <w:t xml:space="preserve">, </w:t>
      </w:r>
      <w:r w:rsidR="002A322C">
        <w:rPr>
          <w:rFonts w:ascii="Times New Roman" w:hAnsi="Times New Roman" w:cs="Times New Roman"/>
        </w:rPr>
        <w:t xml:space="preserve">as well as 2D AR1 random effects on M, </w:t>
      </w:r>
      <w:r w:rsidR="00660ABD">
        <w:rPr>
          <w:rFonts w:ascii="Times New Roman" w:hAnsi="Times New Roman" w:cs="Times New Roman"/>
        </w:rPr>
        <w:t xml:space="preserve">had the lowest AIC </w:t>
      </w:r>
      <w:r w:rsidR="002A322C">
        <w:rPr>
          <w:rFonts w:ascii="Times New Roman" w:hAnsi="Times New Roman" w:cs="Times New Roman"/>
        </w:rPr>
        <w:t xml:space="preserve">but not </w:t>
      </w:r>
      <w:proofErr w:type="spellStart"/>
      <w:r w:rsidR="00660ABD">
        <w:rPr>
          <w:rFonts w:ascii="Times New Roman" w:hAnsi="Times New Roman" w:cs="Times New Roman"/>
        </w:rPr>
        <w:t>Mohn’s</w:t>
      </w:r>
      <w:proofErr w:type="spellEnd"/>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r w:rsidR="002A322C">
        <w:rPr>
          <w:rFonts w:ascii="Times New Roman" w:hAnsi="Times New Roman" w:cs="Times New Roman"/>
        </w:rPr>
        <w:t xml:space="preserve">M-5 and M-7 had lower </w:t>
      </w:r>
      <w:proofErr w:type="spellStart"/>
      <w:r w:rsidR="002A322C">
        <w:rPr>
          <w:rFonts w:ascii="Times New Roman" w:hAnsi="Times New Roman" w:cs="Times New Roman"/>
        </w:rPr>
        <w:t>Mohn’s</w:t>
      </w:r>
      <w:proofErr w:type="spellEnd"/>
      <w:r w:rsidR="002A322C" w:rsidRPr="00A53D54">
        <w:rPr>
          <w:rFonts w:ascii="Times New Roman" w:hAnsi="Times New Roman" w:cs="Times New Roman"/>
        </w:rPr>
        <w:t xml:space="preserve"> </w:t>
      </w:r>
      <m:oMath>
        <m:r>
          <w:rPr>
            <w:rFonts w:ascii="Cambria Math" w:hAnsi="Cambria Math" w:cs="Times New Roman"/>
          </w:rPr>
          <m:t>ρ</m:t>
        </m:r>
      </m:oMath>
      <w:r w:rsidR="002A322C">
        <w:rPr>
          <w:rFonts w:ascii="Times New Roman" w:hAnsi="Times New Roman" w:cs="Times New Roman"/>
        </w:rPr>
        <w:t xml:space="preserve"> than M-10, but higher AIC. </w:t>
      </w:r>
      <w:r w:rsidR="00C958E4">
        <w:rPr>
          <w:rFonts w:ascii="Times New Roman" w:hAnsi="Times New Roman" w:cs="Times New Roman"/>
        </w:rPr>
        <w:t xml:space="preserve">Numbers-at-age </w:t>
      </w:r>
      <w:r w:rsidR="002A322C">
        <w:rPr>
          <w:rFonts w:ascii="Times New Roman" w:hAnsi="Times New Roman" w:cs="Times New Roman"/>
        </w:rPr>
        <w:t xml:space="preserve">(NAA) </w:t>
      </w:r>
      <w:r w:rsidR="00C958E4">
        <w:rPr>
          <w:rFonts w:ascii="Times New Roman" w:hAnsi="Times New Roman" w:cs="Times New Roman"/>
        </w:rPr>
        <w:t xml:space="preserve">were treated as in model NAA-1. </w:t>
      </w:r>
      <w:bookmarkEnd w:id="39"/>
      <w:r w:rsidR="002A322C">
        <w:rPr>
          <w:rFonts w:ascii="Times New Roman" w:hAnsi="Times New Roman" w:cs="Times New Roman"/>
        </w:rPr>
        <w:t xml:space="preserve">Only </w:t>
      </w:r>
      <w:r w:rsidRPr="00A53D54">
        <w:rPr>
          <w:rFonts w:ascii="Times New Roman" w:hAnsi="Times New Roman" w:cs="Times New Roman"/>
        </w:rPr>
        <w:t xml:space="preserve">estimating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w:r w:rsidRPr="00A53D54">
        <w:rPr>
          <w:rFonts w:ascii="Times New Roman" w:hAnsi="Times New Roman" w:cs="Times New Roman"/>
        </w:rPr>
        <w:t xml:space="preserve">, without any random effects on NAA or M, </w:t>
      </w:r>
      <w:r w:rsidR="002A322C">
        <w:rPr>
          <w:rFonts w:ascii="Times New Roman" w:hAnsi="Times New Roman" w:cs="Times New Roman"/>
        </w:rPr>
        <w:t xml:space="preserve">substantially </w:t>
      </w:r>
      <w:r w:rsidRPr="00A53D54">
        <w:rPr>
          <w:rFonts w:ascii="Times New Roman" w:hAnsi="Times New Roman" w:cs="Times New Roman"/>
        </w:rPr>
        <w:t>reduce</w:t>
      </w:r>
      <w:r w:rsidR="002A322C">
        <w:rPr>
          <w:rFonts w:ascii="Times New Roman" w:hAnsi="Times New Roman" w:cs="Times New Roman"/>
        </w:rPr>
        <w:t xml:space="preserve">d </w:t>
      </w:r>
      <w:r w:rsidRPr="00A53D54">
        <w:rPr>
          <w:rFonts w:ascii="Times New Roman" w:hAnsi="Times New Roman" w:cs="Times New Roman"/>
        </w:rPr>
        <w:t xml:space="preserve">AIC and </w:t>
      </w:r>
      <w:proofErr w:type="spellStart"/>
      <w:r w:rsidR="002A322C">
        <w:rPr>
          <w:rFonts w:ascii="Times New Roman" w:hAnsi="Times New Roman" w:cs="Times New Roman"/>
        </w:rPr>
        <w:t>Mohn’s</w:t>
      </w:r>
      <w:proofErr w:type="spellEnd"/>
      <w:r w:rsidR="002A322C">
        <w:rPr>
          <w:rFonts w:ascii="Times New Roman" w:hAnsi="Times New Roman" w:cs="Times New Roman"/>
        </w:rPr>
        <w:t xml:space="preserve"> </w:t>
      </w:r>
      <m:oMath>
        <m:r>
          <w:rPr>
            <w:rFonts w:ascii="Cambria Math" w:hAnsi="Cambria Math" w:cs="Times New Roman"/>
          </w:rPr>
          <m:t>ρ</m:t>
        </m:r>
      </m:oMath>
      <w:r w:rsidRPr="00A53D54">
        <w:rPr>
          <w:rFonts w:ascii="Times New Roman" w:hAnsi="Times New Roman" w:cs="Times New Roman"/>
        </w:rPr>
        <w:t xml:space="preserve"> (compare </w:t>
      </w:r>
      <w:r w:rsidR="002A322C">
        <w:rPr>
          <w:rFonts w:ascii="Times New Roman" w:hAnsi="Times New Roman" w:cs="Times New Roman"/>
        </w:rPr>
        <w:t xml:space="preserve">M-1 to M-6). </w:t>
      </w:r>
      <w:proofErr w:type="spellStart"/>
      <w:r w:rsidR="002A322C">
        <w:rPr>
          <w:rFonts w:ascii="Times New Roman" w:hAnsi="Times New Roman" w:cs="Times New Roman"/>
        </w:rPr>
        <w:t>Mohn’s</w:t>
      </w:r>
      <w:proofErr w:type="spellEnd"/>
      <w:r w:rsidR="002A322C">
        <w:rPr>
          <w:rFonts w:ascii="Times New Roman" w:hAnsi="Times New Roman" w:cs="Times New Roman"/>
        </w:rPr>
        <w:t xml:space="preserve"> </w:t>
      </w:r>
      <m:oMath>
        <m:r>
          <w:rPr>
            <w:rFonts w:ascii="Cambria Math" w:hAnsi="Cambria Math" w:cs="Times New Roman"/>
          </w:rPr>
          <m:t>ρ</m:t>
        </m:r>
      </m:oMath>
      <w:r w:rsidR="002A322C">
        <w:rPr>
          <w:rFonts w:ascii="Times New Roman" w:hAnsi="Times New Roman" w:cs="Times New Roman"/>
        </w:rPr>
        <w:t xml:space="preserve"> abbreviations: </w:t>
      </w:r>
      <w:r w:rsidR="002A322C" w:rsidRPr="00660ABD">
        <w:rPr>
          <w:rFonts w:ascii="Times New Roman" w:hAnsi="Times New Roman" w:cs="Times New Roman"/>
          <w:i/>
          <w:iCs/>
        </w:rPr>
        <w:t>R</w:t>
      </w:r>
      <w:r w:rsidR="002A322C">
        <w:rPr>
          <w:rFonts w:ascii="Times New Roman" w:hAnsi="Times New Roman" w:cs="Times New Roman"/>
        </w:rPr>
        <w:t xml:space="preserve"> = recruitment, </w:t>
      </w:r>
      <w:r w:rsidR="002A322C" w:rsidRPr="00660ABD">
        <w:rPr>
          <w:rFonts w:ascii="Times New Roman" w:hAnsi="Times New Roman" w:cs="Times New Roman"/>
          <w:i/>
          <w:iCs/>
        </w:rPr>
        <w:t>SSB</w:t>
      </w:r>
      <w:r w:rsidR="002A322C">
        <w:rPr>
          <w:rFonts w:ascii="Times New Roman" w:hAnsi="Times New Roman" w:cs="Times New Roman"/>
        </w:rPr>
        <w:t xml:space="preserve"> = spawning stock biomass, and </w:t>
      </w:r>
      <w:r w:rsidR="002A322C" w:rsidRPr="00660ABD">
        <w:rPr>
          <w:rFonts w:ascii="Times New Roman" w:hAnsi="Times New Roman" w:cs="Times New Roman"/>
          <w:i/>
          <w:iCs/>
        </w:rPr>
        <w:t>F</w:t>
      </w:r>
      <w:r w:rsidR="002A322C">
        <w:rPr>
          <w:rFonts w:ascii="Times New Roman" w:hAnsi="Times New Roman" w:cs="Times New Roman"/>
        </w:rPr>
        <w:t xml:space="preserve"> = fishing mortality averaged over ages 4-5.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5000" w:type="pct"/>
        <w:tblLook w:val="07E0" w:firstRow="1" w:lastRow="1" w:firstColumn="1" w:lastColumn="1" w:noHBand="1" w:noVBand="1"/>
      </w:tblPr>
      <w:tblGrid>
        <w:gridCol w:w="964"/>
        <w:gridCol w:w="1458"/>
        <w:gridCol w:w="1458"/>
        <w:gridCol w:w="1458"/>
        <w:gridCol w:w="1549"/>
        <w:gridCol w:w="254"/>
        <w:gridCol w:w="1367"/>
        <w:gridCol w:w="1092"/>
        <w:gridCol w:w="868"/>
        <w:gridCol w:w="254"/>
        <w:gridCol w:w="818"/>
        <w:gridCol w:w="818"/>
        <w:gridCol w:w="818"/>
      </w:tblGrid>
      <w:tr w:rsidR="00C958E4" w:rsidRPr="00A53D54" w14:paraId="6AA6B218" w14:textId="77777777" w:rsidTr="00C958E4">
        <w:trPr>
          <w:trHeight w:val="360"/>
        </w:trPr>
        <w:tc>
          <w:tcPr>
            <w:tcW w:w="0" w:type="auto"/>
            <w:tcBorders>
              <w:top w:val="single" w:sz="4" w:space="0" w:color="auto"/>
            </w:tcBorders>
            <w:vAlign w:val="bottom"/>
          </w:tcPr>
          <w:p w14:paraId="4A476EE5" w14:textId="77777777" w:rsidR="00C958E4" w:rsidRPr="00A53D54" w:rsidRDefault="00C958E4" w:rsidP="00C958E4">
            <w:pPr>
              <w:spacing w:after="0"/>
              <w:ind w:firstLine="0"/>
              <w:rPr>
                <w:rFonts w:ascii="Times New Roman" w:hAnsi="Times New Roman" w:cs="Times New Roman"/>
              </w:rPr>
            </w:pPr>
          </w:p>
        </w:tc>
        <w:tc>
          <w:tcPr>
            <w:tcW w:w="0" w:type="auto"/>
            <w:gridSpan w:val="4"/>
            <w:tcBorders>
              <w:top w:val="single" w:sz="4" w:space="0" w:color="auto"/>
              <w:bottom w:val="single" w:sz="0" w:space="0" w:color="auto"/>
            </w:tcBorders>
            <w:vAlign w:val="bottom"/>
          </w:tcPr>
          <w:p w14:paraId="6B9F8C7F" w14:textId="77458291" w:rsidR="00C958E4" w:rsidRPr="00A53D54" w:rsidRDefault="00C958E4"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0" w:type="auto"/>
            <w:tcBorders>
              <w:top w:val="single" w:sz="4" w:space="0" w:color="auto"/>
            </w:tcBorders>
          </w:tcPr>
          <w:p w14:paraId="789F8B0E" w14:textId="77777777" w:rsidR="00C958E4" w:rsidRDefault="00C958E4" w:rsidP="00C958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bottom"/>
          </w:tcPr>
          <w:p w14:paraId="6BACBE86" w14:textId="2CF2C5EB" w:rsidR="00C958E4" w:rsidRPr="00A53D54" w:rsidRDefault="00C958E4"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tcPr>
          <w:p w14:paraId="64045259" w14:textId="77777777" w:rsidR="00C958E4" w:rsidRDefault="00C958E4" w:rsidP="00C958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bottom"/>
          </w:tcPr>
          <w:p w14:paraId="6A8AD1FC" w14:textId="55241346" w:rsidR="00C958E4" w:rsidRPr="00A53D54" w:rsidRDefault="00C958E4" w:rsidP="00C958E4">
            <w:pPr>
              <w:spacing w:after="0"/>
              <w:ind w:firstLine="0"/>
              <w:rPr>
                <w:rFonts w:ascii="Times New Roman" w:hAnsi="Times New Roman" w:cs="Times New Roman"/>
              </w:rPr>
            </w:pP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C958E4" w:rsidRPr="00A53D54" w14:paraId="64EB388B" w14:textId="77777777" w:rsidTr="00C958E4">
        <w:trPr>
          <w:trHeight w:val="360"/>
        </w:trPr>
        <w:tc>
          <w:tcPr>
            <w:tcW w:w="0" w:type="auto"/>
            <w:tcBorders>
              <w:bottom w:val="single" w:sz="0" w:space="0" w:color="auto"/>
            </w:tcBorders>
            <w:vAlign w:val="center"/>
          </w:tcPr>
          <w:p w14:paraId="024238D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418B6BBE" w14:textId="77777777" w:rsidR="00C958E4" w:rsidRPr="00A53D54" w:rsidRDefault="00E41C85"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top w:val="single" w:sz="4" w:space="0" w:color="auto"/>
              <w:bottom w:val="single" w:sz="0" w:space="0" w:color="auto"/>
            </w:tcBorders>
            <w:vAlign w:val="center"/>
          </w:tcPr>
          <w:p w14:paraId="1CB1377D" w14:textId="77777777" w:rsidR="00C958E4" w:rsidRPr="00A53D54" w:rsidRDefault="00E41C85"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tcBorders>
              <w:top w:val="single" w:sz="4" w:space="0" w:color="auto"/>
              <w:bottom w:val="single" w:sz="0" w:space="0" w:color="auto"/>
            </w:tcBorders>
            <w:vAlign w:val="center"/>
          </w:tcPr>
          <w:p w14:paraId="55AA6A42" w14:textId="77777777" w:rsidR="00C958E4" w:rsidRPr="00A53D54" w:rsidRDefault="00E41C85"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0" w:type="auto"/>
            <w:tcBorders>
              <w:top w:val="single" w:sz="4" w:space="0" w:color="auto"/>
              <w:bottom w:val="single" w:sz="0" w:space="0" w:color="auto"/>
            </w:tcBorders>
            <w:vAlign w:val="center"/>
          </w:tcPr>
          <w:p w14:paraId="05BB5A7E" w14:textId="77777777" w:rsidR="00C958E4" w:rsidRPr="00A53D54" w:rsidRDefault="00E41C85"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0" w:type="auto"/>
            <w:tcBorders>
              <w:bottom w:val="single" w:sz="0" w:space="0" w:color="auto"/>
            </w:tcBorders>
          </w:tcPr>
          <w:p w14:paraId="5F38F721" w14:textId="77777777" w:rsidR="00C958E4" w:rsidRPr="00A53D54" w:rsidRDefault="00C958E4" w:rsidP="00C958E4">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7F8B588E" w14:textId="1BA68B41"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top w:val="single" w:sz="4" w:space="0" w:color="auto"/>
              <w:bottom w:val="single" w:sz="0" w:space="0" w:color="auto"/>
            </w:tcBorders>
            <w:vAlign w:val="center"/>
          </w:tcPr>
          <w:p w14:paraId="1FD1360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38134AF1" w14:textId="77777777" w:rsidR="00C958E4" w:rsidRPr="00A53D54" w:rsidRDefault="00C958E4" w:rsidP="00C958E4">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tcPr>
          <w:p w14:paraId="3F543CBF" w14:textId="77777777" w:rsidR="00C958E4" w:rsidRPr="00A53D54" w:rsidRDefault="00C958E4" w:rsidP="00C958E4">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572EDE8F" w14:textId="14D80C15" w:rsidR="00C958E4" w:rsidRPr="00A53D54" w:rsidRDefault="00E41C85"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3C1CFA14" w14:textId="6BA305FF" w:rsidR="00C958E4" w:rsidRPr="00A53D54" w:rsidRDefault="00E41C85"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3EB29AD8" w14:textId="596CBA97" w:rsidR="00C958E4" w:rsidRPr="00A53D54" w:rsidRDefault="00E41C85"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C958E4" w:rsidRPr="00A53D54" w14:paraId="21DF9953" w14:textId="77777777" w:rsidTr="00C958E4">
        <w:trPr>
          <w:trHeight w:val="504"/>
        </w:trPr>
        <w:tc>
          <w:tcPr>
            <w:tcW w:w="0" w:type="auto"/>
            <w:vAlign w:val="center"/>
          </w:tcPr>
          <w:p w14:paraId="2EE511C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1</w:t>
            </w:r>
          </w:p>
        </w:tc>
        <w:tc>
          <w:tcPr>
            <w:tcW w:w="0" w:type="auto"/>
            <w:vAlign w:val="center"/>
          </w:tcPr>
          <w:p w14:paraId="24E8AF2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D934DA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67177A4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ABBCC5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34CDEBA8"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19BF74E" w14:textId="276DA7D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0" w:type="auto"/>
            <w:vAlign w:val="center"/>
          </w:tcPr>
          <w:p w14:paraId="376B5E47"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12.0</w:t>
            </w:r>
          </w:p>
        </w:tc>
        <w:tc>
          <w:tcPr>
            <w:tcW w:w="0" w:type="auto"/>
            <w:vAlign w:val="center"/>
          </w:tcPr>
          <w:p w14:paraId="2D0C95B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27.5</w:t>
            </w:r>
          </w:p>
        </w:tc>
        <w:tc>
          <w:tcPr>
            <w:tcW w:w="0" w:type="auto"/>
          </w:tcPr>
          <w:p w14:paraId="505A5EEC"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6D7A794" w14:textId="1DAB514B"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5.86</w:t>
            </w:r>
          </w:p>
        </w:tc>
        <w:tc>
          <w:tcPr>
            <w:tcW w:w="0" w:type="auto"/>
            <w:vAlign w:val="center"/>
          </w:tcPr>
          <w:p w14:paraId="2A44B168" w14:textId="5045694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0" w:type="auto"/>
            <w:vAlign w:val="center"/>
          </w:tcPr>
          <w:p w14:paraId="2856B80D" w14:textId="5E67195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C958E4" w:rsidRPr="00A53D54" w14:paraId="6896C1B6" w14:textId="77777777" w:rsidTr="00C958E4">
        <w:trPr>
          <w:trHeight w:val="504"/>
        </w:trPr>
        <w:tc>
          <w:tcPr>
            <w:tcW w:w="0" w:type="auto"/>
            <w:vAlign w:val="center"/>
          </w:tcPr>
          <w:p w14:paraId="1A09CD63"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2</w:t>
            </w:r>
          </w:p>
        </w:tc>
        <w:tc>
          <w:tcPr>
            <w:tcW w:w="0" w:type="auto"/>
            <w:vAlign w:val="center"/>
          </w:tcPr>
          <w:p w14:paraId="05190657"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2C14F40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8 (0.09)</w:t>
            </w:r>
          </w:p>
        </w:tc>
        <w:tc>
          <w:tcPr>
            <w:tcW w:w="0" w:type="auto"/>
            <w:vAlign w:val="center"/>
          </w:tcPr>
          <w:p w14:paraId="3AE166E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7435DA5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6BD8A729"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1068324" w14:textId="5AD6571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37.981</w:t>
            </w:r>
          </w:p>
        </w:tc>
        <w:tc>
          <w:tcPr>
            <w:tcW w:w="0" w:type="auto"/>
            <w:vAlign w:val="center"/>
          </w:tcPr>
          <w:p w14:paraId="01E1CAD5"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18.0</w:t>
            </w:r>
          </w:p>
        </w:tc>
        <w:tc>
          <w:tcPr>
            <w:tcW w:w="0" w:type="auto"/>
            <w:vAlign w:val="center"/>
          </w:tcPr>
          <w:p w14:paraId="4E2EFD2F"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1.5</w:t>
            </w:r>
          </w:p>
        </w:tc>
        <w:tc>
          <w:tcPr>
            <w:tcW w:w="0" w:type="auto"/>
          </w:tcPr>
          <w:p w14:paraId="1267566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7BB3C991" w14:textId="35F851D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0" w:type="auto"/>
            <w:vAlign w:val="center"/>
          </w:tcPr>
          <w:p w14:paraId="3B48BA2F" w14:textId="64015A1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20</w:t>
            </w:r>
          </w:p>
        </w:tc>
        <w:tc>
          <w:tcPr>
            <w:tcW w:w="0" w:type="auto"/>
            <w:vAlign w:val="center"/>
          </w:tcPr>
          <w:p w14:paraId="701B7650" w14:textId="0125F61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3</w:t>
            </w:r>
          </w:p>
        </w:tc>
      </w:tr>
      <w:tr w:rsidR="00C958E4" w:rsidRPr="00A53D54" w14:paraId="5EC1990A" w14:textId="77777777" w:rsidTr="00C958E4">
        <w:trPr>
          <w:trHeight w:val="504"/>
        </w:trPr>
        <w:tc>
          <w:tcPr>
            <w:tcW w:w="0" w:type="auto"/>
            <w:vAlign w:val="center"/>
          </w:tcPr>
          <w:p w14:paraId="7A925D9F"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3</w:t>
            </w:r>
          </w:p>
        </w:tc>
        <w:tc>
          <w:tcPr>
            <w:tcW w:w="0" w:type="auto"/>
            <w:vAlign w:val="center"/>
          </w:tcPr>
          <w:p w14:paraId="5C1E9C4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1D5EA2B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5 (0.43)</w:t>
            </w:r>
          </w:p>
        </w:tc>
        <w:tc>
          <w:tcPr>
            <w:tcW w:w="0" w:type="auto"/>
            <w:vAlign w:val="center"/>
          </w:tcPr>
          <w:p w14:paraId="52952C8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3FDA466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5 (0.49)</w:t>
            </w:r>
          </w:p>
        </w:tc>
        <w:tc>
          <w:tcPr>
            <w:tcW w:w="0" w:type="auto"/>
          </w:tcPr>
          <w:p w14:paraId="7D06B90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33CAE370" w14:textId="7191AF8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79.398</w:t>
            </w:r>
          </w:p>
        </w:tc>
        <w:tc>
          <w:tcPr>
            <w:tcW w:w="0" w:type="auto"/>
            <w:vAlign w:val="center"/>
          </w:tcPr>
          <w:p w14:paraId="0983FE4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98.8</w:t>
            </w:r>
          </w:p>
        </w:tc>
        <w:tc>
          <w:tcPr>
            <w:tcW w:w="0" w:type="auto"/>
            <w:vAlign w:val="center"/>
          </w:tcPr>
          <w:p w14:paraId="27BDD0C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40.7</w:t>
            </w:r>
          </w:p>
        </w:tc>
        <w:tc>
          <w:tcPr>
            <w:tcW w:w="0" w:type="auto"/>
          </w:tcPr>
          <w:p w14:paraId="6B7DB7A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37FFB2AB" w14:textId="21699B7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06</w:t>
            </w:r>
          </w:p>
        </w:tc>
        <w:tc>
          <w:tcPr>
            <w:tcW w:w="0" w:type="auto"/>
            <w:vAlign w:val="center"/>
          </w:tcPr>
          <w:p w14:paraId="6776296E" w14:textId="23D53CA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0" w:type="auto"/>
            <w:vAlign w:val="center"/>
          </w:tcPr>
          <w:p w14:paraId="3B203C99" w14:textId="42522E8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8</w:t>
            </w:r>
          </w:p>
        </w:tc>
      </w:tr>
      <w:tr w:rsidR="00C958E4" w:rsidRPr="00A53D54" w14:paraId="6BE3444F" w14:textId="77777777" w:rsidTr="00C958E4">
        <w:trPr>
          <w:trHeight w:val="504"/>
        </w:trPr>
        <w:tc>
          <w:tcPr>
            <w:tcW w:w="0" w:type="auto"/>
            <w:vAlign w:val="center"/>
          </w:tcPr>
          <w:p w14:paraId="4418FE35"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4</w:t>
            </w:r>
          </w:p>
        </w:tc>
        <w:tc>
          <w:tcPr>
            <w:tcW w:w="0" w:type="auto"/>
            <w:vAlign w:val="center"/>
          </w:tcPr>
          <w:p w14:paraId="0DDD0E7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7480FBE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3 (0.06)</w:t>
            </w:r>
          </w:p>
        </w:tc>
        <w:tc>
          <w:tcPr>
            <w:tcW w:w="0" w:type="auto"/>
            <w:vAlign w:val="center"/>
          </w:tcPr>
          <w:p w14:paraId="134D368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8 (0.02)</w:t>
            </w:r>
          </w:p>
        </w:tc>
        <w:tc>
          <w:tcPr>
            <w:tcW w:w="0" w:type="auto"/>
            <w:vAlign w:val="center"/>
          </w:tcPr>
          <w:p w14:paraId="14325A2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0E8B6BD5"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AB8391E" w14:textId="05F4772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8.290</w:t>
            </w:r>
          </w:p>
        </w:tc>
        <w:tc>
          <w:tcPr>
            <w:tcW w:w="0" w:type="auto"/>
            <w:vAlign w:val="center"/>
          </w:tcPr>
          <w:p w14:paraId="3874164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16.6</w:t>
            </w:r>
          </w:p>
        </w:tc>
        <w:tc>
          <w:tcPr>
            <w:tcW w:w="0" w:type="auto"/>
            <w:vAlign w:val="center"/>
          </w:tcPr>
          <w:p w14:paraId="58878E9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22.9</w:t>
            </w:r>
          </w:p>
        </w:tc>
        <w:tc>
          <w:tcPr>
            <w:tcW w:w="0" w:type="auto"/>
          </w:tcPr>
          <w:p w14:paraId="3F3581EF"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37606CD" w14:textId="50FAC3C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9</w:t>
            </w:r>
          </w:p>
        </w:tc>
        <w:tc>
          <w:tcPr>
            <w:tcW w:w="0" w:type="auto"/>
            <w:vAlign w:val="center"/>
          </w:tcPr>
          <w:p w14:paraId="41EFDF68" w14:textId="3EBA247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0" w:type="auto"/>
            <w:vAlign w:val="center"/>
          </w:tcPr>
          <w:p w14:paraId="2A5A7911" w14:textId="69FFC2D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0</w:t>
            </w:r>
          </w:p>
        </w:tc>
      </w:tr>
      <w:tr w:rsidR="00C958E4" w:rsidRPr="00A53D54" w14:paraId="5F449C56" w14:textId="77777777" w:rsidTr="00C958E4">
        <w:trPr>
          <w:trHeight w:val="504"/>
        </w:trPr>
        <w:tc>
          <w:tcPr>
            <w:tcW w:w="0" w:type="auto"/>
            <w:vAlign w:val="center"/>
          </w:tcPr>
          <w:p w14:paraId="08C0815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5</w:t>
            </w:r>
          </w:p>
        </w:tc>
        <w:tc>
          <w:tcPr>
            <w:tcW w:w="0" w:type="auto"/>
            <w:vAlign w:val="center"/>
          </w:tcPr>
          <w:p w14:paraId="5C2DA2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5DB5151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9 (0.12)</w:t>
            </w:r>
          </w:p>
        </w:tc>
        <w:tc>
          <w:tcPr>
            <w:tcW w:w="0" w:type="auto"/>
            <w:vAlign w:val="center"/>
          </w:tcPr>
          <w:p w14:paraId="06F7BA0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7 (0.21)</w:t>
            </w:r>
          </w:p>
        </w:tc>
        <w:tc>
          <w:tcPr>
            <w:tcW w:w="0" w:type="auto"/>
            <w:vAlign w:val="center"/>
          </w:tcPr>
          <w:p w14:paraId="68A9474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9 (0.14)</w:t>
            </w:r>
          </w:p>
        </w:tc>
        <w:tc>
          <w:tcPr>
            <w:tcW w:w="0" w:type="auto"/>
          </w:tcPr>
          <w:p w14:paraId="4BF901F1"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11F9434" w14:textId="15B4965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42.965</w:t>
            </w:r>
          </w:p>
        </w:tc>
        <w:tc>
          <w:tcPr>
            <w:tcW w:w="0" w:type="auto"/>
            <w:vAlign w:val="center"/>
          </w:tcPr>
          <w:p w14:paraId="738577F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23.9</w:t>
            </w:r>
          </w:p>
        </w:tc>
        <w:tc>
          <w:tcPr>
            <w:tcW w:w="0" w:type="auto"/>
            <w:vAlign w:val="center"/>
          </w:tcPr>
          <w:p w14:paraId="6257255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5.6</w:t>
            </w:r>
          </w:p>
        </w:tc>
        <w:tc>
          <w:tcPr>
            <w:tcW w:w="0" w:type="auto"/>
          </w:tcPr>
          <w:p w14:paraId="149FFE5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440CE94" w14:textId="02C6831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7</w:t>
            </w:r>
          </w:p>
        </w:tc>
        <w:tc>
          <w:tcPr>
            <w:tcW w:w="0" w:type="auto"/>
            <w:vAlign w:val="center"/>
          </w:tcPr>
          <w:p w14:paraId="0541D84A" w14:textId="5BD43D1B"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sidR="00E30EDC">
              <w:rPr>
                <w:rFonts w:ascii="Times New Roman" w:hAnsi="Times New Roman" w:cs="Times New Roman"/>
              </w:rPr>
              <w:t>10</w:t>
            </w:r>
          </w:p>
        </w:tc>
        <w:tc>
          <w:tcPr>
            <w:tcW w:w="0" w:type="auto"/>
            <w:vAlign w:val="center"/>
          </w:tcPr>
          <w:p w14:paraId="4A133E2A" w14:textId="16E3BD2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6</w:t>
            </w:r>
          </w:p>
        </w:tc>
      </w:tr>
      <w:tr w:rsidR="00C958E4" w:rsidRPr="00A53D54" w14:paraId="7793F0D5" w14:textId="77777777" w:rsidTr="00C958E4">
        <w:trPr>
          <w:trHeight w:val="504"/>
        </w:trPr>
        <w:tc>
          <w:tcPr>
            <w:tcW w:w="0" w:type="auto"/>
            <w:vAlign w:val="center"/>
          </w:tcPr>
          <w:p w14:paraId="662E693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6</w:t>
            </w:r>
          </w:p>
        </w:tc>
        <w:tc>
          <w:tcPr>
            <w:tcW w:w="0" w:type="auto"/>
            <w:vAlign w:val="center"/>
          </w:tcPr>
          <w:p w14:paraId="1D87DC0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9 (0.04)</w:t>
            </w:r>
          </w:p>
        </w:tc>
        <w:tc>
          <w:tcPr>
            <w:tcW w:w="0" w:type="auto"/>
            <w:vAlign w:val="center"/>
          </w:tcPr>
          <w:p w14:paraId="0011632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3615516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6AE13A94"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7B023B2E"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D913CE5" w14:textId="2ACC4F12"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76.715</w:t>
            </w:r>
          </w:p>
        </w:tc>
        <w:tc>
          <w:tcPr>
            <w:tcW w:w="0" w:type="auto"/>
            <w:vAlign w:val="center"/>
          </w:tcPr>
          <w:p w14:paraId="27DA04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95.4</w:t>
            </w:r>
          </w:p>
        </w:tc>
        <w:tc>
          <w:tcPr>
            <w:tcW w:w="0" w:type="auto"/>
            <w:vAlign w:val="center"/>
          </w:tcPr>
          <w:p w14:paraId="71E0A8D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44.1</w:t>
            </w:r>
          </w:p>
        </w:tc>
        <w:tc>
          <w:tcPr>
            <w:tcW w:w="0" w:type="auto"/>
          </w:tcPr>
          <w:p w14:paraId="7DF9AC8D"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2B936E9" w14:textId="58EC580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3</w:t>
            </w:r>
            <w:r>
              <w:rPr>
                <w:rFonts w:ascii="Times New Roman" w:hAnsi="Times New Roman" w:cs="Times New Roman"/>
              </w:rPr>
              <w:t>6</w:t>
            </w:r>
          </w:p>
        </w:tc>
        <w:tc>
          <w:tcPr>
            <w:tcW w:w="0" w:type="auto"/>
            <w:vAlign w:val="center"/>
          </w:tcPr>
          <w:p w14:paraId="267C7285" w14:textId="0F0516A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5</w:t>
            </w:r>
          </w:p>
        </w:tc>
        <w:tc>
          <w:tcPr>
            <w:tcW w:w="0" w:type="auto"/>
            <w:vAlign w:val="center"/>
          </w:tcPr>
          <w:p w14:paraId="0F42250C" w14:textId="57B8951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9</w:t>
            </w:r>
          </w:p>
        </w:tc>
      </w:tr>
      <w:tr w:rsidR="00C958E4" w:rsidRPr="00A53D54" w14:paraId="3917B862" w14:textId="77777777" w:rsidTr="00C958E4">
        <w:trPr>
          <w:trHeight w:val="504"/>
        </w:trPr>
        <w:tc>
          <w:tcPr>
            <w:tcW w:w="0" w:type="auto"/>
            <w:vAlign w:val="center"/>
          </w:tcPr>
          <w:p w14:paraId="018B136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7</w:t>
            </w:r>
          </w:p>
        </w:tc>
        <w:tc>
          <w:tcPr>
            <w:tcW w:w="0" w:type="auto"/>
            <w:vAlign w:val="center"/>
          </w:tcPr>
          <w:p w14:paraId="4F74A30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0 (0.12)</w:t>
            </w:r>
          </w:p>
        </w:tc>
        <w:tc>
          <w:tcPr>
            <w:tcW w:w="0" w:type="auto"/>
            <w:vAlign w:val="center"/>
          </w:tcPr>
          <w:p w14:paraId="489FDF8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1 (0.10)</w:t>
            </w:r>
          </w:p>
        </w:tc>
        <w:tc>
          <w:tcPr>
            <w:tcW w:w="0" w:type="auto"/>
            <w:vAlign w:val="center"/>
          </w:tcPr>
          <w:p w14:paraId="384EE6A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45F37FB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225AC34F"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29786528" w14:textId="1FA5452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45.295</w:t>
            </w:r>
          </w:p>
        </w:tc>
        <w:tc>
          <w:tcPr>
            <w:tcW w:w="0" w:type="auto"/>
            <w:vAlign w:val="center"/>
          </w:tcPr>
          <w:p w14:paraId="0ACD6DC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30.6</w:t>
            </w:r>
          </w:p>
        </w:tc>
        <w:tc>
          <w:tcPr>
            <w:tcW w:w="0" w:type="auto"/>
            <w:vAlign w:val="center"/>
          </w:tcPr>
          <w:p w14:paraId="05FA02C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8.9</w:t>
            </w:r>
          </w:p>
        </w:tc>
        <w:tc>
          <w:tcPr>
            <w:tcW w:w="0" w:type="auto"/>
          </w:tcPr>
          <w:p w14:paraId="1867709B"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34953B3" w14:textId="6E5D9D4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3</w:t>
            </w:r>
          </w:p>
        </w:tc>
        <w:tc>
          <w:tcPr>
            <w:tcW w:w="0" w:type="auto"/>
            <w:vAlign w:val="center"/>
          </w:tcPr>
          <w:p w14:paraId="0F1CD7D7" w14:textId="5436AF5E"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3</w:t>
            </w:r>
          </w:p>
        </w:tc>
        <w:tc>
          <w:tcPr>
            <w:tcW w:w="0" w:type="auto"/>
            <w:vAlign w:val="center"/>
          </w:tcPr>
          <w:p w14:paraId="60911677" w14:textId="3D58BE7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9</w:t>
            </w:r>
          </w:p>
        </w:tc>
      </w:tr>
      <w:tr w:rsidR="00C958E4" w:rsidRPr="00A53D54" w14:paraId="60C0AC95" w14:textId="77777777" w:rsidTr="00C958E4">
        <w:trPr>
          <w:trHeight w:val="504"/>
        </w:trPr>
        <w:tc>
          <w:tcPr>
            <w:tcW w:w="0" w:type="auto"/>
            <w:vAlign w:val="center"/>
          </w:tcPr>
          <w:p w14:paraId="5E0969A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8</w:t>
            </w:r>
          </w:p>
        </w:tc>
        <w:tc>
          <w:tcPr>
            <w:tcW w:w="0" w:type="auto"/>
            <w:vAlign w:val="center"/>
          </w:tcPr>
          <w:p w14:paraId="2A282F8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1 (0.11)</w:t>
            </w:r>
          </w:p>
        </w:tc>
        <w:tc>
          <w:tcPr>
            <w:tcW w:w="0" w:type="auto"/>
            <w:vAlign w:val="center"/>
          </w:tcPr>
          <w:p w14:paraId="62B2FB9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2 (0.16)</w:t>
            </w:r>
          </w:p>
        </w:tc>
        <w:tc>
          <w:tcPr>
            <w:tcW w:w="0" w:type="auto"/>
            <w:vAlign w:val="center"/>
          </w:tcPr>
          <w:p w14:paraId="0769E11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3EDDD8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6 (0.19)</w:t>
            </w:r>
          </w:p>
        </w:tc>
        <w:tc>
          <w:tcPr>
            <w:tcW w:w="0" w:type="auto"/>
          </w:tcPr>
          <w:p w14:paraId="12A7CB03"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758E653" w14:textId="0F0374E2"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3.717</w:t>
            </w:r>
          </w:p>
        </w:tc>
        <w:tc>
          <w:tcPr>
            <w:tcW w:w="0" w:type="auto"/>
            <w:vAlign w:val="center"/>
          </w:tcPr>
          <w:p w14:paraId="0888ED4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05.4</w:t>
            </w:r>
          </w:p>
        </w:tc>
        <w:tc>
          <w:tcPr>
            <w:tcW w:w="0" w:type="auto"/>
            <w:vAlign w:val="center"/>
          </w:tcPr>
          <w:p w14:paraId="080358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34.1</w:t>
            </w:r>
          </w:p>
        </w:tc>
        <w:tc>
          <w:tcPr>
            <w:tcW w:w="0" w:type="auto"/>
          </w:tcPr>
          <w:p w14:paraId="65862015"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035C2242" w14:textId="5357AC9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w:t>
            </w:r>
            <w:r>
              <w:rPr>
                <w:rFonts w:ascii="Times New Roman" w:hAnsi="Times New Roman" w:cs="Times New Roman"/>
              </w:rPr>
              <w:t>8</w:t>
            </w:r>
          </w:p>
        </w:tc>
        <w:tc>
          <w:tcPr>
            <w:tcW w:w="0" w:type="auto"/>
            <w:vAlign w:val="center"/>
          </w:tcPr>
          <w:p w14:paraId="009ADD27" w14:textId="1CB2A1D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2</w:t>
            </w:r>
          </w:p>
        </w:tc>
        <w:tc>
          <w:tcPr>
            <w:tcW w:w="0" w:type="auto"/>
            <w:vAlign w:val="center"/>
          </w:tcPr>
          <w:p w14:paraId="5022C3DC" w14:textId="3880BD5A"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7</w:t>
            </w:r>
          </w:p>
        </w:tc>
      </w:tr>
      <w:tr w:rsidR="00C958E4" w:rsidRPr="00A53D54" w14:paraId="78DF163B" w14:textId="77777777" w:rsidTr="00C958E4">
        <w:trPr>
          <w:trHeight w:val="504"/>
        </w:trPr>
        <w:tc>
          <w:tcPr>
            <w:tcW w:w="0" w:type="auto"/>
            <w:vAlign w:val="center"/>
          </w:tcPr>
          <w:p w14:paraId="5AA9B76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9</w:t>
            </w:r>
          </w:p>
        </w:tc>
        <w:tc>
          <w:tcPr>
            <w:tcW w:w="0" w:type="auto"/>
            <w:vAlign w:val="center"/>
          </w:tcPr>
          <w:p w14:paraId="3BECE99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6 (0.22)</w:t>
            </w:r>
          </w:p>
        </w:tc>
        <w:tc>
          <w:tcPr>
            <w:tcW w:w="0" w:type="auto"/>
            <w:vAlign w:val="center"/>
          </w:tcPr>
          <w:p w14:paraId="0ACB230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2 (0.07)</w:t>
            </w:r>
          </w:p>
        </w:tc>
        <w:tc>
          <w:tcPr>
            <w:tcW w:w="0" w:type="auto"/>
            <w:vAlign w:val="center"/>
          </w:tcPr>
          <w:p w14:paraId="2E0B61B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8 (0.03)</w:t>
            </w:r>
          </w:p>
        </w:tc>
        <w:tc>
          <w:tcPr>
            <w:tcW w:w="0" w:type="auto"/>
            <w:vAlign w:val="center"/>
          </w:tcPr>
          <w:p w14:paraId="05B171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5CA6AECE"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035137DB" w14:textId="4A23DB73"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3.959</w:t>
            </w:r>
          </w:p>
        </w:tc>
        <w:tc>
          <w:tcPr>
            <w:tcW w:w="0" w:type="auto"/>
            <w:vAlign w:val="center"/>
          </w:tcPr>
          <w:p w14:paraId="5DD87D1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05.9</w:t>
            </w:r>
          </w:p>
        </w:tc>
        <w:tc>
          <w:tcPr>
            <w:tcW w:w="0" w:type="auto"/>
            <w:vAlign w:val="center"/>
          </w:tcPr>
          <w:p w14:paraId="55448FF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33.6</w:t>
            </w:r>
          </w:p>
        </w:tc>
        <w:tc>
          <w:tcPr>
            <w:tcW w:w="0" w:type="auto"/>
          </w:tcPr>
          <w:p w14:paraId="6FD960AC"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254AE35" w14:textId="6589BB0A"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55</w:t>
            </w:r>
          </w:p>
        </w:tc>
        <w:tc>
          <w:tcPr>
            <w:tcW w:w="0" w:type="auto"/>
            <w:vAlign w:val="center"/>
          </w:tcPr>
          <w:p w14:paraId="45AC042A" w14:textId="37F4DD34"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7328A216" w14:textId="481F7BE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6</w:t>
            </w:r>
          </w:p>
        </w:tc>
      </w:tr>
      <w:tr w:rsidR="00C958E4" w:rsidRPr="00A53D54" w14:paraId="54C1C7BE" w14:textId="77777777" w:rsidTr="00C958E4">
        <w:trPr>
          <w:trHeight w:val="504"/>
        </w:trPr>
        <w:tc>
          <w:tcPr>
            <w:tcW w:w="0" w:type="auto"/>
            <w:tcBorders>
              <w:bottom w:val="single" w:sz="4" w:space="0" w:color="auto"/>
            </w:tcBorders>
            <w:vAlign w:val="center"/>
          </w:tcPr>
          <w:p w14:paraId="2164D98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10</w:t>
            </w:r>
          </w:p>
        </w:tc>
        <w:tc>
          <w:tcPr>
            <w:tcW w:w="0" w:type="auto"/>
            <w:tcBorders>
              <w:bottom w:val="single" w:sz="4" w:space="0" w:color="auto"/>
            </w:tcBorders>
            <w:vAlign w:val="center"/>
          </w:tcPr>
          <w:p w14:paraId="34FA193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3 (0.16)</w:t>
            </w:r>
          </w:p>
        </w:tc>
        <w:tc>
          <w:tcPr>
            <w:tcW w:w="0" w:type="auto"/>
            <w:tcBorders>
              <w:bottom w:val="single" w:sz="4" w:space="0" w:color="auto"/>
            </w:tcBorders>
            <w:vAlign w:val="center"/>
          </w:tcPr>
          <w:p w14:paraId="79A7030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56 (0.08)</w:t>
            </w:r>
          </w:p>
        </w:tc>
        <w:tc>
          <w:tcPr>
            <w:tcW w:w="0" w:type="auto"/>
            <w:tcBorders>
              <w:bottom w:val="single" w:sz="4" w:space="0" w:color="auto"/>
            </w:tcBorders>
            <w:vAlign w:val="center"/>
          </w:tcPr>
          <w:p w14:paraId="172C743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7 (0.14)</w:t>
            </w:r>
          </w:p>
        </w:tc>
        <w:tc>
          <w:tcPr>
            <w:tcW w:w="0" w:type="auto"/>
            <w:tcBorders>
              <w:bottom w:val="single" w:sz="4" w:space="0" w:color="auto"/>
            </w:tcBorders>
            <w:vAlign w:val="center"/>
          </w:tcPr>
          <w:p w14:paraId="1F735D3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0 (0.16)</w:t>
            </w:r>
          </w:p>
        </w:tc>
        <w:tc>
          <w:tcPr>
            <w:tcW w:w="0" w:type="auto"/>
            <w:tcBorders>
              <w:bottom w:val="single" w:sz="4" w:space="0" w:color="auto"/>
            </w:tcBorders>
          </w:tcPr>
          <w:p w14:paraId="197EB410" w14:textId="77777777" w:rsidR="00C958E4" w:rsidRPr="00A53D54" w:rsidRDefault="00C958E4" w:rsidP="00C958E4">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7CCBF49" w14:textId="018D017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51.753</w:t>
            </w:r>
          </w:p>
        </w:tc>
        <w:tc>
          <w:tcPr>
            <w:tcW w:w="0" w:type="auto"/>
            <w:tcBorders>
              <w:bottom w:val="single" w:sz="4" w:space="0" w:color="auto"/>
            </w:tcBorders>
            <w:vAlign w:val="center"/>
          </w:tcPr>
          <w:p w14:paraId="74D309F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39.5</w:t>
            </w:r>
          </w:p>
        </w:tc>
        <w:tc>
          <w:tcPr>
            <w:tcW w:w="0" w:type="auto"/>
            <w:tcBorders>
              <w:bottom w:val="single" w:sz="4" w:space="0" w:color="auto"/>
            </w:tcBorders>
            <w:vAlign w:val="center"/>
          </w:tcPr>
          <w:p w14:paraId="5F33312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tcBorders>
              <w:bottom w:val="single" w:sz="4" w:space="0" w:color="auto"/>
            </w:tcBorders>
          </w:tcPr>
          <w:p w14:paraId="240E63A4" w14:textId="77777777" w:rsidR="00C958E4" w:rsidRPr="00A53D54" w:rsidRDefault="00C958E4" w:rsidP="00C958E4">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9F0D9DD" w14:textId="015E91D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1</w:t>
            </w:r>
          </w:p>
        </w:tc>
        <w:tc>
          <w:tcPr>
            <w:tcW w:w="0" w:type="auto"/>
            <w:tcBorders>
              <w:bottom w:val="single" w:sz="4" w:space="0" w:color="auto"/>
            </w:tcBorders>
            <w:vAlign w:val="center"/>
          </w:tcPr>
          <w:p w14:paraId="37E2DE6F" w14:textId="70712A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tcBorders>
              <w:bottom w:val="single" w:sz="4" w:space="0" w:color="auto"/>
            </w:tcBorders>
            <w:vAlign w:val="center"/>
          </w:tcPr>
          <w:p w14:paraId="157C186D" w14:textId="5EB90C4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40" w:name="table-3.-naa-m."/>
    </w:p>
    <w:p w14:paraId="3027FC10" w14:textId="1E2102D0"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5</w:t>
      </w:r>
      <w:r w:rsidRPr="00A53D54">
        <w:rPr>
          <w:rFonts w:ascii="Times New Roman" w:hAnsi="Times New Roman" w:cs="Times New Roman"/>
        </w:rPr>
        <w:t xml:space="preserve">. </w:t>
      </w:r>
      <w:bookmarkEnd w:id="40"/>
      <w:r w:rsidR="002A322C">
        <w:rPr>
          <w:rFonts w:ascii="Times New Roman" w:hAnsi="Times New Roman" w:cs="Times New Roman"/>
        </w:rPr>
        <w:t>Model results where both numbers-at-age (NAA) and natural mortality (M) were estimated as random effects.</w:t>
      </w:r>
      <w:r w:rsidR="00214D31">
        <w:rPr>
          <w:rFonts w:ascii="Times New Roman" w:hAnsi="Times New Roman" w:cs="Times New Roman"/>
        </w:rPr>
        <w:t xml:space="preserve"> NAA-M-5 had the lowest AIC but not </w:t>
      </w:r>
      <w:proofErr w:type="spellStart"/>
      <w:r w:rsidR="00214D31">
        <w:rPr>
          <w:rFonts w:ascii="Times New Roman" w:hAnsi="Times New Roman" w:cs="Times New Roman"/>
        </w:rPr>
        <w:t>Mohn’s</w:t>
      </w:r>
      <w:proofErr w:type="spellEnd"/>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NAA-M-2 had higher AIC but the lowes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xml:space="preserve">. Four of the models did not converge. Mohn’s </w:t>
      </w:r>
      <m:oMath>
        <m:r>
          <w:rPr>
            <w:rFonts w:ascii="Cambria Math" w:hAnsi="Cambria Math" w:cs="Times New Roman"/>
          </w:rPr>
          <m:t>ρ</m:t>
        </m:r>
      </m:oMath>
      <w:r w:rsidR="00214D31">
        <w:rPr>
          <w:rFonts w:ascii="Times New Roman" w:hAnsi="Times New Roman" w:cs="Times New Roman"/>
        </w:rPr>
        <w:t xml:space="preserve"> abbreviations: </w:t>
      </w:r>
      <w:r w:rsidR="00214D31" w:rsidRPr="00660ABD">
        <w:rPr>
          <w:rFonts w:ascii="Times New Roman" w:hAnsi="Times New Roman" w:cs="Times New Roman"/>
          <w:i/>
          <w:iCs/>
        </w:rPr>
        <w:t>R</w:t>
      </w:r>
      <w:r w:rsidR="00214D31">
        <w:rPr>
          <w:rFonts w:ascii="Times New Roman" w:hAnsi="Times New Roman" w:cs="Times New Roman"/>
        </w:rPr>
        <w:t xml:space="preserve"> = recruitment, </w:t>
      </w:r>
      <w:r w:rsidR="00214D31" w:rsidRPr="00660ABD">
        <w:rPr>
          <w:rFonts w:ascii="Times New Roman" w:hAnsi="Times New Roman" w:cs="Times New Roman"/>
          <w:i/>
          <w:iCs/>
        </w:rPr>
        <w:t>SSB</w:t>
      </w:r>
      <w:r w:rsidR="00214D31">
        <w:rPr>
          <w:rFonts w:ascii="Times New Roman" w:hAnsi="Times New Roman" w:cs="Times New Roman"/>
        </w:rPr>
        <w:t xml:space="preserve"> = spawning stock biomass, and </w:t>
      </w:r>
      <w:r w:rsidR="00214D31" w:rsidRPr="00660ABD">
        <w:rPr>
          <w:rFonts w:ascii="Times New Roman" w:hAnsi="Times New Roman" w:cs="Times New Roman"/>
          <w:i/>
          <w:iCs/>
        </w:rPr>
        <w:t>F</w:t>
      </w:r>
      <w:r w:rsidR="00214D31">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230"/>
        <w:gridCol w:w="2061"/>
        <w:gridCol w:w="1733"/>
        <w:gridCol w:w="590"/>
        <w:gridCol w:w="222"/>
        <w:gridCol w:w="1196"/>
        <w:gridCol w:w="956"/>
        <w:gridCol w:w="760"/>
        <w:gridCol w:w="222"/>
        <w:gridCol w:w="716"/>
        <w:gridCol w:w="716"/>
        <w:gridCol w:w="716"/>
      </w:tblGrid>
      <w:tr w:rsidR="0042447A" w:rsidRPr="00A53D54" w14:paraId="2D846D0D" w14:textId="77777777" w:rsidTr="0042447A">
        <w:trPr>
          <w:trHeight w:val="360"/>
        </w:trPr>
        <w:tc>
          <w:tcPr>
            <w:tcW w:w="0" w:type="auto"/>
            <w:tcBorders>
              <w:top w:val="single" w:sz="4" w:space="0" w:color="auto"/>
            </w:tcBorders>
            <w:vAlign w:val="center"/>
          </w:tcPr>
          <w:p w14:paraId="3A11D378" w14:textId="77777777" w:rsidR="0042447A" w:rsidRPr="00A53D54" w:rsidRDefault="0042447A" w:rsidP="0042447A">
            <w:pPr>
              <w:spacing w:after="0"/>
              <w:ind w:firstLine="0"/>
              <w:jc w:val="center"/>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1CB594D5" w14:textId="061EC40E" w:rsidR="0042447A" w:rsidRPr="00A53D54" w:rsidRDefault="0042447A"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42447A" w:rsidRDefault="0042447A"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42447A" w:rsidRPr="00A53D54" w:rsidRDefault="0042447A"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42447A" w:rsidRDefault="0042447A"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42447A" w:rsidRPr="00A53D54" w:rsidRDefault="0042447A" w:rsidP="0042447A">
            <w:pPr>
              <w:spacing w:after="0"/>
              <w:ind w:firstLine="0"/>
              <w:rPr>
                <w:rFonts w:ascii="Times New Roman"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42447A" w:rsidRPr="00A53D54" w14:paraId="42AC27F8" w14:textId="77777777" w:rsidTr="0042447A">
        <w:trPr>
          <w:trHeight w:val="360"/>
        </w:trPr>
        <w:tc>
          <w:tcPr>
            <w:tcW w:w="0" w:type="auto"/>
            <w:tcBorders>
              <w:bottom w:val="single" w:sz="0" w:space="0" w:color="auto"/>
            </w:tcBorders>
            <w:vAlign w:val="center"/>
          </w:tcPr>
          <w:p w14:paraId="08FDBB05"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42447A" w:rsidRPr="00A53D54" w:rsidRDefault="0042447A"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1CB420DA" w14:textId="3EE3CC7D" w:rsidR="0042447A" w:rsidRPr="00A53D54" w:rsidRDefault="00E41C85"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bottom w:val="single" w:sz="0" w:space="0" w:color="auto"/>
            </w:tcBorders>
            <w:vAlign w:val="center"/>
          </w:tcPr>
          <w:p w14:paraId="62D637C4"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1A91B4E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bottom w:val="single" w:sz="0" w:space="0" w:color="auto"/>
            </w:tcBorders>
            <w:vAlign w:val="center"/>
          </w:tcPr>
          <w:p w14:paraId="1BB41D62"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77777777" w:rsidR="0042447A" w:rsidRPr="00A53D54" w:rsidRDefault="0042447A" w:rsidP="0042447A">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42447A" w:rsidRPr="00A53D54" w:rsidRDefault="00E41C85"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42447A" w:rsidRPr="00A53D54" w:rsidRDefault="00E41C85"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42447A" w:rsidRPr="00A53D54" w:rsidRDefault="00E41C85"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42447A" w:rsidRPr="00A53D54" w14:paraId="4C6FF13E" w14:textId="77777777" w:rsidTr="0042447A">
        <w:trPr>
          <w:trHeight w:val="504"/>
        </w:trPr>
        <w:tc>
          <w:tcPr>
            <w:tcW w:w="0" w:type="auto"/>
            <w:vAlign w:val="center"/>
          </w:tcPr>
          <w:p w14:paraId="6186330D"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42447A" w:rsidRPr="00A53D54" w:rsidRDefault="00E41C85"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42447A" w:rsidRPr="00A53D54" w:rsidRDefault="00E41C85"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2AD9196C" w14:textId="2268B201"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C7E43EF"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65B10E1D" w14:textId="4F265456"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51.090</w:t>
            </w:r>
          </w:p>
        </w:tc>
        <w:tc>
          <w:tcPr>
            <w:tcW w:w="0" w:type="auto"/>
            <w:vAlign w:val="center"/>
          </w:tcPr>
          <w:p w14:paraId="54774C1F"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42.2</w:t>
            </w:r>
          </w:p>
        </w:tc>
        <w:tc>
          <w:tcPr>
            <w:tcW w:w="0" w:type="auto"/>
            <w:vAlign w:val="center"/>
          </w:tcPr>
          <w:p w14:paraId="7FB01614"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7.3</w:t>
            </w:r>
          </w:p>
        </w:tc>
        <w:tc>
          <w:tcPr>
            <w:tcW w:w="0" w:type="auto"/>
            <w:vAlign w:val="center"/>
          </w:tcPr>
          <w:p w14:paraId="2ACCE72F"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14BEEC9" w14:textId="22964E6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0</w:t>
            </w:r>
          </w:p>
        </w:tc>
        <w:tc>
          <w:tcPr>
            <w:tcW w:w="0" w:type="auto"/>
            <w:vAlign w:val="center"/>
          </w:tcPr>
          <w:p w14:paraId="79144FAF" w14:textId="7C7199B9"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1B41F565" w14:textId="573FE3F2"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9</w:t>
            </w:r>
          </w:p>
        </w:tc>
      </w:tr>
      <w:tr w:rsidR="0042447A" w:rsidRPr="00A53D54" w14:paraId="6E9EDDC5" w14:textId="77777777" w:rsidTr="0042447A">
        <w:trPr>
          <w:trHeight w:val="504"/>
        </w:trPr>
        <w:tc>
          <w:tcPr>
            <w:tcW w:w="0" w:type="auto"/>
            <w:vAlign w:val="center"/>
          </w:tcPr>
          <w:p w14:paraId="7D86B149"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42447A" w:rsidRPr="00A53D54" w:rsidRDefault="00E41C85"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2C061FE" w:rsidR="0042447A" w:rsidRPr="00A53D54" w:rsidRDefault="00E41C85"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0CBCEA17" w14:textId="77ADFE1D"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3120DF35"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66D1925" w14:textId="6300CF62"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48.691</w:t>
            </w:r>
          </w:p>
        </w:tc>
        <w:tc>
          <w:tcPr>
            <w:tcW w:w="0" w:type="auto"/>
            <w:vAlign w:val="center"/>
          </w:tcPr>
          <w:p w14:paraId="626A8166"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33.4</w:t>
            </w:r>
          </w:p>
        </w:tc>
        <w:tc>
          <w:tcPr>
            <w:tcW w:w="0" w:type="auto"/>
            <w:vAlign w:val="center"/>
          </w:tcPr>
          <w:p w14:paraId="2AF3018B"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26.1</w:t>
            </w:r>
          </w:p>
        </w:tc>
        <w:tc>
          <w:tcPr>
            <w:tcW w:w="0" w:type="auto"/>
            <w:vAlign w:val="center"/>
          </w:tcPr>
          <w:p w14:paraId="1F71B86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78F0305" w14:textId="2005A6DC"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2</w:t>
            </w:r>
          </w:p>
        </w:tc>
        <w:tc>
          <w:tcPr>
            <w:tcW w:w="0" w:type="auto"/>
            <w:vAlign w:val="center"/>
          </w:tcPr>
          <w:p w14:paraId="5473A245" w14:textId="393E50B5"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2</w:t>
            </w:r>
          </w:p>
        </w:tc>
        <w:tc>
          <w:tcPr>
            <w:tcW w:w="0" w:type="auto"/>
            <w:vAlign w:val="center"/>
          </w:tcPr>
          <w:p w14:paraId="73250788" w14:textId="76BB51AD"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42447A" w:rsidRPr="00A53D54" w14:paraId="75952C05" w14:textId="77777777" w:rsidTr="0042447A">
        <w:trPr>
          <w:trHeight w:val="504"/>
        </w:trPr>
        <w:tc>
          <w:tcPr>
            <w:tcW w:w="0" w:type="auto"/>
            <w:vAlign w:val="center"/>
          </w:tcPr>
          <w:p w14:paraId="5FAEC806"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3</w:t>
            </w:r>
          </w:p>
        </w:tc>
        <w:tc>
          <w:tcPr>
            <w:tcW w:w="0" w:type="auto"/>
            <w:vAlign w:val="center"/>
          </w:tcPr>
          <w:p w14:paraId="4F3C78F4" w14:textId="6283EFC7" w:rsidR="0042447A" w:rsidRPr="00A53D54" w:rsidRDefault="00E41C85"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DF8FC42" w14:textId="543C673C" w:rsidR="0042447A" w:rsidRPr="00A53D54" w:rsidRDefault="00E41C85"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33F26517"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4096DBDD"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51CF985" w14:textId="551FD0B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39D5F2C"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758FE90"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A3C86E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C2AC397" w14:textId="68BBDDE5"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9E3345"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321DFD7"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57889153" w14:textId="77777777" w:rsidTr="0042447A">
        <w:trPr>
          <w:trHeight w:val="504"/>
        </w:trPr>
        <w:tc>
          <w:tcPr>
            <w:tcW w:w="0" w:type="auto"/>
            <w:vAlign w:val="center"/>
          </w:tcPr>
          <w:p w14:paraId="76C6B1D3"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4</w:t>
            </w:r>
          </w:p>
        </w:tc>
        <w:tc>
          <w:tcPr>
            <w:tcW w:w="0" w:type="auto"/>
            <w:vAlign w:val="center"/>
          </w:tcPr>
          <w:p w14:paraId="3FA0EF27" w14:textId="3FB84E2C" w:rsidR="0042447A" w:rsidRPr="00A53D54" w:rsidRDefault="00E41C85"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C037C9E" w14:textId="3B6BC0E7" w:rsidR="0042447A" w:rsidRPr="00A53D54" w:rsidRDefault="00E41C85"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4CD07DE2"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4A05F92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57A21B0" w14:textId="767D8FE3"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54.627</w:t>
            </w:r>
          </w:p>
        </w:tc>
        <w:tc>
          <w:tcPr>
            <w:tcW w:w="0" w:type="auto"/>
            <w:vAlign w:val="center"/>
          </w:tcPr>
          <w:p w14:paraId="696B4DED"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43.3</w:t>
            </w:r>
          </w:p>
        </w:tc>
        <w:tc>
          <w:tcPr>
            <w:tcW w:w="0" w:type="auto"/>
            <w:vAlign w:val="center"/>
          </w:tcPr>
          <w:p w14:paraId="54997A01"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6.2</w:t>
            </w:r>
          </w:p>
        </w:tc>
        <w:tc>
          <w:tcPr>
            <w:tcW w:w="0" w:type="auto"/>
            <w:vAlign w:val="center"/>
          </w:tcPr>
          <w:p w14:paraId="483DCB9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EEA4A56" w14:textId="016A0D5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w:t>
            </w:r>
            <w:r>
              <w:rPr>
                <w:rFonts w:ascii="Times New Roman" w:hAnsi="Times New Roman" w:cs="Times New Roman"/>
              </w:rPr>
              <w:t>0</w:t>
            </w:r>
            <w:r w:rsidRPr="00A53D54">
              <w:rPr>
                <w:rFonts w:ascii="Times New Roman" w:hAnsi="Times New Roman" w:cs="Times New Roman"/>
              </w:rPr>
              <w:t>.5</w:t>
            </w:r>
            <w:r>
              <w:rPr>
                <w:rFonts w:ascii="Times New Roman" w:hAnsi="Times New Roman" w:cs="Times New Roman"/>
              </w:rPr>
              <w:t>2</w:t>
            </w:r>
          </w:p>
        </w:tc>
        <w:tc>
          <w:tcPr>
            <w:tcW w:w="0" w:type="auto"/>
            <w:vAlign w:val="center"/>
          </w:tcPr>
          <w:p w14:paraId="1D329425" w14:textId="26AB0639"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8</w:t>
            </w:r>
          </w:p>
        </w:tc>
        <w:tc>
          <w:tcPr>
            <w:tcW w:w="0" w:type="auto"/>
            <w:vAlign w:val="center"/>
          </w:tcPr>
          <w:p w14:paraId="386A0D2F" w14:textId="76A923C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54</w:t>
            </w:r>
          </w:p>
        </w:tc>
      </w:tr>
      <w:tr w:rsidR="0042447A" w:rsidRPr="00A53D54" w14:paraId="614D2E71" w14:textId="77777777" w:rsidTr="0042447A">
        <w:trPr>
          <w:trHeight w:val="504"/>
        </w:trPr>
        <w:tc>
          <w:tcPr>
            <w:tcW w:w="0" w:type="auto"/>
            <w:vAlign w:val="center"/>
          </w:tcPr>
          <w:p w14:paraId="2D3C0168"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5</w:t>
            </w:r>
          </w:p>
        </w:tc>
        <w:tc>
          <w:tcPr>
            <w:tcW w:w="0" w:type="auto"/>
            <w:vAlign w:val="center"/>
          </w:tcPr>
          <w:p w14:paraId="720ECDF7" w14:textId="7BFD732B" w:rsidR="0042447A" w:rsidRPr="00A53D54" w:rsidRDefault="00E41C85"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42447A" w:rsidRPr="00A53D54" w:rsidRDefault="00E41C85"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57190ABF" w14:textId="72CDBD3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97566D2"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6BE165A" w14:textId="6234AA48"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61.727</w:t>
            </w:r>
          </w:p>
        </w:tc>
        <w:tc>
          <w:tcPr>
            <w:tcW w:w="0" w:type="auto"/>
            <w:vAlign w:val="center"/>
          </w:tcPr>
          <w:p w14:paraId="756C7A25"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59.5</w:t>
            </w:r>
          </w:p>
        </w:tc>
        <w:tc>
          <w:tcPr>
            <w:tcW w:w="0" w:type="auto"/>
            <w:vAlign w:val="center"/>
          </w:tcPr>
          <w:p w14:paraId="5D96DC98"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19B24238"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99967F" w14:textId="56205C98"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5</w:t>
            </w:r>
            <w:r>
              <w:rPr>
                <w:rFonts w:ascii="Times New Roman" w:hAnsi="Times New Roman" w:cs="Times New Roman"/>
              </w:rPr>
              <w:t>2</w:t>
            </w:r>
          </w:p>
        </w:tc>
        <w:tc>
          <w:tcPr>
            <w:tcW w:w="0" w:type="auto"/>
            <w:vAlign w:val="center"/>
          </w:tcPr>
          <w:p w14:paraId="422F79D4" w14:textId="178D7031"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32617EE0" w14:textId="666C609E"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42447A" w:rsidRPr="00A53D54" w14:paraId="30BAF044" w14:textId="77777777" w:rsidTr="0042447A">
        <w:trPr>
          <w:trHeight w:val="504"/>
        </w:trPr>
        <w:tc>
          <w:tcPr>
            <w:tcW w:w="0" w:type="auto"/>
            <w:vAlign w:val="center"/>
          </w:tcPr>
          <w:p w14:paraId="68FB816F"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6</w:t>
            </w:r>
          </w:p>
        </w:tc>
        <w:tc>
          <w:tcPr>
            <w:tcW w:w="0" w:type="auto"/>
            <w:vAlign w:val="center"/>
          </w:tcPr>
          <w:p w14:paraId="13A17E1B" w14:textId="147D0D04" w:rsidR="0042447A" w:rsidRPr="00A53D54" w:rsidRDefault="00E41C85"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56F922C" w14:textId="276C3235" w:rsidR="0042447A" w:rsidRPr="00A53D54" w:rsidRDefault="00E41C85"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14477CF3" w14:textId="1F8B5BDE"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509671E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5913D63" w14:textId="47F657E3"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ECC0E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38B131C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A9603F4"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0CEE993" w14:textId="66A31CD5"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CE356D0"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58863C0F"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641D1B5B" w14:textId="77777777" w:rsidTr="0042447A">
        <w:trPr>
          <w:trHeight w:val="504"/>
        </w:trPr>
        <w:tc>
          <w:tcPr>
            <w:tcW w:w="0" w:type="auto"/>
            <w:vAlign w:val="center"/>
          </w:tcPr>
          <w:p w14:paraId="0EA03693"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7</w:t>
            </w:r>
          </w:p>
        </w:tc>
        <w:tc>
          <w:tcPr>
            <w:tcW w:w="0" w:type="auto"/>
            <w:vAlign w:val="center"/>
          </w:tcPr>
          <w:p w14:paraId="335A5F06" w14:textId="22D3472C" w:rsidR="0042447A" w:rsidRPr="00A53D54" w:rsidRDefault="00E41C85"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2CFC36CF" w14:textId="7862D960" w:rsidR="0042447A" w:rsidRPr="00A53D54" w:rsidRDefault="00E41C85"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62CF5D91"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157F6DF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845709F" w14:textId="369BE3D0"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AFE61A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BF4E7A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A30B28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D6712E1" w14:textId="082262B0"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64C4AA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67D7FD4B"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33A38F63" w14:textId="77777777" w:rsidTr="0042447A">
        <w:trPr>
          <w:trHeight w:val="504"/>
        </w:trPr>
        <w:tc>
          <w:tcPr>
            <w:tcW w:w="0" w:type="auto"/>
            <w:tcBorders>
              <w:bottom w:val="single" w:sz="4" w:space="0" w:color="auto"/>
            </w:tcBorders>
            <w:vAlign w:val="center"/>
          </w:tcPr>
          <w:p w14:paraId="4BAF6E97"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8</w:t>
            </w:r>
          </w:p>
        </w:tc>
        <w:tc>
          <w:tcPr>
            <w:tcW w:w="0" w:type="auto"/>
            <w:tcBorders>
              <w:bottom w:val="single" w:sz="4" w:space="0" w:color="auto"/>
            </w:tcBorders>
            <w:vAlign w:val="center"/>
          </w:tcPr>
          <w:p w14:paraId="24326C5A" w14:textId="2609955A" w:rsidR="0042447A" w:rsidRPr="00A53D54" w:rsidRDefault="00E41C85"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D7375D6" w14:textId="6BC3FEEB" w:rsidR="0042447A" w:rsidRPr="00A53D54" w:rsidRDefault="00E41C85"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117C74FA"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tcBorders>
              <w:bottom w:val="single" w:sz="4" w:space="0" w:color="auto"/>
            </w:tcBorders>
            <w:vAlign w:val="center"/>
          </w:tcPr>
          <w:p w14:paraId="06886FDA"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EA05350" w14:textId="54A9860C"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7A9229F"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EA1D94B"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4DE17AB"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21A008B" w14:textId="293D0463"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A93965C"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AFC144C" w14:textId="77777777" w:rsidR="0042447A" w:rsidRPr="00A53D54" w:rsidRDefault="0042447A" w:rsidP="0042447A">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41"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41"/>
    <w:p w14:paraId="731DD25D" w14:textId="0500E5F5" w:rsidR="00DB57DB" w:rsidRPr="00A53D54" w:rsidRDefault="00DB57DB" w:rsidP="00DB57DB">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6</w:t>
      </w:r>
      <w:r w:rsidRPr="00A53D54">
        <w:rPr>
          <w:rFonts w:ascii="Times New Roman" w:hAnsi="Times New Roman" w:cs="Times New Roman"/>
        </w:rPr>
        <w:t xml:space="preserve">. </w:t>
      </w:r>
      <w:r>
        <w:rPr>
          <w:rFonts w:ascii="Times New Roman" w:hAnsi="Times New Roman" w:cs="Times New Roman"/>
        </w:rPr>
        <w:t xml:space="preserve">Results from models that estimated an effect of the Cold Pool Index (CPI) on recruitment, </w:t>
      </w:r>
      <w:r w:rsidR="004502E4">
        <w:rPr>
          <w:rFonts w:ascii="Times New Roman" w:hAnsi="Times New Roman" w:cs="Times New Roman"/>
        </w:rPr>
        <w:t>in addition to</w:t>
      </w:r>
      <w:r>
        <w:rPr>
          <w:rFonts w:ascii="Times New Roman" w:hAnsi="Times New Roman" w:cs="Times New Roman"/>
        </w:rPr>
        <w:t xml:space="preserve"> random effects on numbers-at-age (NAA) and natural mortality (M</w:t>
      </w:r>
      <w:r w:rsidR="004502E4">
        <w:rPr>
          <w:rFonts w:ascii="Times New Roman" w:hAnsi="Times New Roman" w:cs="Times New Roman"/>
        </w:rPr>
        <w:t>).</w:t>
      </w:r>
      <w:r>
        <w:rPr>
          <w:rFonts w:ascii="Times New Roman" w:hAnsi="Times New Roman" w:cs="Times New Roman"/>
        </w:rPr>
        <w:t xml:space="preserve"> NAA-M-</w:t>
      </w:r>
      <w:r w:rsidR="004502E4">
        <w:rPr>
          <w:rFonts w:ascii="Times New Roman" w:hAnsi="Times New Roman" w:cs="Times New Roman"/>
        </w:rPr>
        <w:t>CPI-</w:t>
      </w:r>
      <w:r w:rsidR="0080397D">
        <w:rPr>
          <w:rFonts w:ascii="Times New Roman" w:hAnsi="Times New Roman" w:cs="Times New Roman"/>
        </w:rPr>
        <w:t>4</w:t>
      </w:r>
      <w:r>
        <w:rPr>
          <w:rFonts w:ascii="Times New Roman" w:hAnsi="Times New Roman" w:cs="Times New Roman"/>
        </w:rPr>
        <w:t xml:space="preserve"> had the lowest AIC but no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w:t>
      </w:r>
      <w:r w:rsidR="004502E4">
        <w:rPr>
          <w:rFonts w:ascii="Times New Roman" w:hAnsi="Times New Roman" w:cs="Times New Roman"/>
        </w:rPr>
        <w:t>CPI-</w:t>
      </w:r>
      <w:r>
        <w:rPr>
          <w:rFonts w:ascii="Times New Roman" w:hAnsi="Times New Roman" w:cs="Times New Roman"/>
        </w:rPr>
        <w:t xml:space="preserve">2 had higher AIC but the lowes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w:t>
      </w:r>
      <w:r w:rsidR="004502E4">
        <w:rPr>
          <w:rFonts w:ascii="Times New Roman" w:hAnsi="Times New Roman" w:cs="Times New Roman"/>
        </w:rPr>
        <w:t xml:space="preserve"> </w:t>
      </w:r>
      <w:r w:rsidR="0080397D">
        <w:rPr>
          <w:rFonts w:ascii="Times New Roman" w:hAnsi="Times New Roman" w:cs="Times New Roman"/>
        </w:rPr>
        <w:t xml:space="preserve">NAA-M-CPI-5 did not converge. </w:t>
      </w: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xml:space="preserve"> abbreviations: </w:t>
      </w:r>
      <w:r w:rsidRPr="00660ABD">
        <w:rPr>
          <w:rFonts w:ascii="Times New Roman" w:hAnsi="Times New Roman" w:cs="Times New Roman"/>
          <w:i/>
          <w:iCs/>
        </w:rPr>
        <w:t>R</w:t>
      </w:r>
      <w:r>
        <w:rPr>
          <w:rFonts w:ascii="Times New Roman" w:hAnsi="Times New Roman" w:cs="Times New Roman"/>
        </w:rPr>
        <w:t xml:space="preserve"> = recruitment, </w:t>
      </w:r>
      <w:r w:rsidRPr="00660ABD">
        <w:rPr>
          <w:rFonts w:ascii="Times New Roman" w:hAnsi="Times New Roman" w:cs="Times New Roman"/>
          <w:i/>
          <w:iCs/>
        </w:rPr>
        <w:t>SSB</w:t>
      </w:r>
      <w:r>
        <w:rPr>
          <w:rFonts w:ascii="Times New Roman" w:hAnsi="Times New Roman" w:cs="Times New Roman"/>
        </w:rPr>
        <w:t xml:space="preserve"> = spawning stock biomass, and </w:t>
      </w:r>
      <w:r w:rsidRPr="00660ABD">
        <w:rPr>
          <w:rFonts w:ascii="Times New Roman" w:hAnsi="Times New Roman" w:cs="Times New Roman"/>
          <w:i/>
          <w:iCs/>
        </w:rPr>
        <w:t>F</w:t>
      </w:r>
      <w:r>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683"/>
        <w:gridCol w:w="2061"/>
        <w:gridCol w:w="1733"/>
        <w:gridCol w:w="590"/>
        <w:gridCol w:w="222"/>
        <w:gridCol w:w="1196"/>
        <w:gridCol w:w="956"/>
        <w:gridCol w:w="760"/>
        <w:gridCol w:w="222"/>
        <w:gridCol w:w="716"/>
        <w:gridCol w:w="716"/>
        <w:gridCol w:w="716"/>
      </w:tblGrid>
      <w:tr w:rsidR="00DB57DB" w:rsidRPr="00A53D54" w14:paraId="3B5E6E88" w14:textId="77777777" w:rsidTr="004502E4">
        <w:trPr>
          <w:trHeight w:val="360"/>
        </w:trPr>
        <w:tc>
          <w:tcPr>
            <w:tcW w:w="0" w:type="auto"/>
            <w:tcBorders>
              <w:top w:val="single" w:sz="4" w:space="0" w:color="auto"/>
            </w:tcBorders>
            <w:vAlign w:val="center"/>
          </w:tcPr>
          <w:p w14:paraId="043E52F9" w14:textId="77777777" w:rsidR="00DB57DB" w:rsidRPr="00A53D54" w:rsidRDefault="00DB57DB"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DB69DD9" w14:textId="72BD583F" w:rsidR="00DB57DB" w:rsidRPr="00A53D54" w:rsidRDefault="00DB57DB" w:rsidP="004502E4">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1BC2B59D" w14:textId="77777777" w:rsidR="00DB57DB" w:rsidRDefault="00DB57DB" w:rsidP="004502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37734E54" w14:textId="01044474" w:rsidR="00DB57DB" w:rsidRPr="00A53D54" w:rsidRDefault="00DB57DB" w:rsidP="004502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3A5CA524" w14:textId="77777777" w:rsidR="00DB57DB" w:rsidRDefault="00DB57DB"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4F73950" w14:textId="56815311" w:rsidR="00DB57DB" w:rsidRPr="00A53D54" w:rsidRDefault="00DB57DB" w:rsidP="004502E4">
            <w:pPr>
              <w:spacing w:after="0"/>
              <w:ind w:firstLine="0"/>
              <w:rPr>
                <w:rFonts w:ascii="Times New Roman" w:eastAsia="Calibri"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DB57DB" w:rsidRPr="00A53D54" w14:paraId="1F3FFA6B" w14:textId="77777777" w:rsidTr="004502E4">
        <w:trPr>
          <w:trHeight w:val="360"/>
        </w:trPr>
        <w:tc>
          <w:tcPr>
            <w:tcW w:w="0" w:type="auto"/>
            <w:tcBorders>
              <w:bottom w:val="single" w:sz="0" w:space="0" w:color="auto"/>
            </w:tcBorders>
            <w:vAlign w:val="center"/>
          </w:tcPr>
          <w:p w14:paraId="7F024A73" w14:textId="5A58547C"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15EF0D6C" w14:textId="59CFE332" w:rsidR="00DB57DB" w:rsidRPr="00A53D54" w:rsidRDefault="00DB57DB" w:rsidP="00B36071">
            <w:pPr>
              <w:spacing w:after="0"/>
              <w:ind w:firstLine="0"/>
              <w:jc w:val="center"/>
              <w:rPr>
                <w:rFonts w:ascii="Times New Roman" w:hAnsi="Times New Roman" w:cs="Times New Roman"/>
              </w:rPr>
            </w:pPr>
            <w:r>
              <w:rPr>
                <w:rFonts w:ascii="Times New Roman" w:hAnsi="Times New Roman" w:cs="Times New Roman"/>
              </w:rPr>
              <w:t>NAA</w:t>
            </w:r>
          </w:p>
        </w:tc>
        <w:tc>
          <w:tcPr>
            <w:tcW w:w="0" w:type="auto"/>
            <w:tcBorders>
              <w:top w:val="single" w:sz="4" w:space="0" w:color="auto"/>
              <w:bottom w:val="single" w:sz="0" w:space="0" w:color="auto"/>
            </w:tcBorders>
            <w:vAlign w:val="center"/>
          </w:tcPr>
          <w:p w14:paraId="0EE2B497" w14:textId="56308DEC" w:rsidR="00DB57DB" w:rsidRPr="00A53D54" w:rsidRDefault="00DB57DB" w:rsidP="00B36071">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top w:val="single" w:sz="4" w:space="0" w:color="auto"/>
              <w:bottom w:val="single" w:sz="0" w:space="0" w:color="auto"/>
            </w:tcBorders>
            <w:vAlign w:val="center"/>
          </w:tcPr>
          <w:p w14:paraId="2A36BBDB" w14:textId="1DB5C020" w:rsidR="00DB57DB" w:rsidRPr="00A53D54" w:rsidRDefault="00E41C85"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bottom w:val="single" w:sz="0" w:space="0" w:color="auto"/>
            </w:tcBorders>
            <w:vAlign w:val="center"/>
          </w:tcPr>
          <w:p w14:paraId="70101A9F" w14:textId="77777777" w:rsidR="00DB57DB" w:rsidRPr="00A53D54" w:rsidRDefault="00DB57DB" w:rsidP="00B36071">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10D1807A" w14:textId="19A2AA05"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r w:rsidR="00750BD4">
              <w:rPr>
                <w:rFonts w:ascii="Times New Roman" w:eastAsiaTheme="minorEastAsia" w:hAnsi="Times New Roman" w:cs="Times New Roman"/>
              </w:rPr>
              <w:t>*</w:t>
            </w:r>
          </w:p>
        </w:tc>
        <w:tc>
          <w:tcPr>
            <w:tcW w:w="0" w:type="auto"/>
            <w:tcBorders>
              <w:top w:val="single" w:sz="4" w:space="0" w:color="auto"/>
              <w:bottom w:val="single" w:sz="0" w:space="0" w:color="auto"/>
            </w:tcBorders>
            <w:vAlign w:val="center"/>
          </w:tcPr>
          <w:p w14:paraId="503A7979" w14:textId="77777777"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6E52F6CA" w14:textId="77777777" w:rsidR="00DB57DB" w:rsidRPr="00A53D54" w:rsidRDefault="00DB57DB" w:rsidP="00B36071">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B2869CE" w14:textId="77777777" w:rsidR="00DB57DB" w:rsidRPr="00A53D54" w:rsidRDefault="00DB57DB" w:rsidP="00B36071">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7FD2896E" w14:textId="0F383A7C" w:rsidR="00DB57DB" w:rsidRPr="00A53D54" w:rsidRDefault="00E41C85"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4AEF5073" w14:textId="77777777" w:rsidR="00DB57DB" w:rsidRPr="00A53D54" w:rsidRDefault="00E41C85"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59EE1F9F" w14:textId="77777777" w:rsidR="00DB57DB" w:rsidRPr="00A53D54" w:rsidRDefault="00E41C85"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4502E4" w:rsidRPr="00A53D54" w14:paraId="6FFFC42B" w14:textId="77777777" w:rsidTr="00DB57DB">
        <w:trPr>
          <w:trHeight w:val="504"/>
        </w:trPr>
        <w:tc>
          <w:tcPr>
            <w:tcW w:w="0" w:type="auto"/>
            <w:vAlign w:val="center"/>
          </w:tcPr>
          <w:p w14:paraId="7476A4A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1</w:t>
            </w:r>
          </w:p>
        </w:tc>
        <w:tc>
          <w:tcPr>
            <w:tcW w:w="0" w:type="auto"/>
            <w:vAlign w:val="center"/>
          </w:tcPr>
          <w:p w14:paraId="06985778" w14:textId="2C2084EF" w:rsidR="004502E4" w:rsidRPr="00A53D54" w:rsidRDefault="00E41C85"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D60492C" w14:textId="54685B55" w:rsidR="004502E4" w:rsidRPr="00A53D54" w:rsidRDefault="00E41C85"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1E3E7C4" w14:textId="1CE535CC"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31B15980"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6F3F0851" w14:textId="34DA31B2"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996.345</w:t>
            </w:r>
          </w:p>
        </w:tc>
        <w:tc>
          <w:tcPr>
            <w:tcW w:w="0" w:type="auto"/>
            <w:vAlign w:val="center"/>
          </w:tcPr>
          <w:p w14:paraId="602EFB84"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24.7</w:t>
            </w:r>
          </w:p>
        </w:tc>
        <w:tc>
          <w:tcPr>
            <w:tcW w:w="0" w:type="auto"/>
            <w:vAlign w:val="center"/>
          </w:tcPr>
          <w:p w14:paraId="0573ECF8"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3.7</w:t>
            </w:r>
          </w:p>
        </w:tc>
        <w:tc>
          <w:tcPr>
            <w:tcW w:w="0" w:type="auto"/>
            <w:vAlign w:val="center"/>
          </w:tcPr>
          <w:p w14:paraId="5B6EEFEE"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4B569CCB" w14:textId="028BA19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6</w:t>
            </w:r>
          </w:p>
        </w:tc>
        <w:tc>
          <w:tcPr>
            <w:tcW w:w="0" w:type="auto"/>
            <w:vAlign w:val="center"/>
          </w:tcPr>
          <w:p w14:paraId="54C9E226" w14:textId="7F0C96C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5FF5B3CE" w14:textId="601041A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9</w:t>
            </w:r>
          </w:p>
        </w:tc>
      </w:tr>
      <w:tr w:rsidR="004502E4" w:rsidRPr="00A53D54" w14:paraId="6EA03657" w14:textId="77777777" w:rsidTr="00DB57DB">
        <w:trPr>
          <w:trHeight w:val="504"/>
        </w:trPr>
        <w:tc>
          <w:tcPr>
            <w:tcW w:w="0" w:type="auto"/>
            <w:vAlign w:val="center"/>
          </w:tcPr>
          <w:p w14:paraId="421599C3"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2</w:t>
            </w:r>
          </w:p>
        </w:tc>
        <w:tc>
          <w:tcPr>
            <w:tcW w:w="0" w:type="auto"/>
            <w:vAlign w:val="center"/>
          </w:tcPr>
          <w:p w14:paraId="51B8964B" w14:textId="0B1067FE" w:rsidR="004502E4" w:rsidRPr="00A53D54" w:rsidRDefault="00E41C85"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316AADE3" w14:textId="2CA8D434" w:rsidR="004502E4" w:rsidRPr="00A53D54" w:rsidRDefault="00E41C85"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649DB3DB" w14:textId="587BE24F"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0CF5716A"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1109C2F6" w14:textId="7BC3433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994.979</w:t>
            </w:r>
          </w:p>
        </w:tc>
        <w:tc>
          <w:tcPr>
            <w:tcW w:w="0" w:type="auto"/>
            <w:vAlign w:val="center"/>
          </w:tcPr>
          <w:p w14:paraId="3E890825"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18.0</w:t>
            </w:r>
          </w:p>
        </w:tc>
        <w:tc>
          <w:tcPr>
            <w:tcW w:w="0" w:type="auto"/>
            <w:vAlign w:val="center"/>
          </w:tcPr>
          <w:p w14:paraId="2A0A56C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0.4</w:t>
            </w:r>
          </w:p>
        </w:tc>
        <w:tc>
          <w:tcPr>
            <w:tcW w:w="0" w:type="auto"/>
            <w:vAlign w:val="center"/>
          </w:tcPr>
          <w:p w14:paraId="312A9327"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69B0A467" w14:textId="4350B7EB"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1</w:t>
            </w:r>
          </w:p>
        </w:tc>
        <w:tc>
          <w:tcPr>
            <w:tcW w:w="0" w:type="auto"/>
            <w:vAlign w:val="center"/>
          </w:tcPr>
          <w:p w14:paraId="389FEA85" w14:textId="241636A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2</w:t>
            </w:r>
          </w:p>
        </w:tc>
        <w:tc>
          <w:tcPr>
            <w:tcW w:w="0" w:type="auto"/>
            <w:vAlign w:val="center"/>
          </w:tcPr>
          <w:p w14:paraId="69F4C7C1" w14:textId="10FA339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6</w:t>
            </w:r>
          </w:p>
        </w:tc>
      </w:tr>
      <w:tr w:rsidR="004502E4" w:rsidRPr="00A53D54" w14:paraId="0CD9E7A7" w14:textId="77777777" w:rsidTr="008638C7">
        <w:trPr>
          <w:trHeight w:val="504"/>
        </w:trPr>
        <w:tc>
          <w:tcPr>
            <w:tcW w:w="0" w:type="auto"/>
            <w:vAlign w:val="center"/>
          </w:tcPr>
          <w:p w14:paraId="135191C8" w14:textId="44CDD3B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w:t>
            </w:r>
            <w:r w:rsidR="0080397D">
              <w:rPr>
                <w:rFonts w:ascii="Times New Roman" w:hAnsi="Times New Roman" w:cs="Times New Roman"/>
              </w:rPr>
              <w:t>4</w:t>
            </w:r>
          </w:p>
        </w:tc>
        <w:tc>
          <w:tcPr>
            <w:tcW w:w="0" w:type="auto"/>
            <w:vAlign w:val="center"/>
          </w:tcPr>
          <w:p w14:paraId="3B5267F8" w14:textId="2A9A3956" w:rsidR="004502E4" w:rsidRPr="00A53D54" w:rsidRDefault="00E41C85"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636B656A" w14:textId="1839889E" w:rsidR="004502E4" w:rsidRPr="00A53D54" w:rsidRDefault="00E41C85"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2A1E88E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65988F67"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70779169" w14:textId="3F0CB56B"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001.182</w:t>
            </w:r>
          </w:p>
        </w:tc>
        <w:tc>
          <w:tcPr>
            <w:tcW w:w="0" w:type="auto"/>
            <w:vAlign w:val="center"/>
          </w:tcPr>
          <w:p w14:paraId="36125485"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28.4</w:t>
            </w:r>
          </w:p>
        </w:tc>
        <w:tc>
          <w:tcPr>
            <w:tcW w:w="0" w:type="auto"/>
            <w:vAlign w:val="center"/>
          </w:tcPr>
          <w:p w14:paraId="78413107"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6DB98D94"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7802DB04" w14:textId="48A4A7AA"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c>
          <w:tcPr>
            <w:tcW w:w="0" w:type="auto"/>
            <w:vAlign w:val="center"/>
          </w:tcPr>
          <w:p w14:paraId="209923DD" w14:textId="37DC52FA"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25</w:t>
            </w:r>
          </w:p>
        </w:tc>
        <w:tc>
          <w:tcPr>
            <w:tcW w:w="0" w:type="auto"/>
            <w:vAlign w:val="center"/>
          </w:tcPr>
          <w:p w14:paraId="2E018F0E" w14:textId="33609DF1"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47</w:t>
            </w:r>
          </w:p>
        </w:tc>
      </w:tr>
      <w:tr w:rsidR="008638C7" w:rsidRPr="00A53D54" w14:paraId="24D85478" w14:textId="77777777" w:rsidTr="00DB57DB">
        <w:trPr>
          <w:trHeight w:val="504"/>
        </w:trPr>
        <w:tc>
          <w:tcPr>
            <w:tcW w:w="0" w:type="auto"/>
            <w:tcBorders>
              <w:bottom w:val="single" w:sz="4" w:space="0" w:color="auto"/>
            </w:tcBorders>
            <w:vAlign w:val="center"/>
          </w:tcPr>
          <w:p w14:paraId="20766DD6" w14:textId="3D8DDE44" w:rsidR="008638C7" w:rsidRPr="00A53D54" w:rsidRDefault="008638C7" w:rsidP="008638C7">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w:t>
            </w:r>
            <w:r w:rsidR="0080397D">
              <w:rPr>
                <w:rFonts w:ascii="Times New Roman" w:hAnsi="Times New Roman" w:cs="Times New Roman"/>
              </w:rPr>
              <w:t>5</w:t>
            </w:r>
          </w:p>
        </w:tc>
        <w:tc>
          <w:tcPr>
            <w:tcW w:w="0" w:type="auto"/>
            <w:tcBorders>
              <w:bottom w:val="single" w:sz="4" w:space="0" w:color="auto"/>
            </w:tcBorders>
            <w:vAlign w:val="center"/>
          </w:tcPr>
          <w:p w14:paraId="7A60699B" w14:textId="733304B3" w:rsidR="008638C7" w:rsidRDefault="00E41C85" w:rsidP="008638C7">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5FC0485B" w14:textId="07484C41" w:rsidR="008638C7" w:rsidRDefault="00E41C85" w:rsidP="008638C7">
            <w:pPr>
              <w:spacing w:after="0"/>
              <w:ind w:firstLine="0"/>
              <w:jc w:val="center"/>
              <w:rPr>
                <w:rFonts w:ascii="Times New Roman" w:eastAsia="Calibri"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tcBorders>
              <w:bottom w:val="single" w:sz="4" w:space="0" w:color="auto"/>
            </w:tcBorders>
            <w:vAlign w:val="center"/>
          </w:tcPr>
          <w:p w14:paraId="6EA4BE5F"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1283142"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DF6766F" w14:textId="245B41B8" w:rsidR="008638C7" w:rsidRPr="00A53D54" w:rsidRDefault="008638C7" w:rsidP="008638C7">
            <w:pPr>
              <w:spacing w:after="0"/>
              <w:ind w:firstLine="0"/>
              <w:jc w:val="center"/>
              <w:rPr>
                <w:rFonts w:ascii="Times New Roman" w:hAnsi="Times New Roman" w:cs="Times New Roman"/>
              </w:rPr>
            </w:pPr>
            <w:r w:rsidRPr="00A53D54">
              <w:rPr>
                <w:rFonts w:ascii="Times New Roman" w:hAnsi="Times New Roman" w:cs="Times New Roman"/>
              </w:rPr>
              <w:t>-10</w:t>
            </w:r>
            <w:r>
              <w:rPr>
                <w:rFonts w:ascii="Times New Roman" w:hAnsi="Times New Roman" w:cs="Times New Roman"/>
              </w:rPr>
              <w:t>00.819</w:t>
            </w:r>
          </w:p>
        </w:tc>
        <w:tc>
          <w:tcPr>
            <w:tcW w:w="0" w:type="auto"/>
            <w:tcBorders>
              <w:bottom w:val="single" w:sz="4" w:space="0" w:color="auto"/>
            </w:tcBorders>
            <w:vAlign w:val="center"/>
          </w:tcPr>
          <w:p w14:paraId="332A68C6" w14:textId="70A5E8B5"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D0255B5" w14:textId="30293DD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D9F0287"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30E5F6" w14:textId="6366ACB9"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6F2DDF1" w14:textId="56C9EEFB"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E393CA4" w14:textId="0CE916F2" w:rsidR="008638C7" w:rsidRPr="00A53D54" w:rsidRDefault="008638C7" w:rsidP="008638C7">
            <w:pPr>
              <w:spacing w:after="0"/>
              <w:ind w:firstLine="0"/>
              <w:jc w:val="center"/>
              <w:rPr>
                <w:rFonts w:ascii="Times New Roman" w:hAnsi="Times New Roman" w:cs="Times New Roman"/>
              </w:rPr>
            </w:pPr>
          </w:p>
        </w:tc>
      </w:tr>
    </w:tbl>
    <w:p w14:paraId="1F073541" w14:textId="3830927B" w:rsidR="00750BD4" w:rsidRDefault="00750BD4">
      <w:pPr>
        <w:ind w:firstLine="0"/>
        <w:rPr>
          <w:rFonts w:ascii="Times New Roman" w:hAnsi="Times New Roman" w:cs="Times New Roman"/>
        </w:rPr>
      </w:pPr>
      <w:r>
        <w:rPr>
          <w:rFonts w:ascii="Times New Roman" w:hAnsi="Times New Roman" w:cs="Times New Roman"/>
        </w:rPr>
        <w:t xml:space="preserve">*Note that the likelihoods and AIC in Table 4 are not comparable to those in Tables 1-3 because additional </w:t>
      </w:r>
      <w:r w:rsidR="0080397D">
        <w:rPr>
          <w:rFonts w:ascii="Times New Roman" w:hAnsi="Times New Roman" w:cs="Times New Roman"/>
        </w:rPr>
        <w:t>data</w:t>
      </w:r>
      <w:r>
        <w:rPr>
          <w:rFonts w:ascii="Times New Roman" w:hAnsi="Times New Roman" w:cs="Times New Roman"/>
        </w:rPr>
        <w:t xml:space="preserve"> (the CPI) have been </w:t>
      </w:r>
      <w:r w:rsidR="0080397D">
        <w:rPr>
          <w:rFonts w:ascii="Times New Roman" w:hAnsi="Times New Roman" w:cs="Times New Roman"/>
        </w:rPr>
        <w:t>included</w:t>
      </w:r>
      <w:r>
        <w:rPr>
          <w:rFonts w:ascii="Times New Roman" w:hAnsi="Times New Roman" w:cs="Times New Roman"/>
        </w:rPr>
        <w:t>.</w:t>
      </w:r>
    </w:p>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03382F73" w14:textId="05749CF9" w:rsidR="00860B19" w:rsidRDefault="00860B19">
      <w:pPr>
        <w:ind w:firstLine="0"/>
        <w:rPr>
          <w:rFonts w:ascii="Times New Roman" w:hAnsi="Times New Roman" w:cs="Times New Roman"/>
          <w:noProof/>
        </w:rPr>
      </w:pPr>
      <w:bookmarkStart w:id="42" w:name="_Toc465521920"/>
      <w:r>
        <w:rPr>
          <w:rFonts w:ascii="Times New Roman" w:hAnsi="Times New Roman" w:cs="Times New Roman"/>
          <w:noProof/>
        </w:rPr>
        <w:lastRenderedPageBreak/>
        <w:drawing>
          <wp:inline distT="0" distB="0" distL="0" distR="0" wp14:anchorId="65B6AEBB" wp14:editId="0E28ACB5">
            <wp:extent cx="5943600" cy="509460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named-chunk-5-1.png"/>
                    <pic:cNvPicPr/>
                  </pic:nvPicPr>
                  <pic:blipFill>
                    <a:blip r:embed="rId11"/>
                    <a:stretch>
                      <a:fillRect/>
                    </a:stretch>
                  </pic:blipFill>
                  <pic:spPr>
                    <a:xfrm>
                      <a:off x="0" y="0"/>
                      <a:ext cx="5943600" cy="5094605"/>
                    </a:xfrm>
                    <a:prstGeom prst="rect">
                      <a:avLst/>
                    </a:prstGeom>
                  </pic:spPr>
                </pic:pic>
              </a:graphicData>
            </a:graphic>
          </wp:inline>
        </w:drawing>
      </w:r>
    </w:p>
    <w:p w14:paraId="28EC9C40" w14:textId="3D0083A6"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165EF1">
        <w:rPr>
          <w:rFonts w:ascii="Times New Roman" w:hAnsi="Times New Roman" w:cs="Times New Roman"/>
        </w:rPr>
        <w:t>S</w:t>
      </w:r>
      <w:r w:rsidR="00165EF1" w:rsidRPr="009A4919">
        <w:rPr>
          <w:rFonts w:ascii="Times New Roman" w:hAnsi="Times New Roman" w:cs="Times New Roman"/>
        </w:rPr>
        <w:t xml:space="preserve">urvival </w:t>
      </w:r>
      <w:r w:rsidR="00A447E0">
        <w:rPr>
          <w:rFonts w:ascii="Times New Roman" w:hAnsi="Times New Roman" w:cs="Times New Roman"/>
        </w:rPr>
        <w:t xml:space="preserve">deviations </w:t>
      </w:r>
      <w:r w:rsidR="00241D95">
        <w:rPr>
          <w:rFonts w:ascii="Times New Roman" w:hAnsi="Times New Roman" w:cs="Times New Roman"/>
        </w:rPr>
        <w:t xml:space="preserve">by year and age </w:t>
      </w:r>
      <w:r w:rsidR="00165EF1">
        <w:rPr>
          <w:rFonts w:ascii="Times New Roman" w:hAnsi="Times New Roman" w:cs="Times New Roman"/>
        </w:rPr>
        <w:t>estimated by models in which only numbers-at-age (NAA) were random effects.</w:t>
      </w:r>
      <w:bookmarkEnd w:id="42"/>
    </w:p>
    <w:p w14:paraId="37C455E2" w14:textId="5702FE8F" w:rsidR="006E0CB5" w:rsidRDefault="00445277" w:rsidP="00165EF1">
      <w:pPr>
        <w:ind w:firstLine="0"/>
        <w:rPr>
          <w:rFonts w:ascii="Times New Roman" w:hAnsi="Times New Roman" w:cs="Times New Roman"/>
        </w:rPr>
      </w:pPr>
      <w:r>
        <w:rPr>
          <w:rFonts w:ascii="Times New Roman" w:hAnsi="Times New Roman" w:cs="Times New Roman"/>
        </w:rPr>
        <w:br w:type="page"/>
      </w:r>
      <w:bookmarkEnd w:id="36"/>
      <w:bookmarkEnd w:id="37"/>
    </w:p>
    <w:p w14:paraId="4FF7F78C" w14:textId="291E335B" w:rsidR="00165EF1" w:rsidRDefault="00165EF1">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70EAB729" wp14:editId="6A29F0B5">
            <wp:extent cx="5943600" cy="5094605"/>
            <wp:effectExtent l="0" t="0" r="0" b="0"/>
            <wp:docPr id="3" name="Picture 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named-chunk-6-1.png"/>
                    <pic:cNvPicPr/>
                  </pic:nvPicPr>
                  <pic:blipFill>
                    <a:blip r:embed="rId12"/>
                    <a:stretch>
                      <a:fillRect/>
                    </a:stretch>
                  </pic:blipFill>
                  <pic:spPr>
                    <a:xfrm>
                      <a:off x="0" y="0"/>
                      <a:ext cx="5943600" cy="5094605"/>
                    </a:xfrm>
                    <a:prstGeom prst="rect">
                      <a:avLst/>
                    </a:prstGeom>
                  </pic:spPr>
                </pic:pic>
              </a:graphicData>
            </a:graphic>
          </wp:inline>
        </w:drawing>
      </w:r>
    </w:p>
    <w:p w14:paraId="5942C82D" w14:textId="22376256" w:rsidR="007C5BEB" w:rsidRDefault="00165EF1" w:rsidP="007C5BEB">
      <w:pPr>
        <w:ind w:firstLine="0"/>
        <w:rPr>
          <w:rFonts w:ascii="Times New Roman" w:hAnsi="Times New Roman" w:cs="Times New Roman"/>
        </w:rPr>
      </w:pPr>
      <w:r>
        <w:rPr>
          <w:rFonts w:ascii="Times New Roman" w:hAnsi="Times New Roman" w:cs="Times New Roman"/>
        </w:rPr>
        <w:t xml:space="preserve">Figure 2. </w:t>
      </w:r>
      <w:r w:rsidR="007C5BEB">
        <w:rPr>
          <w:rFonts w:ascii="Times New Roman" w:hAnsi="Times New Roman" w:cs="Times New Roman"/>
        </w:rPr>
        <w:t>Deviations in natural mortality (M) by year and age estimated by models without numbers-at-age (NAA) random effects. Estimating mean M (right column) reduced the magnitude of M deviations for AR1 models (M-8 and M-9 vs. M-3 and M-4), but did not reduce the M deviations in models where the deviations varied by year and age (M-7 and M-10 vs. M-2 and M-5).</w:t>
      </w:r>
    </w:p>
    <w:p w14:paraId="06A4FE0F" w14:textId="1B8DF13F" w:rsidR="00165EF1" w:rsidRDefault="00165EF1">
      <w:pPr>
        <w:ind w:firstLine="0"/>
        <w:rPr>
          <w:rFonts w:ascii="Times New Roman" w:hAnsi="Times New Roman" w:cs="Times New Roman"/>
        </w:rPr>
      </w:pPr>
    </w:p>
    <w:p w14:paraId="5A53AE57" w14:textId="77777777" w:rsidR="00165EF1" w:rsidRDefault="00165EF1">
      <w:pPr>
        <w:ind w:firstLine="0"/>
        <w:rPr>
          <w:rFonts w:ascii="Times New Roman" w:hAnsi="Times New Roman" w:cs="Times New Roman"/>
        </w:rPr>
      </w:pPr>
      <w:r>
        <w:rPr>
          <w:rFonts w:ascii="Times New Roman" w:hAnsi="Times New Roman" w:cs="Times New Roman"/>
        </w:rPr>
        <w:br w:type="page"/>
      </w:r>
      <w:r>
        <w:rPr>
          <w:rFonts w:ascii="Times New Roman" w:hAnsi="Times New Roman" w:cs="Times New Roman"/>
          <w:noProof/>
        </w:rPr>
        <w:lastRenderedPageBreak/>
        <w:drawing>
          <wp:inline distT="0" distB="0" distL="0" distR="0" wp14:anchorId="3992EBCB" wp14:editId="75D673E7">
            <wp:extent cx="5486411" cy="2743206"/>
            <wp:effectExtent l="0" t="0" r="0" b="0"/>
            <wp:docPr id="5" name="Picture 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chunk-7-1.png"/>
                    <pic:cNvPicPr/>
                  </pic:nvPicPr>
                  <pic:blipFill>
                    <a:blip r:embed="rId13"/>
                    <a:stretch>
                      <a:fillRect/>
                    </a:stretch>
                  </pic:blipFill>
                  <pic:spPr>
                    <a:xfrm>
                      <a:off x="0" y="0"/>
                      <a:ext cx="5486411" cy="2743206"/>
                    </a:xfrm>
                    <a:prstGeom prst="rect">
                      <a:avLst/>
                    </a:prstGeom>
                  </pic:spPr>
                </pic:pic>
              </a:graphicData>
            </a:graphic>
          </wp:inline>
        </w:drawing>
      </w:r>
    </w:p>
    <w:p w14:paraId="40D8A8F5" w14:textId="48E5453D" w:rsidR="00165EF1" w:rsidRDefault="00165EF1">
      <w:pPr>
        <w:ind w:firstLine="0"/>
        <w:rPr>
          <w:rFonts w:ascii="Times New Roman" w:hAnsi="Times New Roman" w:cs="Times New Roman"/>
        </w:rPr>
      </w:pPr>
      <w:r>
        <w:rPr>
          <w:rFonts w:ascii="Times New Roman" w:hAnsi="Times New Roman" w:cs="Times New Roman"/>
        </w:rPr>
        <w:t xml:space="preserve">Figure 3. </w:t>
      </w:r>
      <w:r w:rsidR="00241D95">
        <w:rPr>
          <w:rFonts w:ascii="Times New Roman" w:hAnsi="Times New Roman" w:cs="Times New Roman"/>
        </w:rPr>
        <w:t xml:space="preserve">Reduction in retrospective patterns by including an effect of the Cold Pool Index </w:t>
      </w:r>
      <w:r w:rsidR="007C5BEB">
        <w:rPr>
          <w:rFonts w:ascii="Times New Roman" w:hAnsi="Times New Roman" w:cs="Times New Roman"/>
        </w:rPr>
        <w:t xml:space="preserve">(CPI) </w:t>
      </w:r>
      <w:r w:rsidR="00241D95">
        <w:rPr>
          <w:rFonts w:ascii="Times New Roman" w:hAnsi="Times New Roman" w:cs="Times New Roman"/>
        </w:rPr>
        <w:t xml:space="preserve">on recruitment, measured as the difference in </w:t>
      </w:r>
      <w:proofErr w:type="spellStart"/>
      <w:r w:rsidR="00241D95">
        <w:rPr>
          <w:rFonts w:ascii="Times New Roman" w:hAnsi="Times New Roman" w:cs="Times New Roman"/>
        </w:rPr>
        <w:t>Mohn’s</w:t>
      </w:r>
      <w:proofErr w:type="spellEnd"/>
      <w:r w:rsidR="00241D95" w:rsidRPr="00A53D54">
        <w:rPr>
          <w:rFonts w:ascii="Times New Roman" w:hAnsi="Times New Roman" w:cs="Times New Roman"/>
        </w:rPr>
        <w:t xml:space="preserve"> </w:t>
      </w:r>
      <m:oMath>
        <m:r>
          <w:rPr>
            <w:rFonts w:ascii="Cambria Math" w:hAnsi="Cambria Math" w:cs="Times New Roman"/>
          </w:rPr>
          <m:t>ρ</m:t>
        </m:r>
      </m:oMath>
      <w:r w:rsidR="00241D95">
        <w:rPr>
          <w:rFonts w:ascii="Times New Roman" w:hAnsi="Times New Roman" w:cs="Times New Roman"/>
        </w:rPr>
        <w:t xml:space="preserve"> between otherwise equivalent models.</w:t>
      </w:r>
      <w:r w:rsidR="007C5BEB">
        <w:rPr>
          <w:rFonts w:ascii="Times New Roman" w:hAnsi="Times New Roman" w:cs="Times New Roman"/>
        </w:rPr>
        <w:t xml:space="preserve"> Across models with different random effects on numbers-at-age (NAA) and natural mortality (M), including CPI effects on recruitment reduced </w:t>
      </w:r>
      <w:proofErr w:type="spellStart"/>
      <w:r w:rsidR="007C5BEB">
        <w:rPr>
          <w:rFonts w:ascii="Times New Roman" w:hAnsi="Times New Roman" w:cs="Times New Roman"/>
        </w:rPr>
        <w:t>Mohn’s</w:t>
      </w:r>
      <w:proofErr w:type="spellEnd"/>
      <w:r w:rsidR="007C5BEB" w:rsidRPr="00A53D5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R</m:t>
            </m:r>
          </m:sub>
        </m:sSub>
      </m:oMath>
      <w:r w:rsidR="007C5BEB">
        <w:rPr>
          <w:rFonts w:ascii="Times New Roman" w:hAnsi="Times New Roman" w:cs="Times New Roman"/>
        </w:rPr>
        <w:t xml:space="preserve"> by about 0.1 on average and did not have much influence 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SB</m:t>
            </m:r>
          </m:sub>
        </m:sSub>
      </m:oMath>
      <w:r w:rsidR="007C5BEB">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F</m:t>
            </m:r>
          </m:sub>
        </m:sSub>
      </m:oMath>
      <w:r w:rsidR="007C5BEB">
        <w:rPr>
          <w:rFonts w:ascii="Times New Roman" w:hAnsi="Times New Roman" w:cs="Times New Roman"/>
        </w:rPr>
        <w:t>.</w:t>
      </w:r>
    </w:p>
    <w:p w14:paraId="1DCBEA9D" w14:textId="182E3CA1" w:rsidR="00165EF1" w:rsidRDefault="00165EF1">
      <w:pPr>
        <w:ind w:firstLine="0"/>
        <w:rPr>
          <w:rFonts w:ascii="Times New Roman" w:hAnsi="Times New Roman" w:cs="Times New Roman"/>
        </w:rPr>
      </w:pPr>
      <w:r>
        <w:rPr>
          <w:rFonts w:ascii="Times New Roman" w:hAnsi="Times New Roman" w:cs="Times New Roman"/>
        </w:rPr>
        <w:br w:type="page"/>
      </w:r>
    </w:p>
    <w:p w14:paraId="7F2C989B" w14:textId="77777777" w:rsidR="00165EF1" w:rsidRDefault="00165EF1">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1FBA697" wp14:editId="353D4BD9">
            <wp:extent cx="5943600" cy="5943600"/>
            <wp:effectExtent l="0" t="0" r="0" b="0"/>
            <wp:docPr id="7" name="Picture 7" descr="A picture contain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named-chunk-8-1.png"/>
                    <pic:cNvPicPr/>
                  </pic:nvPicPr>
                  <pic:blipFill>
                    <a:blip r:embed="rId14"/>
                    <a:stretch>
                      <a:fillRect/>
                    </a:stretch>
                  </pic:blipFill>
                  <pic:spPr>
                    <a:xfrm>
                      <a:off x="0" y="0"/>
                      <a:ext cx="5943600" cy="5943600"/>
                    </a:xfrm>
                    <a:prstGeom prst="rect">
                      <a:avLst/>
                    </a:prstGeom>
                  </pic:spPr>
                </pic:pic>
              </a:graphicData>
            </a:graphic>
          </wp:inline>
        </w:drawing>
      </w:r>
    </w:p>
    <w:p w14:paraId="745501E9" w14:textId="4FE9CE78" w:rsidR="00165EF1" w:rsidRDefault="00165EF1">
      <w:pPr>
        <w:ind w:firstLine="0"/>
        <w:rPr>
          <w:rFonts w:ascii="Times New Roman" w:hAnsi="Times New Roman" w:cs="Times New Roman"/>
        </w:rPr>
      </w:pPr>
      <w:r>
        <w:rPr>
          <w:rFonts w:ascii="Times New Roman" w:hAnsi="Times New Roman" w:cs="Times New Roman"/>
        </w:rPr>
        <w:t>Figure 4.</w:t>
      </w:r>
      <w:r w:rsidR="007C5BEB">
        <w:rPr>
          <w:rFonts w:ascii="Times New Roman" w:hAnsi="Times New Roman" w:cs="Times New Roman"/>
        </w:rPr>
        <w:t xml:space="preserve"> Deviations in natural mortality (M, top panel) and numbers-at-age (NAA, bottom panel)</w:t>
      </w:r>
      <w:r w:rsidR="00425696">
        <w:rPr>
          <w:rFonts w:ascii="Times New Roman" w:hAnsi="Times New Roman" w:cs="Times New Roman"/>
        </w:rPr>
        <w:t xml:space="preserve"> from the final model with lowes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NAA-M-CPI-2.</w:t>
      </w:r>
    </w:p>
    <w:p w14:paraId="255EC7FF" w14:textId="594983E0" w:rsidR="00165EF1" w:rsidRDefault="00165EF1">
      <w:pPr>
        <w:ind w:firstLine="0"/>
        <w:rPr>
          <w:rFonts w:ascii="Times New Roman" w:hAnsi="Times New Roman" w:cs="Times New Roman"/>
        </w:rPr>
      </w:pPr>
      <w:r>
        <w:rPr>
          <w:rFonts w:ascii="Times New Roman" w:hAnsi="Times New Roman" w:cs="Times New Roman"/>
        </w:rPr>
        <w:br w:type="page"/>
      </w:r>
    </w:p>
    <w:p w14:paraId="6B055E27" w14:textId="69D92E1C" w:rsidR="00165EF1" w:rsidRDefault="0030507B">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BCAD3D8" wp14:editId="5620EDEB">
            <wp:extent cx="5943600" cy="3714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named-chunk-9-1.png"/>
                    <pic:cNvPicPr/>
                  </pic:nvPicPr>
                  <pic:blipFill>
                    <a:blip r:embed="rId15"/>
                    <a:stretch>
                      <a:fillRect/>
                    </a:stretch>
                  </pic:blipFill>
                  <pic:spPr>
                    <a:xfrm>
                      <a:off x="0" y="0"/>
                      <a:ext cx="5943600" cy="3714750"/>
                    </a:xfrm>
                    <a:prstGeom prst="rect">
                      <a:avLst/>
                    </a:prstGeom>
                  </pic:spPr>
                </pic:pic>
              </a:graphicData>
            </a:graphic>
          </wp:inline>
        </w:drawing>
      </w:r>
    </w:p>
    <w:p w14:paraId="2B62B8C2" w14:textId="1FC12A26" w:rsidR="00165EF1" w:rsidRDefault="00165EF1">
      <w:pPr>
        <w:ind w:firstLine="0"/>
        <w:rPr>
          <w:rFonts w:ascii="Times New Roman" w:hAnsi="Times New Roman" w:cs="Times New Roman"/>
        </w:rPr>
      </w:pPr>
      <w:r>
        <w:rPr>
          <w:rFonts w:ascii="Times New Roman" w:hAnsi="Times New Roman" w:cs="Times New Roman"/>
        </w:rPr>
        <w:t>Figure 5.</w:t>
      </w:r>
      <w:r w:rsidR="00425696">
        <w:rPr>
          <w:rFonts w:ascii="Times New Roman" w:hAnsi="Times New Roman" w:cs="Times New Roman"/>
        </w:rPr>
        <w:t xml:space="preserve"> Retrospective patterns in fishing mortality (F, top row), recruitment (middle row), and spawning stock biomass (SSB, bottom row). Lines and points depic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 </w:t>
      </w:r>
      <w:r w:rsidR="00873E49">
        <w:rPr>
          <w:rFonts w:ascii="Times New Roman" w:hAnsi="Times New Roman" w:cs="Times New Roman"/>
        </w:rPr>
        <w:t xml:space="preserve">base = </w:t>
      </w:r>
      <w:r w:rsidR="00425696">
        <w:rPr>
          <w:rFonts w:ascii="Times New Roman" w:hAnsi="Times New Roman" w:cs="Times New Roman"/>
        </w:rPr>
        <w:t>the statistical catch-at-age model, NAA-1,</w:t>
      </w:r>
      <w:r w:rsidR="00E30EDC">
        <w:rPr>
          <w:rFonts w:ascii="Times New Roman" w:hAnsi="Times New Roman" w:cs="Times New Roman"/>
        </w:rPr>
        <w:t xml:space="preserve"> </w:t>
      </w:r>
      <w:r w:rsidR="00425696">
        <w:rPr>
          <w:rFonts w:ascii="Times New Roman" w:hAnsi="Times New Roman" w:cs="Times New Roman"/>
        </w:rPr>
        <w:t xml:space="preserve">and the </w:t>
      </w:r>
      <w:r w:rsidR="00873E49">
        <w:rPr>
          <w:rFonts w:ascii="Times New Roman" w:hAnsi="Times New Roman" w:cs="Times New Roman"/>
        </w:rPr>
        <w:t xml:space="preserve">others </w:t>
      </w:r>
      <w:r w:rsidR="00425696">
        <w:rPr>
          <w:rFonts w:ascii="Times New Roman" w:hAnsi="Times New Roman" w:cs="Times New Roman"/>
        </w:rPr>
        <w:t xml:space="preserve">are the models from Tables </w:t>
      </w:r>
      <w:r w:rsidR="00541936">
        <w:rPr>
          <w:rFonts w:ascii="Times New Roman" w:hAnsi="Times New Roman" w:cs="Times New Roman"/>
        </w:rPr>
        <w:t>3</w:t>
      </w:r>
      <w:r w:rsidR="00425696">
        <w:rPr>
          <w:rFonts w:ascii="Times New Roman" w:hAnsi="Times New Roman" w:cs="Times New Roman"/>
        </w:rPr>
        <w:t>-</w:t>
      </w:r>
      <w:r w:rsidR="00541936">
        <w:rPr>
          <w:rFonts w:ascii="Times New Roman" w:hAnsi="Times New Roman" w:cs="Times New Roman"/>
        </w:rPr>
        <w:t>6</w:t>
      </w:r>
      <w:r w:rsidR="00425696">
        <w:rPr>
          <w:rFonts w:ascii="Times New Roman" w:hAnsi="Times New Roman" w:cs="Times New Roman"/>
        </w:rPr>
        <w:t xml:space="preserve"> with lowes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E30EDC">
        <w:rPr>
          <w:rFonts w:ascii="Times New Roman" w:hAnsi="Times New Roman" w:cs="Times New Roman"/>
        </w:rPr>
        <w:t xml:space="preserve"> (NAA-6, M-5, NAA-M-2, and NAA-M-CPI-2).</w:t>
      </w:r>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5BA0AEAA" w14:textId="5A52FE07" w:rsidR="00165EF1" w:rsidRDefault="00C4200C">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CE83DC4" wp14:editId="7CAABA27">
            <wp:extent cx="6096000" cy="3048000"/>
            <wp:effectExtent l="0" t="0" r="0" b="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nnamed-chunk-10-2.png"/>
                    <pic:cNvPicPr/>
                  </pic:nvPicPr>
                  <pic:blipFill>
                    <a:blip r:embed="rId16"/>
                    <a:stretch>
                      <a:fillRect/>
                    </a:stretch>
                  </pic:blipFill>
                  <pic:spPr>
                    <a:xfrm>
                      <a:off x="0" y="0"/>
                      <a:ext cx="6097292" cy="3048646"/>
                    </a:xfrm>
                    <a:prstGeom prst="rect">
                      <a:avLst/>
                    </a:prstGeom>
                  </pic:spPr>
                </pic:pic>
              </a:graphicData>
            </a:graphic>
          </wp:inline>
        </w:drawing>
      </w:r>
    </w:p>
    <w:p w14:paraId="10F160C3" w14:textId="4A578383" w:rsidR="00C4200C" w:rsidRDefault="00165EF1">
      <w:pPr>
        <w:ind w:firstLine="0"/>
        <w:rPr>
          <w:rFonts w:ascii="Times New Roman" w:hAnsi="Times New Roman" w:cs="Times New Roman"/>
        </w:rPr>
      </w:pPr>
      <w:r>
        <w:rPr>
          <w:rFonts w:ascii="Times New Roman" w:hAnsi="Times New Roman" w:cs="Times New Roman"/>
        </w:rPr>
        <w:t>Figure 6.</w:t>
      </w:r>
      <w:r w:rsidR="00C4200C">
        <w:rPr>
          <w:rFonts w:ascii="Times New Roman" w:hAnsi="Times New Roman" w:cs="Times New Roman"/>
        </w:rPr>
        <w:t xml:space="preserve"> Numbers-at-age (NAA) relative to the base model, NAA-1. Within each model class, the model with lowest </w:t>
      </w:r>
      <w:proofErr w:type="spellStart"/>
      <w:r w:rsidR="00C4200C">
        <w:rPr>
          <w:rFonts w:ascii="Times New Roman" w:hAnsi="Times New Roman" w:cs="Times New Roman"/>
        </w:rPr>
        <w:t>Mohn’s</w:t>
      </w:r>
      <w:proofErr w:type="spellEnd"/>
      <w:r w:rsidR="00C4200C" w:rsidRPr="00A53D54">
        <w:rPr>
          <w:rFonts w:ascii="Times New Roman" w:hAnsi="Times New Roman" w:cs="Times New Roman"/>
        </w:rPr>
        <w:t xml:space="preserve"> </w:t>
      </w:r>
      <m:oMath>
        <m:r>
          <w:rPr>
            <w:rFonts w:ascii="Cambria Math" w:hAnsi="Cambria Math" w:cs="Times New Roman"/>
          </w:rPr>
          <m:t>ρ</m:t>
        </m:r>
      </m:oMath>
      <w:r w:rsidR="00C4200C">
        <w:rPr>
          <w:rFonts w:ascii="Times New Roman" w:hAnsi="Times New Roman" w:cs="Times New Roman"/>
        </w:rPr>
        <w:t xml:space="preserve"> is shown (NAA-6, M-5, NAA-M-2, and NAA-M-CPI-2; Tables </w:t>
      </w:r>
      <w:r w:rsidR="00541936">
        <w:rPr>
          <w:rFonts w:ascii="Times New Roman" w:hAnsi="Times New Roman" w:cs="Times New Roman"/>
        </w:rPr>
        <w:t>3-6</w:t>
      </w:r>
      <w:r w:rsidR="00C4200C">
        <w:rPr>
          <w:rFonts w:ascii="Times New Roman" w:hAnsi="Times New Roman" w:cs="Times New Roman"/>
        </w:rPr>
        <w:t>).</w:t>
      </w:r>
    </w:p>
    <w:p w14:paraId="70D9498B" w14:textId="7AD9CF44"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3CE596AB" w:rsidR="00165EF1" w:rsidRDefault="00C4200C">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ED2012D" wp14:editId="26E6034A">
            <wp:extent cx="5943600" cy="42456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named-chunk-11-1.png"/>
                    <pic:cNvPicPr/>
                  </pic:nvPicPr>
                  <pic:blipFill>
                    <a:blip r:embed="rId17"/>
                    <a:stretch>
                      <a:fillRect/>
                    </a:stretch>
                  </pic:blipFill>
                  <pic:spPr>
                    <a:xfrm>
                      <a:off x="0" y="0"/>
                      <a:ext cx="5943600" cy="4245610"/>
                    </a:xfrm>
                    <a:prstGeom prst="rect">
                      <a:avLst/>
                    </a:prstGeom>
                  </pic:spPr>
                </pic:pic>
              </a:graphicData>
            </a:graphic>
          </wp:inline>
        </w:drawing>
      </w:r>
    </w:p>
    <w:p w14:paraId="3A876E22" w14:textId="6F281B9B" w:rsidR="00165EF1" w:rsidRDefault="00165EF1">
      <w:pPr>
        <w:ind w:firstLine="0"/>
        <w:rPr>
          <w:rFonts w:ascii="Times New Roman" w:hAnsi="Times New Roman" w:cs="Times New Roman"/>
        </w:rPr>
      </w:pPr>
      <w:r>
        <w:rPr>
          <w:rFonts w:ascii="Times New Roman" w:hAnsi="Times New Roman" w:cs="Times New Roman"/>
        </w:rPr>
        <w:t>Figure 7.</w:t>
      </w:r>
      <w:r w:rsidR="00C4200C" w:rsidRPr="00C4200C">
        <w:rPr>
          <w:rFonts w:ascii="Times New Roman" w:hAnsi="Times New Roman" w:cs="Times New Roman"/>
        </w:rPr>
        <w:t xml:space="preserve"> </w:t>
      </w:r>
      <w:r w:rsidR="00C4200C">
        <w:rPr>
          <w:rFonts w:ascii="Times New Roman" w:hAnsi="Times New Roman" w:cs="Times New Roman"/>
        </w:rPr>
        <w:t xml:space="preserve">Trends in fishing mortality (F) and spawning stock biomass (SSB). base = the statistical catch-at-age model, NAA-1. Within each model class, the model with lowest </w:t>
      </w:r>
      <w:proofErr w:type="spellStart"/>
      <w:r w:rsidR="00C4200C">
        <w:rPr>
          <w:rFonts w:ascii="Times New Roman" w:hAnsi="Times New Roman" w:cs="Times New Roman"/>
        </w:rPr>
        <w:t>Mohn’s</w:t>
      </w:r>
      <w:proofErr w:type="spellEnd"/>
      <w:r w:rsidR="00C4200C" w:rsidRPr="00A53D54">
        <w:rPr>
          <w:rFonts w:ascii="Times New Roman" w:hAnsi="Times New Roman" w:cs="Times New Roman"/>
        </w:rPr>
        <w:t xml:space="preserve"> </w:t>
      </w:r>
      <m:oMath>
        <m:r>
          <w:rPr>
            <w:rFonts w:ascii="Cambria Math" w:hAnsi="Cambria Math" w:cs="Times New Roman"/>
          </w:rPr>
          <m:t>ρ</m:t>
        </m:r>
      </m:oMath>
      <w:r w:rsidR="00C4200C">
        <w:rPr>
          <w:rFonts w:ascii="Times New Roman" w:hAnsi="Times New Roman" w:cs="Times New Roman"/>
        </w:rPr>
        <w:t xml:space="preserve"> is shown (NAA-6, M-5, NAA-M-2, and NAA-M-CPI-2; Tables </w:t>
      </w:r>
      <w:r w:rsidR="00541936">
        <w:rPr>
          <w:rFonts w:ascii="Times New Roman" w:hAnsi="Times New Roman" w:cs="Times New Roman"/>
        </w:rPr>
        <w:t>3-6</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Note that the assessment years</w:t>
      </w:r>
      <w:r w:rsidR="00E1722C">
        <w:rPr>
          <w:rFonts w:ascii="Times New Roman" w:hAnsi="Times New Roman" w:cs="Times New Roman"/>
        </w:rPr>
        <w:t xml:space="preserve"> (1973-2018) extend beyond the x-axis limit.</w:t>
      </w:r>
      <w:bookmarkStart w:id="43" w:name="_GoBack"/>
      <w:bookmarkEnd w:id="43"/>
    </w:p>
    <w:sectPr w:rsidR="00165EF1" w:rsidSect="00463ED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5BFC5A" w14:textId="77777777" w:rsidR="00C56206" w:rsidRDefault="00C56206" w:rsidP="002E1672">
      <w:pPr>
        <w:spacing w:after="0" w:line="240" w:lineRule="auto"/>
      </w:pPr>
      <w:r>
        <w:separator/>
      </w:r>
    </w:p>
  </w:endnote>
  <w:endnote w:type="continuationSeparator" w:id="0">
    <w:p w14:paraId="5033D6FD" w14:textId="77777777" w:rsidR="00C56206" w:rsidRDefault="00C56206"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C56206" w:rsidRDefault="00C56206">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C56206" w:rsidRDefault="00C562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498EE7" w14:textId="77777777" w:rsidR="00C56206" w:rsidRDefault="00C56206" w:rsidP="002E1672">
      <w:pPr>
        <w:spacing w:after="0" w:line="240" w:lineRule="auto"/>
      </w:pPr>
      <w:r>
        <w:separator/>
      </w:r>
    </w:p>
  </w:footnote>
  <w:footnote w:type="continuationSeparator" w:id="0">
    <w:p w14:paraId="530060DC" w14:textId="77777777" w:rsidR="00C56206" w:rsidRDefault="00C56206"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1242"/>
    <w:rsid w:val="000213F0"/>
    <w:rsid w:val="000217D1"/>
    <w:rsid w:val="0002195B"/>
    <w:rsid w:val="00021B6C"/>
    <w:rsid w:val="00021D91"/>
    <w:rsid w:val="00022257"/>
    <w:rsid w:val="00022741"/>
    <w:rsid w:val="00023BF2"/>
    <w:rsid w:val="00023C78"/>
    <w:rsid w:val="00023E1A"/>
    <w:rsid w:val="000242AE"/>
    <w:rsid w:val="000263F5"/>
    <w:rsid w:val="000274BD"/>
    <w:rsid w:val="000277D2"/>
    <w:rsid w:val="00027F88"/>
    <w:rsid w:val="000330AF"/>
    <w:rsid w:val="000333C5"/>
    <w:rsid w:val="000340D2"/>
    <w:rsid w:val="00036245"/>
    <w:rsid w:val="000367CE"/>
    <w:rsid w:val="00036C2C"/>
    <w:rsid w:val="00037384"/>
    <w:rsid w:val="000410C6"/>
    <w:rsid w:val="00041877"/>
    <w:rsid w:val="00042632"/>
    <w:rsid w:val="000426C1"/>
    <w:rsid w:val="000442F3"/>
    <w:rsid w:val="00044BA9"/>
    <w:rsid w:val="00047D74"/>
    <w:rsid w:val="00047EC0"/>
    <w:rsid w:val="00052E89"/>
    <w:rsid w:val="00053B7B"/>
    <w:rsid w:val="0005651D"/>
    <w:rsid w:val="000568EB"/>
    <w:rsid w:val="00057C9F"/>
    <w:rsid w:val="00061739"/>
    <w:rsid w:val="000619E8"/>
    <w:rsid w:val="00061B9C"/>
    <w:rsid w:val="00061FB5"/>
    <w:rsid w:val="000629B6"/>
    <w:rsid w:val="0006363C"/>
    <w:rsid w:val="00063FE8"/>
    <w:rsid w:val="00065000"/>
    <w:rsid w:val="00066523"/>
    <w:rsid w:val="00070448"/>
    <w:rsid w:val="000714C2"/>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404F"/>
    <w:rsid w:val="000944C1"/>
    <w:rsid w:val="00094D6A"/>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B04EF"/>
    <w:rsid w:val="000B369D"/>
    <w:rsid w:val="000B3E5A"/>
    <w:rsid w:val="000B4926"/>
    <w:rsid w:val="000B4A17"/>
    <w:rsid w:val="000B5957"/>
    <w:rsid w:val="000B5CC0"/>
    <w:rsid w:val="000B6110"/>
    <w:rsid w:val="000B676C"/>
    <w:rsid w:val="000B6816"/>
    <w:rsid w:val="000B6A07"/>
    <w:rsid w:val="000B6FC4"/>
    <w:rsid w:val="000C351C"/>
    <w:rsid w:val="000C49C6"/>
    <w:rsid w:val="000C54C2"/>
    <w:rsid w:val="000C6169"/>
    <w:rsid w:val="000C6C06"/>
    <w:rsid w:val="000C6C68"/>
    <w:rsid w:val="000C6DA2"/>
    <w:rsid w:val="000C7243"/>
    <w:rsid w:val="000D0CF9"/>
    <w:rsid w:val="000D1300"/>
    <w:rsid w:val="000D3871"/>
    <w:rsid w:val="000D4EEF"/>
    <w:rsid w:val="000D6B51"/>
    <w:rsid w:val="000D6D5A"/>
    <w:rsid w:val="000D7F0F"/>
    <w:rsid w:val="000D7FE7"/>
    <w:rsid w:val="000E00F5"/>
    <w:rsid w:val="000E09A3"/>
    <w:rsid w:val="000E157C"/>
    <w:rsid w:val="000E1D61"/>
    <w:rsid w:val="000E2081"/>
    <w:rsid w:val="000E23C6"/>
    <w:rsid w:val="000E2B01"/>
    <w:rsid w:val="000E407D"/>
    <w:rsid w:val="000E6DB2"/>
    <w:rsid w:val="000F02E3"/>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2534"/>
    <w:rsid w:val="00122563"/>
    <w:rsid w:val="00122D9C"/>
    <w:rsid w:val="00124ED5"/>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2C87"/>
    <w:rsid w:val="0015385B"/>
    <w:rsid w:val="0015387F"/>
    <w:rsid w:val="00154595"/>
    <w:rsid w:val="00154FA3"/>
    <w:rsid w:val="0015564F"/>
    <w:rsid w:val="00155E97"/>
    <w:rsid w:val="00160ABC"/>
    <w:rsid w:val="00160CD1"/>
    <w:rsid w:val="00160E19"/>
    <w:rsid w:val="00162313"/>
    <w:rsid w:val="00163201"/>
    <w:rsid w:val="00163EEE"/>
    <w:rsid w:val="00165206"/>
    <w:rsid w:val="00165EF1"/>
    <w:rsid w:val="0016675D"/>
    <w:rsid w:val="001710B7"/>
    <w:rsid w:val="001722C0"/>
    <w:rsid w:val="00172EDA"/>
    <w:rsid w:val="00173227"/>
    <w:rsid w:val="00173867"/>
    <w:rsid w:val="00173C93"/>
    <w:rsid w:val="00175DFC"/>
    <w:rsid w:val="00176D09"/>
    <w:rsid w:val="0017743F"/>
    <w:rsid w:val="00177DAB"/>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3B56"/>
    <w:rsid w:val="001A57C9"/>
    <w:rsid w:val="001A681B"/>
    <w:rsid w:val="001A700E"/>
    <w:rsid w:val="001A7333"/>
    <w:rsid w:val="001B0A7F"/>
    <w:rsid w:val="001B127E"/>
    <w:rsid w:val="001B14B5"/>
    <w:rsid w:val="001B1829"/>
    <w:rsid w:val="001B1B68"/>
    <w:rsid w:val="001B3877"/>
    <w:rsid w:val="001B682D"/>
    <w:rsid w:val="001B6D20"/>
    <w:rsid w:val="001C1B6D"/>
    <w:rsid w:val="001C1EC5"/>
    <w:rsid w:val="001C3011"/>
    <w:rsid w:val="001C3623"/>
    <w:rsid w:val="001C3EE1"/>
    <w:rsid w:val="001C478F"/>
    <w:rsid w:val="001C5223"/>
    <w:rsid w:val="001C58F8"/>
    <w:rsid w:val="001C7875"/>
    <w:rsid w:val="001D0459"/>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4826"/>
    <w:rsid w:val="001E4D79"/>
    <w:rsid w:val="001E4F59"/>
    <w:rsid w:val="001E5758"/>
    <w:rsid w:val="001E6D70"/>
    <w:rsid w:val="001E7917"/>
    <w:rsid w:val="001E7D8A"/>
    <w:rsid w:val="001F32C7"/>
    <w:rsid w:val="001F3D09"/>
    <w:rsid w:val="001F3E28"/>
    <w:rsid w:val="001F3F9E"/>
    <w:rsid w:val="001F5944"/>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45DB"/>
    <w:rsid w:val="002750BC"/>
    <w:rsid w:val="00275F04"/>
    <w:rsid w:val="002767EC"/>
    <w:rsid w:val="00277083"/>
    <w:rsid w:val="002770F5"/>
    <w:rsid w:val="0027719F"/>
    <w:rsid w:val="00277911"/>
    <w:rsid w:val="00282676"/>
    <w:rsid w:val="00284312"/>
    <w:rsid w:val="00285856"/>
    <w:rsid w:val="00285F78"/>
    <w:rsid w:val="002900DC"/>
    <w:rsid w:val="0029571C"/>
    <w:rsid w:val="00296319"/>
    <w:rsid w:val="002972FB"/>
    <w:rsid w:val="002A14AF"/>
    <w:rsid w:val="002A2F48"/>
    <w:rsid w:val="002A322C"/>
    <w:rsid w:val="002A3633"/>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BF4"/>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27FA"/>
    <w:rsid w:val="00363C7B"/>
    <w:rsid w:val="00363F55"/>
    <w:rsid w:val="003644AC"/>
    <w:rsid w:val="00365E6B"/>
    <w:rsid w:val="00367CBE"/>
    <w:rsid w:val="00367F29"/>
    <w:rsid w:val="003715C2"/>
    <w:rsid w:val="00371C02"/>
    <w:rsid w:val="003726FC"/>
    <w:rsid w:val="003756FA"/>
    <w:rsid w:val="003775E7"/>
    <w:rsid w:val="00377A88"/>
    <w:rsid w:val="00380332"/>
    <w:rsid w:val="00380678"/>
    <w:rsid w:val="00380C94"/>
    <w:rsid w:val="003841E3"/>
    <w:rsid w:val="00384221"/>
    <w:rsid w:val="00384B52"/>
    <w:rsid w:val="00385FFC"/>
    <w:rsid w:val="00386212"/>
    <w:rsid w:val="003866F7"/>
    <w:rsid w:val="00390064"/>
    <w:rsid w:val="003903D4"/>
    <w:rsid w:val="003919EA"/>
    <w:rsid w:val="00392461"/>
    <w:rsid w:val="00392991"/>
    <w:rsid w:val="00392B57"/>
    <w:rsid w:val="00394C9D"/>
    <w:rsid w:val="00396AFB"/>
    <w:rsid w:val="00397F28"/>
    <w:rsid w:val="003A087D"/>
    <w:rsid w:val="003A1950"/>
    <w:rsid w:val="003A263E"/>
    <w:rsid w:val="003A2DE1"/>
    <w:rsid w:val="003A2DF4"/>
    <w:rsid w:val="003A3DFC"/>
    <w:rsid w:val="003A44B3"/>
    <w:rsid w:val="003A51CA"/>
    <w:rsid w:val="003A76C5"/>
    <w:rsid w:val="003B1456"/>
    <w:rsid w:val="003B24F7"/>
    <w:rsid w:val="003B3D56"/>
    <w:rsid w:val="003C0B11"/>
    <w:rsid w:val="003C2776"/>
    <w:rsid w:val="003C2CCD"/>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33DD"/>
    <w:rsid w:val="003F3DF4"/>
    <w:rsid w:val="003F61C9"/>
    <w:rsid w:val="003F6D74"/>
    <w:rsid w:val="003F768E"/>
    <w:rsid w:val="0040254B"/>
    <w:rsid w:val="00402646"/>
    <w:rsid w:val="00403FEF"/>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EFE"/>
    <w:rsid w:val="004579EE"/>
    <w:rsid w:val="00461CAF"/>
    <w:rsid w:val="00463ED5"/>
    <w:rsid w:val="004640BE"/>
    <w:rsid w:val="00464E6D"/>
    <w:rsid w:val="0046543C"/>
    <w:rsid w:val="0046582E"/>
    <w:rsid w:val="00466C2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8A9"/>
    <w:rsid w:val="00480F46"/>
    <w:rsid w:val="00483EB9"/>
    <w:rsid w:val="0048432D"/>
    <w:rsid w:val="0048474C"/>
    <w:rsid w:val="00486739"/>
    <w:rsid w:val="00495F65"/>
    <w:rsid w:val="004A05B9"/>
    <w:rsid w:val="004A2B7C"/>
    <w:rsid w:val="004A2DAD"/>
    <w:rsid w:val="004A36E8"/>
    <w:rsid w:val="004A5EAA"/>
    <w:rsid w:val="004B09E7"/>
    <w:rsid w:val="004B12CB"/>
    <w:rsid w:val="004B16F2"/>
    <w:rsid w:val="004B1AF8"/>
    <w:rsid w:val="004B2175"/>
    <w:rsid w:val="004B2C87"/>
    <w:rsid w:val="004B3293"/>
    <w:rsid w:val="004B5AC7"/>
    <w:rsid w:val="004B684B"/>
    <w:rsid w:val="004B719B"/>
    <w:rsid w:val="004B7557"/>
    <w:rsid w:val="004B7999"/>
    <w:rsid w:val="004C022D"/>
    <w:rsid w:val="004C096C"/>
    <w:rsid w:val="004C099A"/>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3AB5"/>
    <w:rsid w:val="004E43EF"/>
    <w:rsid w:val="004E68C5"/>
    <w:rsid w:val="004E7AB2"/>
    <w:rsid w:val="004E7B26"/>
    <w:rsid w:val="004F00B4"/>
    <w:rsid w:val="004F08A7"/>
    <w:rsid w:val="004F0DD9"/>
    <w:rsid w:val="004F2169"/>
    <w:rsid w:val="004F3956"/>
    <w:rsid w:val="004F399C"/>
    <w:rsid w:val="004F4824"/>
    <w:rsid w:val="004F4D2F"/>
    <w:rsid w:val="004F4D3C"/>
    <w:rsid w:val="004F6776"/>
    <w:rsid w:val="004F6921"/>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C45"/>
    <w:rsid w:val="00517843"/>
    <w:rsid w:val="005229DC"/>
    <w:rsid w:val="005233EB"/>
    <w:rsid w:val="00524510"/>
    <w:rsid w:val="0052694D"/>
    <w:rsid w:val="00527895"/>
    <w:rsid w:val="00531973"/>
    <w:rsid w:val="00531E35"/>
    <w:rsid w:val="00533B61"/>
    <w:rsid w:val="00533D28"/>
    <w:rsid w:val="0053442E"/>
    <w:rsid w:val="0053530E"/>
    <w:rsid w:val="005358E6"/>
    <w:rsid w:val="00536991"/>
    <w:rsid w:val="00537DAD"/>
    <w:rsid w:val="00541155"/>
    <w:rsid w:val="0054172D"/>
    <w:rsid w:val="005418DD"/>
    <w:rsid w:val="00541936"/>
    <w:rsid w:val="005425D7"/>
    <w:rsid w:val="00542BFB"/>
    <w:rsid w:val="00542C46"/>
    <w:rsid w:val="00545EE7"/>
    <w:rsid w:val="00546198"/>
    <w:rsid w:val="00546A8B"/>
    <w:rsid w:val="00546AE0"/>
    <w:rsid w:val="00547ED0"/>
    <w:rsid w:val="00550F02"/>
    <w:rsid w:val="00552572"/>
    <w:rsid w:val="00552D6D"/>
    <w:rsid w:val="0055330A"/>
    <w:rsid w:val="005539BD"/>
    <w:rsid w:val="00554CE4"/>
    <w:rsid w:val="0055531D"/>
    <w:rsid w:val="00561D3C"/>
    <w:rsid w:val="00564B87"/>
    <w:rsid w:val="00571171"/>
    <w:rsid w:val="00573299"/>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7B01"/>
    <w:rsid w:val="00587BC8"/>
    <w:rsid w:val="00591B9B"/>
    <w:rsid w:val="00594CE2"/>
    <w:rsid w:val="00595093"/>
    <w:rsid w:val="0059610E"/>
    <w:rsid w:val="005961B2"/>
    <w:rsid w:val="00597385"/>
    <w:rsid w:val="005A0745"/>
    <w:rsid w:val="005A0AC6"/>
    <w:rsid w:val="005A1E39"/>
    <w:rsid w:val="005A2DB2"/>
    <w:rsid w:val="005A2FBC"/>
    <w:rsid w:val="005A44E3"/>
    <w:rsid w:val="005A4C9D"/>
    <w:rsid w:val="005A743C"/>
    <w:rsid w:val="005A79A5"/>
    <w:rsid w:val="005A7A34"/>
    <w:rsid w:val="005A7D85"/>
    <w:rsid w:val="005B0185"/>
    <w:rsid w:val="005B077F"/>
    <w:rsid w:val="005B0E8C"/>
    <w:rsid w:val="005B15B1"/>
    <w:rsid w:val="005B18C1"/>
    <w:rsid w:val="005B19F5"/>
    <w:rsid w:val="005B1B0E"/>
    <w:rsid w:val="005B2341"/>
    <w:rsid w:val="005B2434"/>
    <w:rsid w:val="005B3270"/>
    <w:rsid w:val="005B42E6"/>
    <w:rsid w:val="005B50B3"/>
    <w:rsid w:val="005B5250"/>
    <w:rsid w:val="005B5B51"/>
    <w:rsid w:val="005B63AB"/>
    <w:rsid w:val="005B69C0"/>
    <w:rsid w:val="005C2A91"/>
    <w:rsid w:val="005C3012"/>
    <w:rsid w:val="005C4F72"/>
    <w:rsid w:val="005C529D"/>
    <w:rsid w:val="005C6CAA"/>
    <w:rsid w:val="005C6F7C"/>
    <w:rsid w:val="005D04FE"/>
    <w:rsid w:val="005D06E4"/>
    <w:rsid w:val="005D0D25"/>
    <w:rsid w:val="005D0E2D"/>
    <w:rsid w:val="005D272F"/>
    <w:rsid w:val="005D64BD"/>
    <w:rsid w:val="005D6A35"/>
    <w:rsid w:val="005D724E"/>
    <w:rsid w:val="005D7AF6"/>
    <w:rsid w:val="005E1961"/>
    <w:rsid w:val="005E1CD1"/>
    <w:rsid w:val="005E4175"/>
    <w:rsid w:val="005E440D"/>
    <w:rsid w:val="005E604A"/>
    <w:rsid w:val="005E64DF"/>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DDA"/>
    <w:rsid w:val="00605302"/>
    <w:rsid w:val="00605AAE"/>
    <w:rsid w:val="00605AB5"/>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3901"/>
    <w:rsid w:val="006349F3"/>
    <w:rsid w:val="00634A0A"/>
    <w:rsid w:val="00635151"/>
    <w:rsid w:val="006354E9"/>
    <w:rsid w:val="0063782E"/>
    <w:rsid w:val="006402C1"/>
    <w:rsid w:val="00640D1E"/>
    <w:rsid w:val="006417B8"/>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523F"/>
    <w:rsid w:val="00666CE1"/>
    <w:rsid w:val="00670ECC"/>
    <w:rsid w:val="00671985"/>
    <w:rsid w:val="006719F5"/>
    <w:rsid w:val="00673712"/>
    <w:rsid w:val="00673F3A"/>
    <w:rsid w:val="0067460B"/>
    <w:rsid w:val="00677555"/>
    <w:rsid w:val="00677910"/>
    <w:rsid w:val="00677F17"/>
    <w:rsid w:val="006830C6"/>
    <w:rsid w:val="00683637"/>
    <w:rsid w:val="00685C6B"/>
    <w:rsid w:val="0068728F"/>
    <w:rsid w:val="006901A5"/>
    <w:rsid w:val="00691458"/>
    <w:rsid w:val="0069174B"/>
    <w:rsid w:val="0069221F"/>
    <w:rsid w:val="00694906"/>
    <w:rsid w:val="00694D6A"/>
    <w:rsid w:val="006958B4"/>
    <w:rsid w:val="00695CB3"/>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B5"/>
    <w:rsid w:val="006C53A1"/>
    <w:rsid w:val="006C5A24"/>
    <w:rsid w:val="006C6AFC"/>
    <w:rsid w:val="006C6D17"/>
    <w:rsid w:val="006C7F86"/>
    <w:rsid w:val="006D2EB0"/>
    <w:rsid w:val="006D2F85"/>
    <w:rsid w:val="006D3B04"/>
    <w:rsid w:val="006D44BF"/>
    <w:rsid w:val="006D519E"/>
    <w:rsid w:val="006D683B"/>
    <w:rsid w:val="006D69BB"/>
    <w:rsid w:val="006E0CB5"/>
    <w:rsid w:val="006E1145"/>
    <w:rsid w:val="006E1285"/>
    <w:rsid w:val="006E1A38"/>
    <w:rsid w:val="006E1D1D"/>
    <w:rsid w:val="006E20AA"/>
    <w:rsid w:val="006E5961"/>
    <w:rsid w:val="006E624A"/>
    <w:rsid w:val="006E6A00"/>
    <w:rsid w:val="006E7CDF"/>
    <w:rsid w:val="006E7D02"/>
    <w:rsid w:val="006F0263"/>
    <w:rsid w:val="006F0308"/>
    <w:rsid w:val="006F0B66"/>
    <w:rsid w:val="006F0D55"/>
    <w:rsid w:val="006F153D"/>
    <w:rsid w:val="006F18F0"/>
    <w:rsid w:val="006F2027"/>
    <w:rsid w:val="006F3090"/>
    <w:rsid w:val="006F524D"/>
    <w:rsid w:val="006F538D"/>
    <w:rsid w:val="006F66B2"/>
    <w:rsid w:val="006F6CB4"/>
    <w:rsid w:val="006F76B6"/>
    <w:rsid w:val="006F7E16"/>
    <w:rsid w:val="0070101E"/>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77BF"/>
    <w:rsid w:val="00761640"/>
    <w:rsid w:val="007618A0"/>
    <w:rsid w:val="00762D39"/>
    <w:rsid w:val="00763C2E"/>
    <w:rsid w:val="00765772"/>
    <w:rsid w:val="00766FED"/>
    <w:rsid w:val="00770F34"/>
    <w:rsid w:val="00772305"/>
    <w:rsid w:val="0077312F"/>
    <w:rsid w:val="00773AA7"/>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C37"/>
    <w:rsid w:val="007A40D9"/>
    <w:rsid w:val="007A7E1E"/>
    <w:rsid w:val="007B090C"/>
    <w:rsid w:val="007B123F"/>
    <w:rsid w:val="007B270D"/>
    <w:rsid w:val="007B2A60"/>
    <w:rsid w:val="007B2D31"/>
    <w:rsid w:val="007B36D2"/>
    <w:rsid w:val="007B3CC3"/>
    <w:rsid w:val="007B406F"/>
    <w:rsid w:val="007B5925"/>
    <w:rsid w:val="007B6AEA"/>
    <w:rsid w:val="007B750F"/>
    <w:rsid w:val="007B76DA"/>
    <w:rsid w:val="007B78F0"/>
    <w:rsid w:val="007C0957"/>
    <w:rsid w:val="007C168E"/>
    <w:rsid w:val="007C18EA"/>
    <w:rsid w:val="007C33D4"/>
    <w:rsid w:val="007C3BC2"/>
    <w:rsid w:val="007C4BE2"/>
    <w:rsid w:val="007C4D91"/>
    <w:rsid w:val="007C5BEB"/>
    <w:rsid w:val="007C5C4E"/>
    <w:rsid w:val="007C6747"/>
    <w:rsid w:val="007C6A22"/>
    <w:rsid w:val="007C796D"/>
    <w:rsid w:val="007C7BB1"/>
    <w:rsid w:val="007C7F99"/>
    <w:rsid w:val="007D139E"/>
    <w:rsid w:val="007D1828"/>
    <w:rsid w:val="007D1C15"/>
    <w:rsid w:val="007D30DF"/>
    <w:rsid w:val="007D4BD7"/>
    <w:rsid w:val="007D6400"/>
    <w:rsid w:val="007D7661"/>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621A"/>
    <w:rsid w:val="0080676D"/>
    <w:rsid w:val="008070C9"/>
    <w:rsid w:val="00810342"/>
    <w:rsid w:val="0081132A"/>
    <w:rsid w:val="00812A56"/>
    <w:rsid w:val="00813E51"/>
    <w:rsid w:val="008143D7"/>
    <w:rsid w:val="00815687"/>
    <w:rsid w:val="008156F9"/>
    <w:rsid w:val="00815BAA"/>
    <w:rsid w:val="00815D03"/>
    <w:rsid w:val="00816263"/>
    <w:rsid w:val="00817509"/>
    <w:rsid w:val="0082074F"/>
    <w:rsid w:val="008229F1"/>
    <w:rsid w:val="0082539A"/>
    <w:rsid w:val="00825FD0"/>
    <w:rsid w:val="00826CE9"/>
    <w:rsid w:val="00830482"/>
    <w:rsid w:val="00830F49"/>
    <w:rsid w:val="008340A2"/>
    <w:rsid w:val="0083479F"/>
    <w:rsid w:val="00840CAE"/>
    <w:rsid w:val="00841BB1"/>
    <w:rsid w:val="00842469"/>
    <w:rsid w:val="008431C9"/>
    <w:rsid w:val="00843929"/>
    <w:rsid w:val="00843F91"/>
    <w:rsid w:val="0084444B"/>
    <w:rsid w:val="0084710D"/>
    <w:rsid w:val="008522DC"/>
    <w:rsid w:val="00852D89"/>
    <w:rsid w:val="0085457E"/>
    <w:rsid w:val="00854781"/>
    <w:rsid w:val="00855F68"/>
    <w:rsid w:val="0085622D"/>
    <w:rsid w:val="0085636C"/>
    <w:rsid w:val="00856C2B"/>
    <w:rsid w:val="008575CD"/>
    <w:rsid w:val="008604EA"/>
    <w:rsid w:val="00860883"/>
    <w:rsid w:val="00860B19"/>
    <w:rsid w:val="00860DE0"/>
    <w:rsid w:val="00862574"/>
    <w:rsid w:val="0086274C"/>
    <w:rsid w:val="0086315D"/>
    <w:rsid w:val="00863218"/>
    <w:rsid w:val="008638C7"/>
    <w:rsid w:val="00864523"/>
    <w:rsid w:val="00865061"/>
    <w:rsid w:val="0086527B"/>
    <w:rsid w:val="00865591"/>
    <w:rsid w:val="008670CA"/>
    <w:rsid w:val="00867A45"/>
    <w:rsid w:val="00867CBB"/>
    <w:rsid w:val="008703AB"/>
    <w:rsid w:val="00871B04"/>
    <w:rsid w:val="00873D9E"/>
    <w:rsid w:val="00873E49"/>
    <w:rsid w:val="00874383"/>
    <w:rsid w:val="008746DB"/>
    <w:rsid w:val="00874979"/>
    <w:rsid w:val="00877265"/>
    <w:rsid w:val="00880255"/>
    <w:rsid w:val="00880F52"/>
    <w:rsid w:val="0088167E"/>
    <w:rsid w:val="0088201A"/>
    <w:rsid w:val="00882644"/>
    <w:rsid w:val="00882D03"/>
    <w:rsid w:val="0088391E"/>
    <w:rsid w:val="008846FC"/>
    <w:rsid w:val="00885EA5"/>
    <w:rsid w:val="00886706"/>
    <w:rsid w:val="008879EA"/>
    <w:rsid w:val="00890E26"/>
    <w:rsid w:val="0089215B"/>
    <w:rsid w:val="0089421F"/>
    <w:rsid w:val="00896884"/>
    <w:rsid w:val="00897888"/>
    <w:rsid w:val="008979EE"/>
    <w:rsid w:val="00897A01"/>
    <w:rsid w:val="00897F99"/>
    <w:rsid w:val="008A1637"/>
    <w:rsid w:val="008A1E78"/>
    <w:rsid w:val="008A373A"/>
    <w:rsid w:val="008A3E19"/>
    <w:rsid w:val="008A4E8A"/>
    <w:rsid w:val="008A54F3"/>
    <w:rsid w:val="008A5784"/>
    <w:rsid w:val="008A58DE"/>
    <w:rsid w:val="008A77C7"/>
    <w:rsid w:val="008A79F9"/>
    <w:rsid w:val="008B06BB"/>
    <w:rsid w:val="008B0CF9"/>
    <w:rsid w:val="008B18D2"/>
    <w:rsid w:val="008B2217"/>
    <w:rsid w:val="008B260D"/>
    <w:rsid w:val="008B3326"/>
    <w:rsid w:val="008B33CE"/>
    <w:rsid w:val="008B4FCB"/>
    <w:rsid w:val="008B699E"/>
    <w:rsid w:val="008B7EB4"/>
    <w:rsid w:val="008C018C"/>
    <w:rsid w:val="008C0390"/>
    <w:rsid w:val="008C0814"/>
    <w:rsid w:val="008C0839"/>
    <w:rsid w:val="008C097A"/>
    <w:rsid w:val="008C118F"/>
    <w:rsid w:val="008C19E7"/>
    <w:rsid w:val="008C2143"/>
    <w:rsid w:val="008C32D4"/>
    <w:rsid w:val="008C349B"/>
    <w:rsid w:val="008C3D4A"/>
    <w:rsid w:val="008C4A7E"/>
    <w:rsid w:val="008C5711"/>
    <w:rsid w:val="008C6A20"/>
    <w:rsid w:val="008C7D14"/>
    <w:rsid w:val="008D2455"/>
    <w:rsid w:val="008D48F7"/>
    <w:rsid w:val="008D4E71"/>
    <w:rsid w:val="008D64BA"/>
    <w:rsid w:val="008D6FA0"/>
    <w:rsid w:val="008D70B0"/>
    <w:rsid w:val="008D7336"/>
    <w:rsid w:val="008E2687"/>
    <w:rsid w:val="008E294D"/>
    <w:rsid w:val="008E34B3"/>
    <w:rsid w:val="008E4382"/>
    <w:rsid w:val="008E4589"/>
    <w:rsid w:val="008E5C89"/>
    <w:rsid w:val="008E61FF"/>
    <w:rsid w:val="008F0222"/>
    <w:rsid w:val="008F0598"/>
    <w:rsid w:val="008F07B2"/>
    <w:rsid w:val="008F0B3B"/>
    <w:rsid w:val="008F0EEC"/>
    <w:rsid w:val="008F1303"/>
    <w:rsid w:val="008F3279"/>
    <w:rsid w:val="008F3C89"/>
    <w:rsid w:val="008F45E6"/>
    <w:rsid w:val="008F4A0D"/>
    <w:rsid w:val="008F4AB5"/>
    <w:rsid w:val="008F6D27"/>
    <w:rsid w:val="008F7874"/>
    <w:rsid w:val="00900CA9"/>
    <w:rsid w:val="00901B2C"/>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309F"/>
    <w:rsid w:val="00933352"/>
    <w:rsid w:val="0093451B"/>
    <w:rsid w:val="0093677C"/>
    <w:rsid w:val="009370D9"/>
    <w:rsid w:val="009371C0"/>
    <w:rsid w:val="0094034C"/>
    <w:rsid w:val="009409C4"/>
    <w:rsid w:val="00941E66"/>
    <w:rsid w:val="00944137"/>
    <w:rsid w:val="00945080"/>
    <w:rsid w:val="009453DF"/>
    <w:rsid w:val="0094661D"/>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2CCE"/>
    <w:rsid w:val="00963786"/>
    <w:rsid w:val="00963B2F"/>
    <w:rsid w:val="00963B7D"/>
    <w:rsid w:val="00965D01"/>
    <w:rsid w:val="00967FCA"/>
    <w:rsid w:val="009728A2"/>
    <w:rsid w:val="00972B48"/>
    <w:rsid w:val="00972E0D"/>
    <w:rsid w:val="00973D54"/>
    <w:rsid w:val="009763CC"/>
    <w:rsid w:val="00976B05"/>
    <w:rsid w:val="009771BD"/>
    <w:rsid w:val="00977BE9"/>
    <w:rsid w:val="00977BF3"/>
    <w:rsid w:val="00981534"/>
    <w:rsid w:val="00984C6C"/>
    <w:rsid w:val="00984E9F"/>
    <w:rsid w:val="00986FA6"/>
    <w:rsid w:val="0099121E"/>
    <w:rsid w:val="009925F6"/>
    <w:rsid w:val="009926C6"/>
    <w:rsid w:val="00992EAA"/>
    <w:rsid w:val="00993394"/>
    <w:rsid w:val="00994404"/>
    <w:rsid w:val="00994F3E"/>
    <w:rsid w:val="00996925"/>
    <w:rsid w:val="00996972"/>
    <w:rsid w:val="00996B32"/>
    <w:rsid w:val="00996D79"/>
    <w:rsid w:val="0099758D"/>
    <w:rsid w:val="00997942"/>
    <w:rsid w:val="00997F2A"/>
    <w:rsid w:val="009A1169"/>
    <w:rsid w:val="009A11F0"/>
    <w:rsid w:val="009A4015"/>
    <w:rsid w:val="009A4786"/>
    <w:rsid w:val="009A48D5"/>
    <w:rsid w:val="009A4919"/>
    <w:rsid w:val="009A6325"/>
    <w:rsid w:val="009A6CD2"/>
    <w:rsid w:val="009A6DF7"/>
    <w:rsid w:val="009A6E2D"/>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B2F"/>
    <w:rsid w:val="009C5B57"/>
    <w:rsid w:val="009D0BCE"/>
    <w:rsid w:val="009D1598"/>
    <w:rsid w:val="009D1D16"/>
    <w:rsid w:val="009D2204"/>
    <w:rsid w:val="009D3ADE"/>
    <w:rsid w:val="009E0C5B"/>
    <w:rsid w:val="009E108F"/>
    <w:rsid w:val="009E189A"/>
    <w:rsid w:val="009E21A1"/>
    <w:rsid w:val="009E229C"/>
    <w:rsid w:val="009E242D"/>
    <w:rsid w:val="009E2A5D"/>
    <w:rsid w:val="009E3225"/>
    <w:rsid w:val="009F0445"/>
    <w:rsid w:val="009F1A6B"/>
    <w:rsid w:val="009F1B19"/>
    <w:rsid w:val="009F24A4"/>
    <w:rsid w:val="009F3A14"/>
    <w:rsid w:val="009F5496"/>
    <w:rsid w:val="009F583C"/>
    <w:rsid w:val="009F5924"/>
    <w:rsid w:val="009F655B"/>
    <w:rsid w:val="00A009CD"/>
    <w:rsid w:val="00A02C1C"/>
    <w:rsid w:val="00A05355"/>
    <w:rsid w:val="00A0599E"/>
    <w:rsid w:val="00A05B9B"/>
    <w:rsid w:val="00A07B8D"/>
    <w:rsid w:val="00A07CD3"/>
    <w:rsid w:val="00A10D85"/>
    <w:rsid w:val="00A111E0"/>
    <w:rsid w:val="00A11D32"/>
    <w:rsid w:val="00A12502"/>
    <w:rsid w:val="00A138F4"/>
    <w:rsid w:val="00A141CF"/>
    <w:rsid w:val="00A17FAD"/>
    <w:rsid w:val="00A20D9A"/>
    <w:rsid w:val="00A2267D"/>
    <w:rsid w:val="00A229E4"/>
    <w:rsid w:val="00A25697"/>
    <w:rsid w:val="00A25CA6"/>
    <w:rsid w:val="00A26164"/>
    <w:rsid w:val="00A26743"/>
    <w:rsid w:val="00A26B92"/>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47E0"/>
    <w:rsid w:val="00A460A6"/>
    <w:rsid w:val="00A463BC"/>
    <w:rsid w:val="00A47FEE"/>
    <w:rsid w:val="00A50255"/>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994"/>
    <w:rsid w:val="00AC70D3"/>
    <w:rsid w:val="00AC7CCD"/>
    <w:rsid w:val="00AD01BF"/>
    <w:rsid w:val="00AD08A0"/>
    <w:rsid w:val="00AD16EB"/>
    <w:rsid w:val="00AD1C17"/>
    <w:rsid w:val="00AD1EED"/>
    <w:rsid w:val="00AD4015"/>
    <w:rsid w:val="00AD4165"/>
    <w:rsid w:val="00AD43D2"/>
    <w:rsid w:val="00AD5D0A"/>
    <w:rsid w:val="00AD5DCC"/>
    <w:rsid w:val="00AD6C69"/>
    <w:rsid w:val="00AD6F1C"/>
    <w:rsid w:val="00AD7B55"/>
    <w:rsid w:val="00AE0AC3"/>
    <w:rsid w:val="00AE1385"/>
    <w:rsid w:val="00AE2017"/>
    <w:rsid w:val="00AE3490"/>
    <w:rsid w:val="00AE3F5F"/>
    <w:rsid w:val="00AE48A6"/>
    <w:rsid w:val="00AE4FBE"/>
    <w:rsid w:val="00AE5BB6"/>
    <w:rsid w:val="00AE7318"/>
    <w:rsid w:val="00AF1705"/>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6D42"/>
    <w:rsid w:val="00B07508"/>
    <w:rsid w:val="00B07534"/>
    <w:rsid w:val="00B121A5"/>
    <w:rsid w:val="00B13C3B"/>
    <w:rsid w:val="00B15A40"/>
    <w:rsid w:val="00B15F51"/>
    <w:rsid w:val="00B22286"/>
    <w:rsid w:val="00B230D2"/>
    <w:rsid w:val="00B24714"/>
    <w:rsid w:val="00B249F2"/>
    <w:rsid w:val="00B24E81"/>
    <w:rsid w:val="00B24FA3"/>
    <w:rsid w:val="00B2623F"/>
    <w:rsid w:val="00B26F08"/>
    <w:rsid w:val="00B3087B"/>
    <w:rsid w:val="00B31DC6"/>
    <w:rsid w:val="00B330E5"/>
    <w:rsid w:val="00B35C28"/>
    <w:rsid w:val="00B35F07"/>
    <w:rsid w:val="00B36071"/>
    <w:rsid w:val="00B40212"/>
    <w:rsid w:val="00B404A2"/>
    <w:rsid w:val="00B407D4"/>
    <w:rsid w:val="00B416EA"/>
    <w:rsid w:val="00B41A1B"/>
    <w:rsid w:val="00B42186"/>
    <w:rsid w:val="00B42D36"/>
    <w:rsid w:val="00B439F2"/>
    <w:rsid w:val="00B43FFA"/>
    <w:rsid w:val="00B441E2"/>
    <w:rsid w:val="00B45F5D"/>
    <w:rsid w:val="00B4606B"/>
    <w:rsid w:val="00B47837"/>
    <w:rsid w:val="00B508C5"/>
    <w:rsid w:val="00B51E2D"/>
    <w:rsid w:val="00B52903"/>
    <w:rsid w:val="00B55C2F"/>
    <w:rsid w:val="00B56157"/>
    <w:rsid w:val="00B6094B"/>
    <w:rsid w:val="00B61862"/>
    <w:rsid w:val="00B62D84"/>
    <w:rsid w:val="00B63671"/>
    <w:rsid w:val="00B64016"/>
    <w:rsid w:val="00B64B63"/>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9192C"/>
    <w:rsid w:val="00B93964"/>
    <w:rsid w:val="00B93C25"/>
    <w:rsid w:val="00B94BE3"/>
    <w:rsid w:val="00B95DB4"/>
    <w:rsid w:val="00B96A98"/>
    <w:rsid w:val="00B971D5"/>
    <w:rsid w:val="00B976E5"/>
    <w:rsid w:val="00BA07C8"/>
    <w:rsid w:val="00BA121C"/>
    <w:rsid w:val="00BA1DB5"/>
    <w:rsid w:val="00BA3762"/>
    <w:rsid w:val="00BA40DD"/>
    <w:rsid w:val="00BA5B1D"/>
    <w:rsid w:val="00BA6041"/>
    <w:rsid w:val="00BB1624"/>
    <w:rsid w:val="00BB2139"/>
    <w:rsid w:val="00BB289B"/>
    <w:rsid w:val="00BB2D17"/>
    <w:rsid w:val="00BB2EAF"/>
    <w:rsid w:val="00BB4BB4"/>
    <w:rsid w:val="00BB5256"/>
    <w:rsid w:val="00BB6498"/>
    <w:rsid w:val="00BB675D"/>
    <w:rsid w:val="00BB6A21"/>
    <w:rsid w:val="00BB7A13"/>
    <w:rsid w:val="00BC099E"/>
    <w:rsid w:val="00BC2B38"/>
    <w:rsid w:val="00BC2F21"/>
    <w:rsid w:val="00BC3F76"/>
    <w:rsid w:val="00BC49A6"/>
    <w:rsid w:val="00BC4CCF"/>
    <w:rsid w:val="00BC4E14"/>
    <w:rsid w:val="00BC61EB"/>
    <w:rsid w:val="00BC621B"/>
    <w:rsid w:val="00BC7B62"/>
    <w:rsid w:val="00BD01CE"/>
    <w:rsid w:val="00BD0D49"/>
    <w:rsid w:val="00BD148B"/>
    <w:rsid w:val="00BD180D"/>
    <w:rsid w:val="00BD2F49"/>
    <w:rsid w:val="00BD35A0"/>
    <w:rsid w:val="00BD38A8"/>
    <w:rsid w:val="00BD483D"/>
    <w:rsid w:val="00BD499D"/>
    <w:rsid w:val="00BD4D87"/>
    <w:rsid w:val="00BD5D9A"/>
    <w:rsid w:val="00BD6211"/>
    <w:rsid w:val="00BE0E41"/>
    <w:rsid w:val="00BE58F5"/>
    <w:rsid w:val="00BE5F08"/>
    <w:rsid w:val="00BE6571"/>
    <w:rsid w:val="00BE6ABD"/>
    <w:rsid w:val="00BE7D99"/>
    <w:rsid w:val="00BF0A14"/>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313A"/>
    <w:rsid w:val="00C75086"/>
    <w:rsid w:val="00C753FF"/>
    <w:rsid w:val="00C7540F"/>
    <w:rsid w:val="00C75F71"/>
    <w:rsid w:val="00C76D2D"/>
    <w:rsid w:val="00C774FE"/>
    <w:rsid w:val="00C800F2"/>
    <w:rsid w:val="00C80B88"/>
    <w:rsid w:val="00C81D26"/>
    <w:rsid w:val="00C831D8"/>
    <w:rsid w:val="00C83950"/>
    <w:rsid w:val="00C839C6"/>
    <w:rsid w:val="00C85191"/>
    <w:rsid w:val="00C856F5"/>
    <w:rsid w:val="00C8792C"/>
    <w:rsid w:val="00C905D9"/>
    <w:rsid w:val="00C90E6F"/>
    <w:rsid w:val="00C91619"/>
    <w:rsid w:val="00C9176E"/>
    <w:rsid w:val="00C92256"/>
    <w:rsid w:val="00C92CBF"/>
    <w:rsid w:val="00C94111"/>
    <w:rsid w:val="00C94CAC"/>
    <w:rsid w:val="00C958E4"/>
    <w:rsid w:val="00C96343"/>
    <w:rsid w:val="00C96412"/>
    <w:rsid w:val="00C9735C"/>
    <w:rsid w:val="00C97CAD"/>
    <w:rsid w:val="00CA0A7A"/>
    <w:rsid w:val="00CA1EEF"/>
    <w:rsid w:val="00CA3683"/>
    <w:rsid w:val="00CA6F50"/>
    <w:rsid w:val="00CA7017"/>
    <w:rsid w:val="00CA70FB"/>
    <w:rsid w:val="00CB1B26"/>
    <w:rsid w:val="00CB1BFE"/>
    <w:rsid w:val="00CB2402"/>
    <w:rsid w:val="00CB557B"/>
    <w:rsid w:val="00CB6097"/>
    <w:rsid w:val="00CB6536"/>
    <w:rsid w:val="00CB6861"/>
    <w:rsid w:val="00CC016D"/>
    <w:rsid w:val="00CC33AD"/>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B08"/>
    <w:rsid w:val="00D0355B"/>
    <w:rsid w:val="00D05AD5"/>
    <w:rsid w:val="00D0673C"/>
    <w:rsid w:val="00D1175A"/>
    <w:rsid w:val="00D121BD"/>
    <w:rsid w:val="00D1716A"/>
    <w:rsid w:val="00D17625"/>
    <w:rsid w:val="00D176AC"/>
    <w:rsid w:val="00D1795C"/>
    <w:rsid w:val="00D20D44"/>
    <w:rsid w:val="00D21048"/>
    <w:rsid w:val="00D21220"/>
    <w:rsid w:val="00D219F1"/>
    <w:rsid w:val="00D2214A"/>
    <w:rsid w:val="00D221D9"/>
    <w:rsid w:val="00D228C2"/>
    <w:rsid w:val="00D23C5B"/>
    <w:rsid w:val="00D24093"/>
    <w:rsid w:val="00D24FE2"/>
    <w:rsid w:val="00D25131"/>
    <w:rsid w:val="00D25627"/>
    <w:rsid w:val="00D25F8B"/>
    <w:rsid w:val="00D266E9"/>
    <w:rsid w:val="00D26A8F"/>
    <w:rsid w:val="00D272A3"/>
    <w:rsid w:val="00D302E6"/>
    <w:rsid w:val="00D307D9"/>
    <w:rsid w:val="00D31306"/>
    <w:rsid w:val="00D331C5"/>
    <w:rsid w:val="00D341DE"/>
    <w:rsid w:val="00D348A3"/>
    <w:rsid w:val="00D35016"/>
    <w:rsid w:val="00D35DD4"/>
    <w:rsid w:val="00D36D2B"/>
    <w:rsid w:val="00D37A52"/>
    <w:rsid w:val="00D40FF0"/>
    <w:rsid w:val="00D419F2"/>
    <w:rsid w:val="00D4264F"/>
    <w:rsid w:val="00D42BF6"/>
    <w:rsid w:val="00D43250"/>
    <w:rsid w:val="00D443B5"/>
    <w:rsid w:val="00D449D3"/>
    <w:rsid w:val="00D44EAE"/>
    <w:rsid w:val="00D45054"/>
    <w:rsid w:val="00D45590"/>
    <w:rsid w:val="00D504E7"/>
    <w:rsid w:val="00D50D81"/>
    <w:rsid w:val="00D5282F"/>
    <w:rsid w:val="00D52D17"/>
    <w:rsid w:val="00D550E9"/>
    <w:rsid w:val="00D560A3"/>
    <w:rsid w:val="00D5651D"/>
    <w:rsid w:val="00D573D1"/>
    <w:rsid w:val="00D57BC9"/>
    <w:rsid w:val="00D60285"/>
    <w:rsid w:val="00D60C68"/>
    <w:rsid w:val="00D612F3"/>
    <w:rsid w:val="00D62874"/>
    <w:rsid w:val="00D63E0C"/>
    <w:rsid w:val="00D64BD8"/>
    <w:rsid w:val="00D66484"/>
    <w:rsid w:val="00D66D6D"/>
    <w:rsid w:val="00D7033A"/>
    <w:rsid w:val="00D71D00"/>
    <w:rsid w:val="00D732B2"/>
    <w:rsid w:val="00D77CD5"/>
    <w:rsid w:val="00D8012E"/>
    <w:rsid w:val="00D80712"/>
    <w:rsid w:val="00D8103F"/>
    <w:rsid w:val="00D81DDA"/>
    <w:rsid w:val="00D83BF9"/>
    <w:rsid w:val="00D84822"/>
    <w:rsid w:val="00D84A70"/>
    <w:rsid w:val="00D8533B"/>
    <w:rsid w:val="00D8641B"/>
    <w:rsid w:val="00D8713E"/>
    <w:rsid w:val="00D87AC7"/>
    <w:rsid w:val="00D91060"/>
    <w:rsid w:val="00D9122E"/>
    <w:rsid w:val="00D915AF"/>
    <w:rsid w:val="00D9190C"/>
    <w:rsid w:val="00D92405"/>
    <w:rsid w:val="00D92C22"/>
    <w:rsid w:val="00D92DA9"/>
    <w:rsid w:val="00D93B2C"/>
    <w:rsid w:val="00D95821"/>
    <w:rsid w:val="00D95B42"/>
    <w:rsid w:val="00D95CF7"/>
    <w:rsid w:val="00D97645"/>
    <w:rsid w:val="00D979D2"/>
    <w:rsid w:val="00DA1293"/>
    <w:rsid w:val="00DA72B3"/>
    <w:rsid w:val="00DB2B90"/>
    <w:rsid w:val="00DB2D47"/>
    <w:rsid w:val="00DB31AE"/>
    <w:rsid w:val="00DB39C9"/>
    <w:rsid w:val="00DB3C12"/>
    <w:rsid w:val="00DB57DB"/>
    <w:rsid w:val="00DB59F6"/>
    <w:rsid w:val="00DB67CC"/>
    <w:rsid w:val="00DB6BFB"/>
    <w:rsid w:val="00DB6F1A"/>
    <w:rsid w:val="00DB704F"/>
    <w:rsid w:val="00DB7DF5"/>
    <w:rsid w:val="00DC119C"/>
    <w:rsid w:val="00DC11C9"/>
    <w:rsid w:val="00DC1A90"/>
    <w:rsid w:val="00DC2203"/>
    <w:rsid w:val="00DC2233"/>
    <w:rsid w:val="00DC26B1"/>
    <w:rsid w:val="00DC29AA"/>
    <w:rsid w:val="00DC3194"/>
    <w:rsid w:val="00DC4DB8"/>
    <w:rsid w:val="00DC6052"/>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57D4"/>
    <w:rsid w:val="00DF5B1F"/>
    <w:rsid w:val="00DF6533"/>
    <w:rsid w:val="00DF7206"/>
    <w:rsid w:val="00DF79EE"/>
    <w:rsid w:val="00DF7B3E"/>
    <w:rsid w:val="00E0138F"/>
    <w:rsid w:val="00E03284"/>
    <w:rsid w:val="00E04F59"/>
    <w:rsid w:val="00E07DB9"/>
    <w:rsid w:val="00E07F95"/>
    <w:rsid w:val="00E11B3F"/>
    <w:rsid w:val="00E14221"/>
    <w:rsid w:val="00E145FD"/>
    <w:rsid w:val="00E157AE"/>
    <w:rsid w:val="00E161BC"/>
    <w:rsid w:val="00E16F74"/>
    <w:rsid w:val="00E1722C"/>
    <w:rsid w:val="00E175A3"/>
    <w:rsid w:val="00E2377F"/>
    <w:rsid w:val="00E246D2"/>
    <w:rsid w:val="00E259A4"/>
    <w:rsid w:val="00E26C0A"/>
    <w:rsid w:val="00E30B20"/>
    <w:rsid w:val="00E30EDC"/>
    <w:rsid w:val="00E31C9C"/>
    <w:rsid w:val="00E33234"/>
    <w:rsid w:val="00E33A3E"/>
    <w:rsid w:val="00E33DA8"/>
    <w:rsid w:val="00E344D5"/>
    <w:rsid w:val="00E34556"/>
    <w:rsid w:val="00E34BBE"/>
    <w:rsid w:val="00E34F0E"/>
    <w:rsid w:val="00E351B0"/>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70C53"/>
    <w:rsid w:val="00E72F18"/>
    <w:rsid w:val="00E72FD5"/>
    <w:rsid w:val="00E73A2E"/>
    <w:rsid w:val="00E759BA"/>
    <w:rsid w:val="00E76573"/>
    <w:rsid w:val="00E76E29"/>
    <w:rsid w:val="00E80298"/>
    <w:rsid w:val="00E85A43"/>
    <w:rsid w:val="00E85D87"/>
    <w:rsid w:val="00E90E17"/>
    <w:rsid w:val="00E9214F"/>
    <w:rsid w:val="00E9216A"/>
    <w:rsid w:val="00E9301B"/>
    <w:rsid w:val="00E959E9"/>
    <w:rsid w:val="00E96F3D"/>
    <w:rsid w:val="00E971F4"/>
    <w:rsid w:val="00E971FF"/>
    <w:rsid w:val="00E97B5B"/>
    <w:rsid w:val="00EA097E"/>
    <w:rsid w:val="00EA20BA"/>
    <w:rsid w:val="00EA39B2"/>
    <w:rsid w:val="00EA4ABE"/>
    <w:rsid w:val="00EA4C90"/>
    <w:rsid w:val="00EA60D6"/>
    <w:rsid w:val="00EA75F0"/>
    <w:rsid w:val="00EA7EA4"/>
    <w:rsid w:val="00EB1470"/>
    <w:rsid w:val="00EB274B"/>
    <w:rsid w:val="00EB3195"/>
    <w:rsid w:val="00EB5636"/>
    <w:rsid w:val="00EB68BC"/>
    <w:rsid w:val="00EC1134"/>
    <w:rsid w:val="00EC198A"/>
    <w:rsid w:val="00EC3D10"/>
    <w:rsid w:val="00EC3D49"/>
    <w:rsid w:val="00EC52B2"/>
    <w:rsid w:val="00EC722C"/>
    <w:rsid w:val="00ED15F7"/>
    <w:rsid w:val="00ED16B2"/>
    <w:rsid w:val="00ED1727"/>
    <w:rsid w:val="00ED21FE"/>
    <w:rsid w:val="00ED2B2E"/>
    <w:rsid w:val="00ED3D0B"/>
    <w:rsid w:val="00ED575D"/>
    <w:rsid w:val="00ED77EA"/>
    <w:rsid w:val="00EE103B"/>
    <w:rsid w:val="00EE1AAF"/>
    <w:rsid w:val="00EE6399"/>
    <w:rsid w:val="00EF0F2D"/>
    <w:rsid w:val="00EF188F"/>
    <w:rsid w:val="00EF3A68"/>
    <w:rsid w:val="00EF5BDB"/>
    <w:rsid w:val="00EF7228"/>
    <w:rsid w:val="00EF74CC"/>
    <w:rsid w:val="00EF75D7"/>
    <w:rsid w:val="00EF7F5C"/>
    <w:rsid w:val="00F0153C"/>
    <w:rsid w:val="00F01F29"/>
    <w:rsid w:val="00F04619"/>
    <w:rsid w:val="00F05B8E"/>
    <w:rsid w:val="00F0659C"/>
    <w:rsid w:val="00F072F0"/>
    <w:rsid w:val="00F10CA0"/>
    <w:rsid w:val="00F13D8F"/>
    <w:rsid w:val="00F1438F"/>
    <w:rsid w:val="00F1611F"/>
    <w:rsid w:val="00F16747"/>
    <w:rsid w:val="00F20757"/>
    <w:rsid w:val="00F232EF"/>
    <w:rsid w:val="00F24E7A"/>
    <w:rsid w:val="00F250E1"/>
    <w:rsid w:val="00F256C1"/>
    <w:rsid w:val="00F30B3E"/>
    <w:rsid w:val="00F30E3B"/>
    <w:rsid w:val="00F30E58"/>
    <w:rsid w:val="00F35437"/>
    <w:rsid w:val="00F36045"/>
    <w:rsid w:val="00F403CC"/>
    <w:rsid w:val="00F41529"/>
    <w:rsid w:val="00F41F00"/>
    <w:rsid w:val="00F42A57"/>
    <w:rsid w:val="00F42D44"/>
    <w:rsid w:val="00F4417B"/>
    <w:rsid w:val="00F44772"/>
    <w:rsid w:val="00F44EA1"/>
    <w:rsid w:val="00F45881"/>
    <w:rsid w:val="00F466B1"/>
    <w:rsid w:val="00F4698D"/>
    <w:rsid w:val="00F47623"/>
    <w:rsid w:val="00F4784D"/>
    <w:rsid w:val="00F4790A"/>
    <w:rsid w:val="00F47A28"/>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4A0"/>
    <w:rsid w:val="00F849C2"/>
    <w:rsid w:val="00F8578A"/>
    <w:rsid w:val="00F857FE"/>
    <w:rsid w:val="00F866F3"/>
    <w:rsid w:val="00F87661"/>
    <w:rsid w:val="00F90959"/>
    <w:rsid w:val="00F92D45"/>
    <w:rsid w:val="00F930AA"/>
    <w:rsid w:val="00F94AB5"/>
    <w:rsid w:val="00F94B9C"/>
    <w:rsid w:val="00F958B2"/>
    <w:rsid w:val="00F96448"/>
    <w:rsid w:val="00F96875"/>
    <w:rsid w:val="00FA0765"/>
    <w:rsid w:val="00FA11E1"/>
    <w:rsid w:val="00FA231C"/>
    <w:rsid w:val="00FA244F"/>
    <w:rsid w:val="00FA2C72"/>
    <w:rsid w:val="00FA3DE4"/>
    <w:rsid w:val="00FA4C8C"/>
    <w:rsid w:val="00FA4F66"/>
    <w:rsid w:val="00FA53F8"/>
    <w:rsid w:val="00FA5D5A"/>
    <w:rsid w:val="00FA7310"/>
    <w:rsid w:val="00FB0D0C"/>
    <w:rsid w:val="00FB16F6"/>
    <w:rsid w:val="00FB2CD6"/>
    <w:rsid w:val="00FB49B7"/>
    <w:rsid w:val="00FB514A"/>
    <w:rsid w:val="00FB7C29"/>
    <w:rsid w:val="00FC0701"/>
    <w:rsid w:val="00FC3695"/>
    <w:rsid w:val="00FC4F63"/>
    <w:rsid w:val="00FC577E"/>
    <w:rsid w:val="00FC6291"/>
    <w:rsid w:val="00FC655B"/>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E54"/>
    <w:rsid w:val="00FE419D"/>
    <w:rsid w:val="00FF1676"/>
    <w:rsid w:val="00FF2A3D"/>
    <w:rsid w:val="00FF3317"/>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4A26B5-DD4E-4770-AA2E-14112F0A0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21</TotalTime>
  <Pages>38</Pages>
  <Words>13853</Words>
  <Characters>78966</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563</cp:revision>
  <cp:lastPrinted>2017-05-29T05:55:00Z</cp:lastPrinted>
  <dcterms:created xsi:type="dcterms:W3CDTF">2017-06-08T16:51:00Z</dcterms:created>
  <dcterms:modified xsi:type="dcterms:W3CDTF">2020-07-28T22:13:00Z</dcterms:modified>
</cp:coreProperties>
</file>